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2926A6" w14:textId="77777777" w:rsidR="0062399A" w:rsidRDefault="0062399A" w:rsidP="0062399A">
      <w:pPr>
        <w:pStyle w:val="Sansinterligne"/>
        <w:tabs>
          <w:tab w:val="left" w:pos="1260"/>
          <w:tab w:val="left" w:pos="1440"/>
          <w:tab w:val="left" w:pos="7380"/>
          <w:tab w:val="left" w:pos="7560"/>
          <w:tab w:val="left" w:pos="8820"/>
        </w:tabs>
        <w:rPr>
          <w:rFonts w:ascii="Verdana" w:hAnsi="Verdana" w:cs="Arial"/>
          <w:sz w:val="20"/>
          <w:szCs w:val="20"/>
        </w:rPr>
      </w:pPr>
      <w:r>
        <w:rPr>
          <w:noProof/>
        </w:rPr>
        <w:drawing>
          <wp:anchor distT="0" distB="0" distL="114300" distR="114300" simplePos="0" relativeHeight="251664384" behindDoc="0" locked="0" layoutInCell="1" allowOverlap="1" wp14:anchorId="540FC00C" wp14:editId="7B476333">
            <wp:simplePos x="0" y="0"/>
            <wp:positionH relativeFrom="margin">
              <wp:posOffset>1463675</wp:posOffset>
            </wp:positionH>
            <wp:positionV relativeFrom="paragraph">
              <wp:posOffset>-490220</wp:posOffset>
            </wp:positionV>
            <wp:extent cx="2835910" cy="1084580"/>
            <wp:effectExtent l="0" t="0" r="2540" b="1270"/>
            <wp:wrapSquare wrapText="bothSides"/>
            <wp:docPr id="1" name="Image 1" descr="lyo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yon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5910" cy="108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BC8F7D" w14:textId="77777777" w:rsidR="0062399A" w:rsidRDefault="0062399A" w:rsidP="0062399A">
      <w:pPr>
        <w:pStyle w:val="Sansinterligne"/>
        <w:rPr>
          <w:rFonts w:ascii="Verdana" w:hAnsi="Verdana" w:cs="Arial"/>
          <w:sz w:val="20"/>
          <w:szCs w:val="20"/>
        </w:rPr>
      </w:pPr>
    </w:p>
    <w:p w14:paraId="41D97871" w14:textId="77777777" w:rsidR="0062399A" w:rsidRDefault="0062399A" w:rsidP="0062399A">
      <w:pPr>
        <w:pStyle w:val="Sansinterligne"/>
        <w:rPr>
          <w:rFonts w:ascii="Verdana" w:hAnsi="Verdana" w:cs="Arial"/>
          <w:sz w:val="20"/>
          <w:szCs w:val="20"/>
        </w:rPr>
      </w:pPr>
    </w:p>
    <w:p w14:paraId="4EEE4C36" w14:textId="77777777" w:rsidR="0062399A" w:rsidRDefault="0062399A" w:rsidP="0062399A">
      <w:pPr>
        <w:pStyle w:val="Sansinterligne"/>
        <w:rPr>
          <w:rFonts w:ascii="Verdana" w:hAnsi="Verdana" w:cs="Arial"/>
          <w:sz w:val="20"/>
          <w:szCs w:val="20"/>
        </w:rPr>
      </w:pPr>
    </w:p>
    <w:p w14:paraId="26EE8032" w14:textId="77777777" w:rsidR="0062399A" w:rsidRDefault="0062399A" w:rsidP="0062399A">
      <w:pPr>
        <w:pStyle w:val="Sansinterligne"/>
        <w:rPr>
          <w:rFonts w:ascii="Verdana" w:hAnsi="Verdana" w:cs="Arial"/>
          <w:sz w:val="20"/>
          <w:szCs w:val="20"/>
        </w:rPr>
      </w:pPr>
    </w:p>
    <w:p w14:paraId="26B8CA11" w14:textId="77777777" w:rsidR="0062399A" w:rsidRDefault="0062399A" w:rsidP="0062399A">
      <w:pPr>
        <w:pStyle w:val="Sansinterligne"/>
        <w:rPr>
          <w:rFonts w:ascii="Verdana" w:hAnsi="Verdana" w:cs="Arial"/>
          <w:sz w:val="20"/>
          <w:szCs w:val="20"/>
          <w:lang w:val="fr-FR"/>
        </w:rPr>
      </w:pPr>
    </w:p>
    <w:p w14:paraId="1A2CC818" w14:textId="77777777" w:rsidR="00576BCA" w:rsidRDefault="00576BCA" w:rsidP="0062399A">
      <w:pPr>
        <w:pStyle w:val="Sansinterligne"/>
        <w:rPr>
          <w:rFonts w:ascii="Verdana" w:hAnsi="Verdana" w:cs="Arial"/>
          <w:sz w:val="20"/>
          <w:szCs w:val="20"/>
          <w:lang w:val="fr-FR"/>
        </w:rPr>
      </w:pPr>
    </w:p>
    <w:p w14:paraId="4304F2FF" w14:textId="77777777" w:rsidR="00576BCA" w:rsidRDefault="00576BCA" w:rsidP="0062399A">
      <w:pPr>
        <w:pStyle w:val="Sansinterligne"/>
        <w:rPr>
          <w:rFonts w:ascii="Verdana" w:hAnsi="Verdana" w:cs="Arial"/>
          <w:sz w:val="20"/>
          <w:szCs w:val="20"/>
          <w:lang w:val="fr-FR"/>
        </w:rPr>
      </w:pPr>
    </w:p>
    <w:p w14:paraId="2FEAF5E8" w14:textId="77777777" w:rsidR="00576BCA" w:rsidRPr="0062399A" w:rsidRDefault="00576BCA" w:rsidP="0062399A">
      <w:pPr>
        <w:pStyle w:val="Sansinterligne"/>
        <w:rPr>
          <w:rFonts w:ascii="Verdana" w:hAnsi="Verdana" w:cs="Arial"/>
          <w:sz w:val="20"/>
          <w:szCs w:val="20"/>
          <w:lang w:val="fr-FR"/>
        </w:rPr>
      </w:pPr>
    </w:p>
    <w:p w14:paraId="63E893E1" w14:textId="77777777" w:rsidR="0062399A" w:rsidRPr="0062399A" w:rsidRDefault="0062399A" w:rsidP="0062399A">
      <w:pPr>
        <w:pStyle w:val="Sansinterligne"/>
        <w:rPr>
          <w:rFonts w:ascii="Verdana" w:hAnsi="Verdana" w:cs="Arial"/>
          <w:sz w:val="20"/>
          <w:szCs w:val="20"/>
          <w:lang w:val="fr-FR"/>
        </w:rPr>
      </w:pPr>
    </w:p>
    <w:p w14:paraId="6C7E0D54" w14:textId="77777777" w:rsidR="0062399A" w:rsidRPr="00576BCA" w:rsidRDefault="0062399A" w:rsidP="00576BCA">
      <w:pPr>
        <w:pStyle w:val="Sansinterligne"/>
        <w:spacing w:after="240"/>
        <w:jc w:val="center"/>
        <w:rPr>
          <w:rFonts w:cstheme="minorHAnsi"/>
          <w:b/>
          <w:sz w:val="28"/>
          <w:szCs w:val="28"/>
        </w:rPr>
      </w:pPr>
      <w:r w:rsidRPr="00576BCA">
        <w:rPr>
          <w:rFonts w:cstheme="minorHAnsi"/>
          <w:b/>
          <w:sz w:val="28"/>
          <w:szCs w:val="28"/>
        </w:rPr>
        <w:t xml:space="preserve">DOCTORAL THESIS OF </w:t>
      </w:r>
      <w:r w:rsidR="001F4EBF" w:rsidRPr="00576BCA">
        <w:rPr>
          <w:rFonts w:cstheme="minorHAnsi"/>
          <w:b/>
          <w:sz w:val="28"/>
          <w:szCs w:val="28"/>
        </w:rPr>
        <w:t>LYON UNIVERSITY</w:t>
      </w:r>
    </w:p>
    <w:p w14:paraId="3AD2539D" w14:textId="77777777" w:rsidR="0062399A" w:rsidRPr="001F4EBF" w:rsidRDefault="0062399A" w:rsidP="00576BCA">
      <w:pPr>
        <w:pStyle w:val="Sansinterligne"/>
        <w:spacing w:after="120"/>
        <w:jc w:val="center"/>
        <w:rPr>
          <w:rFonts w:cstheme="minorHAnsi"/>
          <w:b/>
          <w:sz w:val="28"/>
          <w:szCs w:val="28"/>
        </w:rPr>
      </w:pPr>
      <w:r w:rsidRPr="001F4EBF">
        <w:rPr>
          <w:rFonts w:cstheme="minorHAnsi"/>
          <w:b/>
          <w:sz w:val="28"/>
          <w:szCs w:val="28"/>
        </w:rPr>
        <w:t>Delivered by</w:t>
      </w:r>
    </w:p>
    <w:p w14:paraId="31DE90DE"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University Claude Bernard Lyon 1</w:t>
      </w:r>
    </w:p>
    <w:p w14:paraId="42685E87" w14:textId="77777777" w:rsidR="0062399A" w:rsidRPr="001F4EBF" w:rsidRDefault="0062399A" w:rsidP="0062399A">
      <w:pPr>
        <w:pStyle w:val="Sansinterligne"/>
        <w:jc w:val="center"/>
        <w:rPr>
          <w:rFonts w:cstheme="minorHAnsi"/>
          <w:sz w:val="28"/>
          <w:szCs w:val="28"/>
        </w:rPr>
      </w:pPr>
    </w:p>
    <w:p w14:paraId="38FF3EA1" w14:textId="77777777" w:rsidR="00576BCA" w:rsidRPr="001F4EBF" w:rsidRDefault="0062399A" w:rsidP="00576BCA">
      <w:pPr>
        <w:pStyle w:val="Sansinterligne"/>
        <w:spacing w:after="120"/>
        <w:jc w:val="center"/>
        <w:rPr>
          <w:rFonts w:cstheme="minorHAnsi"/>
          <w:sz w:val="28"/>
          <w:szCs w:val="28"/>
        </w:rPr>
      </w:pPr>
      <w:r w:rsidRPr="001F4EBF">
        <w:rPr>
          <w:rFonts w:cstheme="minorHAnsi"/>
          <w:b/>
          <w:sz w:val="28"/>
          <w:szCs w:val="28"/>
        </w:rPr>
        <w:t>Doctoral school:</w:t>
      </w:r>
      <w:r w:rsidRPr="001F4EBF">
        <w:rPr>
          <w:rFonts w:cstheme="minorHAnsi"/>
          <w:sz w:val="28"/>
          <w:szCs w:val="28"/>
        </w:rPr>
        <w:t xml:space="preserve"> </w:t>
      </w:r>
    </w:p>
    <w:p w14:paraId="33127B4F"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 xml:space="preserve">Neurosciences and </w:t>
      </w:r>
      <w:r w:rsidR="00E42D45" w:rsidRPr="001F4EBF">
        <w:rPr>
          <w:rFonts w:cstheme="minorHAnsi"/>
          <w:sz w:val="28"/>
          <w:szCs w:val="28"/>
        </w:rPr>
        <w:t>Cognitive</w:t>
      </w:r>
      <w:r w:rsidRPr="001F4EBF">
        <w:rPr>
          <w:rFonts w:cstheme="minorHAnsi"/>
          <w:sz w:val="28"/>
          <w:szCs w:val="28"/>
        </w:rPr>
        <w:t xml:space="preserve"> Sciences (ED476)</w:t>
      </w:r>
    </w:p>
    <w:p w14:paraId="671150DA" w14:textId="77777777" w:rsidR="0062399A" w:rsidRPr="001F4EBF" w:rsidRDefault="0062399A" w:rsidP="0062399A">
      <w:pPr>
        <w:pStyle w:val="Sansinterligne"/>
        <w:jc w:val="center"/>
        <w:rPr>
          <w:rFonts w:cstheme="minorHAnsi"/>
          <w:b/>
          <w:sz w:val="28"/>
          <w:szCs w:val="28"/>
        </w:rPr>
      </w:pPr>
    </w:p>
    <w:p w14:paraId="1E579C28" w14:textId="77777777" w:rsidR="0062399A" w:rsidRPr="001F4EBF" w:rsidRDefault="0062399A" w:rsidP="00576BCA">
      <w:pPr>
        <w:pStyle w:val="Sansinterligne"/>
        <w:spacing w:after="120"/>
        <w:jc w:val="center"/>
        <w:rPr>
          <w:rFonts w:cstheme="minorHAnsi"/>
          <w:sz w:val="28"/>
          <w:szCs w:val="28"/>
        </w:rPr>
      </w:pPr>
      <w:r w:rsidRPr="001F4EBF">
        <w:rPr>
          <w:rFonts w:cstheme="minorHAnsi"/>
          <w:b/>
          <w:sz w:val="28"/>
          <w:szCs w:val="28"/>
        </w:rPr>
        <w:t>PhD specialty</w:t>
      </w:r>
      <w:r w:rsidRPr="001F4EBF">
        <w:rPr>
          <w:rFonts w:cstheme="minorHAnsi"/>
          <w:sz w:val="28"/>
          <w:szCs w:val="28"/>
        </w:rPr>
        <w:t xml:space="preserve">: </w:t>
      </w:r>
    </w:p>
    <w:p w14:paraId="220E5FA8" w14:textId="77777777" w:rsidR="0062399A" w:rsidRPr="001F4EBF" w:rsidRDefault="00576BCA" w:rsidP="00FE55D9">
      <w:pPr>
        <w:pStyle w:val="Sansinterligne"/>
        <w:spacing w:after="120"/>
        <w:jc w:val="center"/>
        <w:rPr>
          <w:rFonts w:cstheme="minorHAnsi"/>
          <w:sz w:val="28"/>
          <w:szCs w:val="28"/>
        </w:rPr>
      </w:pPr>
      <w:r w:rsidRPr="001F4EBF">
        <w:rPr>
          <w:rFonts w:cstheme="minorHAnsi"/>
          <w:sz w:val="28"/>
          <w:szCs w:val="28"/>
        </w:rPr>
        <w:t>Neurosciences</w:t>
      </w:r>
    </w:p>
    <w:p w14:paraId="1C78818E" w14:textId="77777777" w:rsidR="0062399A" w:rsidRPr="001F4EBF" w:rsidRDefault="0062399A" w:rsidP="0062399A">
      <w:pPr>
        <w:pStyle w:val="Sansinterligne"/>
        <w:jc w:val="center"/>
        <w:rPr>
          <w:rFonts w:cstheme="minorHAnsi"/>
          <w:sz w:val="28"/>
          <w:szCs w:val="28"/>
        </w:rPr>
      </w:pPr>
    </w:p>
    <w:p w14:paraId="560EF00A" w14:textId="77777777" w:rsidR="0062399A" w:rsidRPr="001F4EBF" w:rsidRDefault="00576BCA" w:rsidP="00100EF6">
      <w:pPr>
        <w:pStyle w:val="Sansinterligne"/>
        <w:spacing w:after="360"/>
        <w:jc w:val="center"/>
        <w:rPr>
          <w:rFonts w:cstheme="minorHAnsi"/>
          <w:sz w:val="28"/>
          <w:szCs w:val="28"/>
        </w:rPr>
      </w:pPr>
      <w:r w:rsidRPr="001F4EBF">
        <w:rPr>
          <w:rFonts w:cstheme="minorHAnsi"/>
          <w:sz w:val="28"/>
          <w:szCs w:val="28"/>
        </w:rPr>
        <w:t xml:space="preserve">Publicly defended on the </w:t>
      </w:r>
      <w:r w:rsidR="00FE55D9" w:rsidRPr="001F4EBF">
        <w:rPr>
          <w:rFonts w:cstheme="minorHAnsi"/>
          <w:sz w:val="28"/>
          <w:szCs w:val="28"/>
        </w:rPr>
        <w:t>XXXXX, by</w:t>
      </w:r>
    </w:p>
    <w:p w14:paraId="161B861A" w14:textId="77777777" w:rsidR="0062399A" w:rsidRPr="001F4EBF" w:rsidRDefault="00576BCA" w:rsidP="00100EF6">
      <w:pPr>
        <w:pStyle w:val="Sansinterligne"/>
        <w:spacing w:after="480"/>
        <w:jc w:val="center"/>
        <w:rPr>
          <w:rFonts w:cstheme="minorHAnsi"/>
          <w:b/>
          <w:sz w:val="28"/>
          <w:szCs w:val="28"/>
        </w:rPr>
      </w:pPr>
      <w:r w:rsidRPr="001F4EBF">
        <w:rPr>
          <w:rFonts w:cstheme="minorHAnsi"/>
          <w:b/>
          <w:sz w:val="28"/>
          <w:szCs w:val="28"/>
        </w:rPr>
        <w:t>Raphaël Vallat</w:t>
      </w:r>
    </w:p>
    <w:p w14:paraId="38F45E73"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0D9AC392" w14:textId="77777777" w:rsidR="0018673E" w:rsidRDefault="0018673E" w:rsidP="0062399A">
      <w:pPr>
        <w:pStyle w:val="Sansinterligne"/>
        <w:pBdr>
          <w:top w:val="single" w:sz="4" w:space="1" w:color="auto"/>
          <w:bottom w:val="single" w:sz="4" w:space="1" w:color="auto"/>
        </w:pBdr>
        <w:jc w:val="center"/>
        <w:rPr>
          <w:rFonts w:cstheme="minorHAnsi"/>
          <w:sz w:val="40"/>
          <w:szCs w:val="40"/>
        </w:rPr>
      </w:pPr>
      <w:r>
        <w:rPr>
          <w:rFonts w:cstheme="minorHAnsi"/>
          <w:sz w:val="40"/>
          <w:szCs w:val="40"/>
        </w:rPr>
        <w:t xml:space="preserve">Content and frequency of dream reports. </w:t>
      </w:r>
    </w:p>
    <w:p w14:paraId="11D834CD" w14:textId="054D6154" w:rsidR="0062399A" w:rsidRPr="0018673E" w:rsidRDefault="0018673E" w:rsidP="0062399A">
      <w:pPr>
        <w:pStyle w:val="Sansinterligne"/>
        <w:pBdr>
          <w:top w:val="single" w:sz="4" w:space="1" w:color="auto"/>
          <w:bottom w:val="single" w:sz="4" w:space="1" w:color="auto"/>
        </w:pBdr>
        <w:jc w:val="center"/>
        <w:rPr>
          <w:rFonts w:cstheme="minorHAnsi"/>
          <w:i/>
          <w:sz w:val="40"/>
          <w:szCs w:val="40"/>
        </w:rPr>
      </w:pPr>
      <w:r w:rsidRPr="0018673E">
        <w:rPr>
          <w:rFonts w:cstheme="minorHAnsi"/>
          <w:i/>
          <w:sz w:val="40"/>
          <w:szCs w:val="40"/>
        </w:rPr>
        <w:t>Psychological and neurophysiological correlates.</w:t>
      </w:r>
    </w:p>
    <w:p w14:paraId="2E6E59D7" w14:textId="77777777" w:rsidR="0062399A" w:rsidRPr="00576BCA" w:rsidRDefault="0062399A" w:rsidP="0062399A">
      <w:pPr>
        <w:pStyle w:val="Sansinterligne"/>
        <w:pBdr>
          <w:top w:val="single" w:sz="4" w:space="1" w:color="auto"/>
          <w:bottom w:val="single" w:sz="4" w:space="1" w:color="auto"/>
        </w:pBdr>
        <w:jc w:val="center"/>
        <w:rPr>
          <w:rFonts w:cstheme="minorHAnsi"/>
          <w:b/>
          <w:sz w:val="40"/>
          <w:szCs w:val="40"/>
        </w:rPr>
      </w:pPr>
    </w:p>
    <w:p w14:paraId="5A795DE0" w14:textId="77777777" w:rsidR="0062399A" w:rsidRPr="00576BCA" w:rsidRDefault="0062399A" w:rsidP="0062399A">
      <w:pPr>
        <w:pStyle w:val="Sansinterligne"/>
        <w:rPr>
          <w:rFonts w:cstheme="minorHAnsi"/>
          <w:sz w:val="20"/>
          <w:szCs w:val="20"/>
        </w:rPr>
      </w:pPr>
    </w:p>
    <w:p w14:paraId="7D13533B" w14:textId="77777777" w:rsidR="0062399A" w:rsidRPr="00576BCA" w:rsidRDefault="0062399A" w:rsidP="0062399A">
      <w:pPr>
        <w:pStyle w:val="Sansinterligne"/>
        <w:rPr>
          <w:rFonts w:cstheme="minorHAnsi"/>
          <w:sz w:val="20"/>
          <w:szCs w:val="20"/>
        </w:rPr>
      </w:pPr>
    </w:p>
    <w:p w14:paraId="696CFE1C" w14:textId="77777777" w:rsidR="0062399A" w:rsidRPr="00576BCA" w:rsidRDefault="0062399A" w:rsidP="0062399A">
      <w:pPr>
        <w:pStyle w:val="Sansinterligne"/>
        <w:rPr>
          <w:rFonts w:cstheme="minorHAnsi"/>
          <w:sz w:val="20"/>
          <w:szCs w:val="20"/>
        </w:rPr>
      </w:pPr>
    </w:p>
    <w:p w14:paraId="155D65CB" w14:textId="77777777" w:rsidR="0062399A" w:rsidRPr="00576BCA" w:rsidRDefault="0062399A" w:rsidP="0062399A">
      <w:pPr>
        <w:pStyle w:val="Sansinterligne"/>
        <w:rPr>
          <w:rFonts w:cstheme="minorHAnsi"/>
          <w:sz w:val="24"/>
          <w:szCs w:val="24"/>
        </w:rPr>
      </w:pPr>
    </w:p>
    <w:p w14:paraId="3B16EC9F" w14:textId="77777777" w:rsidR="0062399A" w:rsidRPr="001F4EBF" w:rsidRDefault="00E42D45" w:rsidP="00515DE3">
      <w:pPr>
        <w:pStyle w:val="Sansinterligne"/>
        <w:spacing w:after="240"/>
        <w:rPr>
          <w:rFonts w:cstheme="minorHAnsi"/>
          <w:b/>
          <w:sz w:val="28"/>
          <w:szCs w:val="28"/>
        </w:rPr>
      </w:pPr>
      <w:r w:rsidRPr="001F4EBF">
        <w:rPr>
          <w:rFonts w:cstheme="minorHAnsi"/>
          <w:b/>
          <w:sz w:val="28"/>
          <w:szCs w:val="28"/>
        </w:rPr>
        <w:t>Jury</w:t>
      </w:r>
    </w:p>
    <w:p w14:paraId="79805B5C" w14:textId="77777777" w:rsidR="00FE55D9" w:rsidRPr="001F4EBF" w:rsidRDefault="00FE55D9" w:rsidP="00515DE3">
      <w:pPr>
        <w:pStyle w:val="Sansinterligne"/>
        <w:spacing w:after="120"/>
        <w:rPr>
          <w:rFonts w:cstheme="minorHAnsi"/>
          <w:sz w:val="28"/>
          <w:szCs w:val="28"/>
        </w:rPr>
      </w:pPr>
      <w:r w:rsidRPr="001F4EBF">
        <w:rPr>
          <w:rFonts w:cstheme="minorHAnsi"/>
          <w:sz w:val="28"/>
          <w:szCs w:val="28"/>
        </w:rPr>
        <w:t xml:space="preserve">Dr. Sophie Schwartz </w:t>
      </w:r>
      <w:r w:rsidRPr="001F4EBF">
        <w:rPr>
          <w:rFonts w:cstheme="minorHAnsi"/>
          <w:sz w:val="28"/>
          <w:szCs w:val="28"/>
        </w:rPr>
        <w:tab/>
      </w:r>
      <w:r w:rsidRPr="001F4EBF">
        <w:rPr>
          <w:rFonts w:cstheme="minorHAnsi"/>
          <w:sz w:val="28"/>
          <w:szCs w:val="28"/>
        </w:rPr>
        <w:tab/>
      </w:r>
      <w:r w:rsidRPr="001F4EBF">
        <w:rPr>
          <w:rFonts w:cstheme="minorHAnsi"/>
          <w:sz w:val="28"/>
          <w:szCs w:val="28"/>
        </w:rPr>
        <w:tab/>
      </w:r>
      <w:r w:rsidRPr="001F4EBF">
        <w:rPr>
          <w:rFonts w:cstheme="minorHAnsi"/>
          <w:sz w:val="28"/>
          <w:szCs w:val="28"/>
        </w:rPr>
        <w:tab/>
        <w:t>Reviewer</w:t>
      </w:r>
    </w:p>
    <w:p w14:paraId="4C3DE330" w14:textId="77777777" w:rsidR="00FE55D9" w:rsidRPr="001F4EBF" w:rsidRDefault="001F4EBF" w:rsidP="00515DE3">
      <w:pPr>
        <w:pStyle w:val="Sansinterligne"/>
        <w:spacing w:after="120"/>
        <w:rPr>
          <w:rFonts w:cstheme="minorHAnsi"/>
          <w:sz w:val="28"/>
          <w:szCs w:val="28"/>
        </w:rPr>
      </w:pPr>
      <w:r>
        <w:rPr>
          <w:rFonts w:cstheme="minorHAnsi"/>
          <w:sz w:val="28"/>
          <w:szCs w:val="28"/>
        </w:rPr>
        <w:t>Pr. Michael Schredl</w:t>
      </w:r>
      <w:r>
        <w:rPr>
          <w:rFonts w:cstheme="minorHAnsi"/>
          <w:sz w:val="28"/>
          <w:szCs w:val="28"/>
        </w:rPr>
        <w:tab/>
      </w:r>
      <w:r>
        <w:rPr>
          <w:rFonts w:cstheme="minorHAnsi"/>
          <w:sz w:val="28"/>
          <w:szCs w:val="28"/>
        </w:rPr>
        <w:tab/>
      </w:r>
      <w:r>
        <w:rPr>
          <w:rFonts w:cstheme="minorHAnsi"/>
          <w:sz w:val="28"/>
          <w:szCs w:val="28"/>
        </w:rPr>
        <w:tab/>
      </w:r>
      <w:r>
        <w:rPr>
          <w:rFonts w:cstheme="minorHAnsi"/>
          <w:sz w:val="28"/>
          <w:szCs w:val="28"/>
        </w:rPr>
        <w:tab/>
      </w:r>
      <w:r w:rsidR="00FE55D9" w:rsidRPr="001F4EBF">
        <w:rPr>
          <w:rFonts w:cstheme="minorHAnsi"/>
          <w:sz w:val="28"/>
          <w:szCs w:val="28"/>
        </w:rPr>
        <w:t>Reviewer</w:t>
      </w:r>
    </w:p>
    <w:p w14:paraId="7D41918F" w14:textId="77777777" w:rsidR="0062399A" w:rsidRPr="00383615" w:rsidRDefault="00FE55D9" w:rsidP="00515DE3">
      <w:pPr>
        <w:pStyle w:val="Sansinterligne"/>
        <w:spacing w:after="120"/>
        <w:rPr>
          <w:rFonts w:cstheme="minorHAnsi"/>
          <w:sz w:val="28"/>
          <w:szCs w:val="28"/>
        </w:rPr>
      </w:pPr>
      <w:r w:rsidRPr="00383615">
        <w:rPr>
          <w:rFonts w:cstheme="minorHAnsi"/>
          <w:sz w:val="28"/>
          <w:szCs w:val="28"/>
        </w:rPr>
        <w:t xml:space="preserve">Pr. Yves Rossetti </w:t>
      </w:r>
      <w:r w:rsidRPr="00383615">
        <w:rPr>
          <w:rFonts w:cstheme="minorHAnsi"/>
          <w:sz w:val="28"/>
          <w:szCs w:val="28"/>
        </w:rPr>
        <w:tab/>
      </w:r>
      <w:r w:rsidRPr="00383615">
        <w:rPr>
          <w:rFonts w:cstheme="minorHAnsi"/>
          <w:sz w:val="28"/>
          <w:szCs w:val="28"/>
        </w:rPr>
        <w:tab/>
      </w:r>
      <w:r w:rsidRPr="00383615">
        <w:rPr>
          <w:rFonts w:cstheme="minorHAnsi"/>
          <w:sz w:val="28"/>
          <w:szCs w:val="28"/>
        </w:rPr>
        <w:tab/>
      </w:r>
      <w:r w:rsidRPr="00383615">
        <w:rPr>
          <w:rFonts w:cstheme="minorHAnsi"/>
          <w:sz w:val="28"/>
          <w:szCs w:val="28"/>
        </w:rPr>
        <w:tab/>
      </w:r>
      <w:r w:rsidRPr="00383615">
        <w:rPr>
          <w:rFonts w:cstheme="minorHAnsi"/>
          <w:sz w:val="28"/>
          <w:szCs w:val="28"/>
        </w:rPr>
        <w:tab/>
        <w:t>Examiner</w:t>
      </w:r>
    </w:p>
    <w:p w14:paraId="577A1515" w14:textId="77777777" w:rsidR="00FE55D9" w:rsidRPr="00383615" w:rsidRDefault="00FE55D9" w:rsidP="00D249CA">
      <w:pPr>
        <w:rPr>
          <w:sz w:val="28"/>
        </w:rPr>
      </w:pPr>
      <w:r w:rsidRPr="00383615">
        <w:rPr>
          <w:sz w:val="28"/>
        </w:rPr>
        <w:t>Dr. Perrine Ruby</w:t>
      </w:r>
      <w:r w:rsidRPr="00383615">
        <w:rPr>
          <w:sz w:val="28"/>
        </w:rPr>
        <w:tab/>
      </w:r>
      <w:r w:rsidRPr="00383615">
        <w:rPr>
          <w:sz w:val="28"/>
        </w:rPr>
        <w:tab/>
      </w:r>
      <w:r w:rsidRPr="00383615">
        <w:rPr>
          <w:sz w:val="28"/>
        </w:rPr>
        <w:tab/>
      </w:r>
      <w:r w:rsidRPr="00383615">
        <w:rPr>
          <w:sz w:val="28"/>
        </w:rPr>
        <w:tab/>
      </w:r>
      <w:r w:rsidRPr="00383615">
        <w:rPr>
          <w:sz w:val="28"/>
        </w:rPr>
        <w:tab/>
        <w:t>PhD director</w:t>
      </w:r>
    </w:p>
    <w:p w14:paraId="0187A378" w14:textId="77777777" w:rsidR="00E963DF" w:rsidRPr="00383615" w:rsidRDefault="0062399A" w:rsidP="00D249CA">
      <w:r w:rsidRPr="00383615">
        <w:br w:type="page"/>
      </w:r>
    </w:p>
    <w:p w14:paraId="47D6867D" w14:textId="69243EBD" w:rsidR="00ED3ED2" w:rsidRPr="00383615" w:rsidRDefault="00ED3ED2">
      <w:pPr>
        <w:spacing w:after="200" w:line="276" w:lineRule="auto"/>
        <w:jc w:val="left"/>
      </w:pPr>
      <w:r w:rsidRPr="00383615">
        <w:lastRenderedPageBreak/>
        <w:br w:type="page"/>
      </w:r>
      <w:r>
        <w:rPr>
          <w:noProof/>
        </w:rPr>
        <mc:AlternateContent>
          <mc:Choice Requires="wps">
            <w:drawing>
              <wp:anchor distT="118745" distB="118745" distL="114300" distR="114300" simplePos="0" relativeHeight="251670528" behindDoc="0" locked="0" layoutInCell="0" allowOverlap="1" wp14:anchorId="2E87B5CC" wp14:editId="41F49097">
                <wp:simplePos x="0" y="0"/>
                <wp:positionH relativeFrom="margin">
                  <wp:align>right</wp:align>
                </wp:positionH>
                <wp:positionV relativeFrom="margin">
                  <wp:align>center</wp:align>
                </wp:positionV>
                <wp:extent cx="3657600" cy="947420"/>
                <wp:effectExtent l="0" t="0" r="0" b="0"/>
                <wp:wrapSquare wrapText="bothSides"/>
                <wp:docPr id="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47420"/>
                        </a:xfrm>
                        <a:prstGeom prst="rect">
                          <a:avLst/>
                        </a:prstGeom>
                        <a:noFill/>
                        <a:extLst>
                          <a:ext uri="{53640926-AAD7-44D8-BBD7-CCE9431645EC}">
                            <a14:shadowObscured xmlns:a14="http://schemas.microsoft.com/office/drawing/2010/main" val="1"/>
                          </a:ext>
                        </a:extLst>
                      </wps:spPr>
                      <wps:txbx>
                        <w:txbxContent>
                          <w:p w14:paraId="6C613B13" w14:textId="3736896B" w:rsidR="00E00D03" w:rsidRPr="008B6377" w:rsidRDefault="00E00D03"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wps:txbx>
                      <wps:bodyPr rot="0" vert="horz" wrap="square" lIns="91440" tIns="45720" rIns="91440" bIns="45720" anchor="ctr" anchorCtr="0" upright="1">
                        <a:spAutoFit/>
                      </wps:bodyPr>
                    </wps:wsp>
                  </a:graphicData>
                </a:graphic>
                <wp14:sizeRelH relativeFrom="margin">
                  <wp14:pctWidth>59400</wp14:pctWidth>
                </wp14:sizeRelH>
                <wp14:sizeRelV relativeFrom="page">
                  <wp14:pctHeight>20000</wp14:pctHeight>
                </wp14:sizeRelV>
              </wp:anchor>
            </w:drawing>
          </mc:Choice>
          <mc:Fallback>
            <w:pict>
              <v:shapetype w14:anchorId="2E87B5CC" id="_x0000_t202" coordsize="21600,21600" o:spt="202" path="m,l,21600r21600,l21600,xe">
                <v:stroke joinstyle="miter"/>
                <v:path gradientshapeok="t" o:connecttype="rect"/>
              </v:shapetype>
              <v:shape id="Zone de texte 2" o:spid="_x0000_s1026" type="#_x0000_t202" style="position:absolute;margin-left:236.8pt;margin-top:0;width:4in;height:74.6pt;z-index:251670528;visibility:visible;mso-wrap-style:square;mso-width-percent:594;mso-height-percent:200;mso-wrap-distance-left:9pt;mso-wrap-distance-top:9.35pt;mso-wrap-distance-right:9pt;mso-wrap-distance-bottom:9.35pt;mso-position-horizontal:right;mso-position-horizontal-relative:margin;mso-position-vertical:center;mso-position-vertical-relative:margin;mso-width-percent:594;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" o:allowincell="f" filled="f" stroked="f">
                <v:textbox style="mso-fit-shape-to-text:t">
                  <w:txbxContent>
                    <w:p w14:paraId="6C613B13" w14:textId="3736896B" w:rsidR="00E00D03" w:rsidRPr="008B6377" w:rsidRDefault="00E00D03" w:rsidP="00ED3ED2">
                      <w:pPr>
                        <w:spacing w:before="240" w:line="276" w:lineRule="auto"/>
                        <w:jc w:val="right"/>
                        <w:rPr>
                          <w:sz w:val="32"/>
                          <w:lang w:val="fr-FR"/>
                        </w:rPr>
                      </w:pPr>
                      <w:r w:rsidRPr="00F2472B">
                        <w:rPr>
                          <w:i/>
                          <w:sz w:val="32"/>
                          <w:lang w:val="fr-FR"/>
                        </w:rPr>
                        <w:t>À</w:t>
                      </w:r>
                      <w:r w:rsidRPr="00FE10F6">
                        <w:rPr>
                          <w:i/>
                          <w:sz w:val="32"/>
                          <w:lang w:val="fr-FR"/>
                        </w:rPr>
                        <w:t xml:space="preserve"> </w:t>
                      </w:r>
                      <w:r>
                        <w:rPr>
                          <w:i/>
                          <w:sz w:val="32"/>
                          <w:lang w:val="fr-FR"/>
                        </w:rPr>
                        <w:t>Isabelle et Alain</w:t>
                      </w:r>
                    </w:p>
                  </w:txbxContent>
                </v:textbox>
                <w10:wrap type="square" anchorx="margin" anchory="margin"/>
              </v:shape>
            </w:pict>
          </mc:Fallback>
        </mc:AlternateContent>
      </w:r>
    </w:p>
    <w:p w14:paraId="43E9F068" w14:textId="77777777" w:rsidR="004C6A48" w:rsidRPr="00383615" w:rsidRDefault="004C6A48">
      <w:pPr>
        <w:spacing w:after="200" w:line="276" w:lineRule="auto"/>
        <w:jc w:val="left"/>
      </w:pPr>
      <w:r w:rsidRPr="00383615">
        <w:br w:type="page"/>
      </w:r>
    </w:p>
    <w:p w14:paraId="4B96E818" w14:textId="1C5A0120" w:rsidR="00EE56A3" w:rsidRPr="00383615" w:rsidRDefault="00CB6227" w:rsidP="00D249CA">
      <w:r>
        <w:rPr>
          <w:noProof/>
        </w:rPr>
        <mc:AlternateContent>
          <mc:Choice Requires="wps">
            <w:drawing>
              <wp:anchor distT="118745" distB="118745" distL="114300" distR="114300" simplePos="0" relativeHeight="251668480" behindDoc="0" locked="0" layoutInCell="0" allowOverlap="1" wp14:anchorId="7CB5895E" wp14:editId="02BD372F">
                <wp:simplePos x="0" y="0"/>
                <wp:positionH relativeFrom="margin">
                  <wp:posOffset>1873885</wp:posOffset>
                </wp:positionH>
                <wp:positionV relativeFrom="margin">
                  <wp:posOffset>1077074</wp:posOffset>
                </wp:positionV>
                <wp:extent cx="3884295" cy="9474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84295" cy="947420"/>
                        </a:xfrm>
                        <a:prstGeom prst="rect">
                          <a:avLst/>
                        </a:prstGeom>
                        <a:noFill/>
                        <a:extLst>
                          <a:ext uri="{53640926-AAD7-44D8-BBD7-CCE9431645EC}">
                            <a14:shadowObscured xmlns:a14="http://schemas.microsoft.com/office/drawing/2010/main" val="1"/>
                          </a:ext>
                        </a:extLst>
                      </wps:spPr>
                      <wps:txbx>
                        <w:txbxContent>
                          <w:p w14:paraId="4D1C59FC" w14:textId="166FBEB8" w:rsidR="00E00D03" w:rsidRPr="00FE10F6" w:rsidRDefault="00E00D03" w:rsidP="00ED3ED2">
                            <w:pPr>
                              <w:spacing w:line="276" w:lineRule="auto"/>
                              <w:jc w:val="right"/>
                              <w:rPr>
                                <w:i/>
                                <w:sz w:val="28"/>
                                <w:lang w:val="fr-FR"/>
                              </w:rPr>
                            </w:pPr>
                            <w:r w:rsidRPr="00FE10F6">
                              <w:rPr>
                                <w:i/>
                                <w:sz w:val="28"/>
                                <w:lang w:val="fr-FR"/>
                              </w:rPr>
                              <w:t>« J’ai rêvé tant et plus, mais je n’y entends note. »</w:t>
                            </w:r>
                          </w:p>
                          <w:p w14:paraId="53B4F203" w14:textId="77777777" w:rsidR="00E00D03" w:rsidRPr="00FE10F6" w:rsidRDefault="00E00D03"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7CB5895E" id="_x0000_s1027" type="#_x0000_t202" style="position:absolute;left:0;text-align:left;margin-left:147.55pt;margin-top:84.8pt;width:305.85pt;height:74.6pt;z-index:251668480;visibility:visible;mso-wrap-style:square;mso-width-percent:0;mso-height-percent:200;mso-wrap-distance-left:9pt;mso-wrap-distance-top:9.35pt;mso-wrap-distance-right:9pt;mso-wrap-distance-bottom:9.35pt;mso-position-horizontal:absolute;mso-position-horizontal-relative:margin;mso-position-vertical:absolute;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" o:allowincell="f" filled="f" stroked="f">
                <v:textbox style="mso-fit-shape-to-text:t">
                  <w:txbxContent>
                    <w:p w14:paraId="4D1C59FC" w14:textId="166FBEB8" w:rsidR="00E00D03" w:rsidRPr="00FE10F6" w:rsidRDefault="00E00D03" w:rsidP="00ED3ED2">
                      <w:pPr>
                        <w:spacing w:line="276" w:lineRule="auto"/>
                        <w:jc w:val="right"/>
                        <w:rPr>
                          <w:i/>
                          <w:sz w:val="28"/>
                          <w:lang w:val="fr-FR"/>
                        </w:rPr>
                      </w:pPr>
                      <w:r w:rsidRPr="00FE10F6">
                        <w:rPr>
                          <w:i/>
                          <w:sz w:val="28"/>
                          <w:lang w:val="fr-FR"/>
                        </w:rPr>
                        <w:t>« J’ai rêvé tant et plus, mais je n’y entends note. »</w:t>
                      </w:r>
                    </w:p>
                    <w:p w14:paraId="53B4F203" w14:textId="77777777" w:rsidR="00E00D03" w:rsidRPr="00FE10F6" w:rsidRDefault="00E00D03" w:rsidP="00ED3ED2">
                      <w:pPr>
                        <w:spacing w:before="240" w:line="276" w:lineRule="auto"/>
                        <w:jc w:val="right"/>
                        <w:rPr>
                          <w:sz w:val="28"/>
                        </w:rPr>
                      </w:pPr>
                      <w:r w:rsidRPr="00FE10F6">
                        <w:rPr>
                          <w:sz w:val="28"/>
                        </w:rPr>
                        <w:t>François Rabelais</w:t>
                      </w:r>
                      <w:r w:rsidRPr="00FE10F6">
                        <w:rPr>
                          <w:i/>
                          <w:sz w:val="28"/>
                        </w:rPr>
                        <w:t xml:space="preserve">, Pantagruel, </w:t>
                      </w:r>
                      <w:r w:rsidRPr="00FE10F6">
                        <w:rPr>
                          <w:sz w:val="28"/>
                        </w:rPr>
                        <w:t>1532</w:t>
                      </w:r>
                    </w:p>
                  </w:txbxContent>
                </v:textbox>
                <w10:wrap type="square" anchorx="margin" anchory="margin"/>
              </v:shape>
            </w:pict>
          </mc:Fallback>
        </mc:AlternateContent>
      </w:r>
      <w:r w:rsidR="00221068">
        <w:rPr>
          <w:noProof/>
        </w:rPr>
        <mc:AlternateContent>
          <mc:Choice Requires="wps">
            <w:drawing>
              <wp:anchor distT="118745" distB="118745" distL="114300" distR="114300" simplePos="0" relativeHeight="251672576" behindDoc="0" locked="0" layoutInCell="0" allowOverlap="1" wp14:anchorId="61A9EDC6" wp14:editId="4D241111">
                <wp:simplePos x="0" y="0"/>
                <wp:positionH relativeFrom="margin">
                  <wp:align>left</wp:align>
                </wp:positionH>
                <wp:positionV relativeFrom="margin">
                  <wp:align>center</wp:align>
                </wp:positionV>
                <wp:extent cx="4017645" cy="947420"/>
                <wp:effectExtent l="0" t="0" r="0" b="0"/>
                <wp:wrapSquare wrapText="bothSides"/>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7645" cy="947420"/>
                        </a:xfrm>
                        <a:prstGeom prst="rect">
                          <a:avLst/>
                        </a:prstGeom>
                        <a:noFill/>
                        <a:extLst>
                          <a:ext uri="{53640926-AAD7-44D8-BBD7-CCE9431645EC}">
                            <a14:shadowObscured xmlns:a14="http://schemas.microsoft.com/office/drawing/2010/main" val="1"/>
                          </a:ext>
                        </a:extLst>
                      </wps:spPr>
                      <wps:txbx>
                        <w:txbxContent>
                          <w:p w14:paraId="57A58E75" w14:textId="7B180AC3" w:rsidR="00E00D03" w:rsidRPr="00C60B4A" w:rsidRDefault="00E00D03"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E00D03" w:rsidRPr="00C60B4A" w:rsidRDefault="00E00D03"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E00D03" w:rsidRPr="00C60B4A" w:rsidRDefault="00E00D03" w:rsidP="00CB6227">
                            <w:pPr>
                              <w:spacing w:after="0" w:line="276" w:lineRule="auto"/>
                              <w:jc w:val="left"/>
                              <w:rPr>
                                <w:i/>
                                <w:sz w:val="28"/>
                                <w:lang w:val="fr-FR"/>
                              </w:rPr>
                            </w:pPr>
                            <w:r w:rsidRPr="00C60B4A">
                              <w:rPr>
                                <w:i/>
                                <w:sz w:val="28"/>
                                <w:lang w:val="fr-FR"/>
                              </w:rPr>
                              <w:t>Et près de moi s'épandre un murmure pareil,</w:t>
                            </w:r>
                          </w:p>
                          <w:p w14:paraId="3BF963B1" w14:textId="0D7990B8" w:rsidR="00E00D03" w:rsidRPr="00C60B4A" w:rsidRDefault="00E00D03"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E00D03" w:rsidRPr="00C60B4A" w:rsidRDefault="00E00D03"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wps:txbx>
                      <wps:bodyPr rot="0" vert="horz" wrap="square" lIns="91440" tIns="45720" rIns="91440" bIns="45720" anchor="ctr" anchorCtr="0" upright="1">
                        <a:spAutoFit/>
                      </wps:bodyPr>
                    </wps:wsp>
                  </a:graphicData>
                </a:graphic>
                <wp14:sizeRelH relativeFrom="margin">
                  <wp14:pctWidth>0</wp14:pctWidth>
                </wp14:sizeRelH>
                <wp14:sizeRelV relativeFrom="page">
                  <wp14:pctHeight>20000</wp14:pctHeight>
                </wp14:sizeRelV>
              </wp:anchor>
            </w:drawing>
          </mc:Choice>
          <mc:Fallback>
            <w:pict>
              <v:shape w14:anchorId="61A9EDC6" id="_x0000_s1028" type="#_x0000_t202" style="position:absolute;left:0;text-align:left;margin-left:0;margin-top:0;width:316.35pt;height:74.6pt;z-index:251672576;visibility:visible;mso-wrap-style:square;mso-width-percent:0;mso-height-percent:200;mso-wrap-distance-left:9pt;mso-wrap-distance-top:9.35pt;mso-wrap-distance-right:9pt;mso-wrap-distance-bottom:9.35pt;mso-position-horizontal:left;mso-position-horizontal-relative:margin;mso-position-vertical:center;mso-position-vertical-relative:margin;mso-width-percent:0;mso-height-percent:20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" o:allowincell="f" filled="f" stroked="f">
                <v:textbox style="mso-fit-shape-to-text:t">
                  <w:txbxContent>
                    <w:p w14:paraId="57A58E75" w14:textId="7B180AC3" w:rsidR="00E00D03" w:rsidRPr="00C60B4A" w:rsidRDefault="00E00D03" w:rsidP="00CB6227">
                      <w:pPr>
                        <w:spacing w:after="0" w:line="276" w:lineRule="auto"/>
                        <w:jc w:val="left"/>
                        <w:rPr>
                          <w:i/>
                          <w:sz w:val="28"/>
                          <w:lang w:val="fr-FR"/>
                        </w:rPr>
                      </w:pPr>
                      <w:r w:rsidRPr="00FE10F6">
                        <w:rPr>
                          <w:i/>
                          <w:sz w:val="28"/>
                          <w:lang w:val="fr-FR"/>
                        </w:rPr>
                        <w:t>«</w:t>
                      </w:r>
                      <w:r>
                        <w:rPr>
                          <w:i/>
                          <w:sz w:val="28"/>
                          <w:lang w:val="fr-FR"/>
                        </w:rPr>
                        <w:t xml:space="preserve"> </w:t>
                      </w:r>
                      <w:r w:rsidRPr="00C60B4A">
                        <w:rPr>
                          <w:i/>
                          <w:sz w:val="28"/>
                          <w:lang w:val="fr-FR"/>
                        </w:rPr>
                        <w:t xml:space="preserve">Je croyais entendre, </w:t>
                      </w:r>
                    </w:p>
                    <w:p w14:paraId="0556FF64" w14:textId="77777777" w:rsidR="00E00D03" w:rsidRPr="00C60B4A" w:rsidRDefault="00E00D03" w:rsidP="00CB6227">
                      <w:pPr>
                        <w:spacing w:after="0" w:line="276" w:lineRule="auto"/>
                        <w:jc w:val="left"/>
                        <w:rPr>
                          <w:i/>
                          <w:sz w:val="28"/>
                          <w:lang w:val="fr-FR"/>
                        </w:rPr>
                      </w:pPr>
                      <w:r w:rsidRPr="00C60B4A">
                        <w:rPr>
                          <w:i/>
                          <w:sz w:val="28"/>
                          <w:lang w:val="fr-FR"/>
                        </w:rPr>
                        <w:t xml:space="preserve">Une vague harmonie enchanter mon sommeil, </w:t>
                      </w:r>
                    </w:p>
                    <w:p w14:paraId="75904D7B" w14:textId="77777777" w:rsidR="00E00D03" w:rsidRPr="00C60B4A" w:rsidRDefault="00E00D03" w:rsidP="00CB6227">
                      <w:pPr>
                        <w:spacing w:after="0" w:line="276" w:lineRule="auto"/>
                        <w:jc w:val="left"/>
                        <w:rPr>
                          <w:i/>
                          <w:sz w:val="28"/>
                          <w:lang w:val="fr-FR"/>
                        </w:rPr>
                      </w:pPr>
                      <w:r w:rsidRPr="00C60B4A">
                        <w:rPr>
                          <w:i/>
                          <w:sz w:val="28"/>
                          <w:lang w:val="fr-FR"/>
                        </w:rPr>
                        <w:t>Et près de moi s'épandre un murmure pareil,</w:t>
                      </w:r>
                    </w:p>
                    <w:p w14:paraId="3BF963B1" w14:textId="0D7990B8" w:rsidR="00E00D03" w:rsidRPr="00C60B4A" w:rsidRDefault="00E00D03" w:rsidP="00CB6227">
                      <w:pPr>
                        <w:spacing w:line="276" w:lineRule="auto"/>
                        <w:jc w:val="left"/>
                        <w:rPr>
                          <w:i/>
                          <w:sz w:val="28"/>
                          <w:lang w:val="fr-FR"/>
                        </w:rPr>
                      </w:pPr>
                      <w:r w:rsidRPr="00C60B4A">
                        <w:rPr>
                          <w:i/>
                          <w:sz w:val="28"/>
                          <w:lang w:val="fr-FR"/>
                        </w:rPr>
                        <w:t>Aux chants entrecou</w:t>
                      </w:r>
                      <w:r>
                        <w:rPr>
                          <w:i/>
                          <w:sz w:val="28"/>
                          <w:lang w:val="fr-FR"/>
                        </w:rPr>
                        <w:t>pés d'une voix triste et tendre</w:t>
                      </w:r>
                      <w:r w:rsidRPr="00C60B4A">
                        <w:rPr>
                          <w:i/>
                          <w:sz w:val="28"/>
                          <w:lang w:val="fr-FR"/>
                        </w:rPr>
                        <w:t>.</w:t>
                      </w:r>
                      <w:r>
                        <w:rPr>
                          <w:i/>
                          <w:sz w:val="28"/>
                          <w:lang w:val="fr-FR"/>
                        </w:rPr>
                        <w:t xml:space="preserve"> </w:t>
                      </w:r>
                      <w:r w:rsidRPr="00FE10F6">
                        <w:rPr>
                          <w:i/>
                          <w:sz w:val="28"/>
                          <w:lang w:val="fr-FR"/>
                        </w:rPr>
                        <w:t>»</w:t>
                      </w:r>
                    </w:p>
                    <w:p w14:paraId="69724874" w14:textId="77777777" w:rsidR="00E00D03" w:rsidRPr="00C60B4A" w:rsidRDefault="00E00D03" w:rsidP="00CB6227">
                      <w:pPr>
                        <w:spacing w:before="240" w:line="276" w:lineRule="auto"/>
                        <w:jc w:val="left"/>
                        <w:rPr>
                          <w:sz w:val="28"/>
                          <w:lang w:val="fr-FR"/>
                        </w:rPr>
                      </w:pPr>
                      <w:r w:rsidRPr="00C60B4A">
                        <w:rPr>
                          <w:sz w:val="28"/>
                          <w:lang w:val="fr-FR"/>
                        </w:rPr>
                        <w:t xml:space="preserve">Charles Brugnot, </w:t>
                      </w:r>
                      <w:r w:rsidRPr="00C60B4A">
                        <w:rPr>
                          <w:i/>
                          <w:iCs/>
                          <w:sz w:val="28"/>
                          <w:lang w:val="fr-FR"/>
                        </w:rPr>
                        <w:t>Les Deux Génies</w:t>
                      </w:r>
                      <w:r w:rsidRPr="00C60B4A">
                        <w:rPr>
                          <w:iCs/>
                          <w:sz w:val="28"/>
                          <w:lang w:val="fr-FR"/>
                        </w:rPr>
                        <w:t xml:space="preserve">, 1833 </w:t>
                      </w:r>
                    </w:p>
                  </w:txbxContent>
                </v:textbox>
                <w10:wrap type="square" anchorx="margin" anchory="margin"/>
              </v:shape>
            </w:pict>
          </mc:Fallback>
        </mc:AlternateContent>
      </w:r>
      <w:r w:rsidR="00EE56A3" w:rsidRPr="00383615">
        <w:br w:type="page"/>
      </w:r>
    </w:p>
    <w:p w14:paraId="62D16C58" w14:textId="77777777" w:rsidR="00E35BFD" w:rsidRPr="00383615" w:rsidRDefault="00E35BFD">
      <w:pPr>
        <w:spacing w:after="200" w:line="276" w:lineRule="auto"/>
        <w:jc w:val="left"/>
        <w:rPr>
          <w:rFonts w:ascii="Georgia" w:hAnsi="Georgia"/>
          <w:sz w:val="52"/>
          <w:szCs w:val="60"/>
        </w:rPr>
      </w:pPr>
      <w:r w:rsidRPr="00383615">
        <w:br w:type="page"/>
      </w:r>
    </w:p>
    <w:p w14:paraId="7752AEB8" w14:textId="54A1EB6C" w:rsidR="00C91E58" w:rsidRPr="00383615" w:rsidRDefault="00252E2A" w:rsidP="003A78B4">
      <w:pPr>
        <w:pStyle w:val="Partie"/>
      </w:pPr>
      <w:bookmarkStart w:id="0" w:name="_Toc490657970"/>
      <w:r w:rsidRPr="00383615">
        <w:t>RÉSUMÉ</w:t>
      </w:r>
      <w:bookmarkEnd w:id="0"/>
    </w:p>
    <w:p w14:paraId="3A05B185" w14:textId="77777777" w:rsidR="00F252EC" w:rsidRPr="00383615" w:rsidRDefault="00F252EC" w:rsidP="00D249CA">
      <w:pPr>
        <w:rPr>
          <w:rFonts w:ascii="Georgia" w:hAnsi="Georgia"/>
          <w:sz w:val="80"/>
          <w:szCs w:val="80"/>
        </w:rPr>
      </w:pPr>
      <w:r w:rsidRPr="00383615">
        <w:br w:type="page"/>
      </w:r>
    </w:p>
    <w:p w14:paraId="07780BB8" w14:textId="77777777" w:rsidR="00F252EC" w:rsidRPr="00383615" w:rsidRDefault="00252E2A" w:rsidP="003A78B4">
      <w:pPr>
        <w:pStyle w:val="Partie"/>
      </w:pPr>
      <w:bookmarkStart w:id="1" w:name="_Toc490657971"/>
      <w:r w:rsidRPr="00383615">
        <w:t>ABSTRACT</w:t>
      </w:r>
      <w:bookmarkEnd w:id="1"/>
    </w:p>
    <w:p w14:paraId="31FB42F4" w14:textId="0362024F" w:rsidR="007A5853" w:rsidRDefault="007A5853" w:rsidP="007A5853">
      <w:r>
        <w:t xml:space="preserve">Since the dawn of time, </w:t>
      </w:r>
      <w:r w:rsidR="00BB7BDA">
        <w:t>men and women</w:t>
      </w:r>
      <w:r>
        <w:t xml:space="preserve"> have been fascinated by their dreams, and</w:t>
      </w:r>
      <w:r w:rsidR="006209F7">
        <w:t xml:space="preserve"> have sought to understand their nature and meaning. </w:t>
      </w:r>
      <w:r w:rsidR="00FF2A2C">
        <w:t xml:space="preserve">However, despite millennia of philosophical speculation and </w:t>
      </w:r>
      <w:r w:rsidR="005B009A">
        <w:t>more than a century</w:t>
      </w:r>
      <w:r w:rsidR="00FF2A2C">
        <w:t xml:space="preserve"> of scientific exploration, </w:t>
      </w:r>
      <w:r w:rsidR="005B009A">
        <w:t>several questions regarding dreams remain pending.</w:t>
      </w:r>
      <w:r w:rsidR="00EF6B82">
        <w:t xml:space="preserve"> This is mainly due because dreaming is solely accessible by recollection of the dreamer after awakening, and therefore cannot be observed directly. </w:t>
      </w:r>
      <w:r w:rsidR="00FF2A2C">
        <w:t xml:space="preserve"> </w:t>
      </w:r>
      <w:r>
        <w:t xml:space="preserve"> </w:t>
      </w:r>
    </w:p>
    <w:p w14:paraId="23664180" w14:textId="77777777" w:rsidR="00F252EC" w:rsidRPr="007A5853" w:rsidRDefault="00F252EC" w:rsidP="00D249CA">
      <w:pPr>
        <w:rPr>
          <w:rFonts w:ascii="Georgia" w:hAnsi="Georgia"/>
          <w:sz w:val="80"/>
          <w:szCs w:val="80"/>
        </w:rPr>
      </w:pPr>
      <w:r w:rsidRPr="007A5853">
        <w:br w:type="page"/>
      </w:r>
    </w:p>
    <w:p w14:paraId="3FB6ABDC" w14:textId="77777777" w:rsidR="009E43B3" w:rsidRPr="00BF6464" w:rsidRDefault="003422DD" w:rsidP="003A78B4">
      <w:pPr>
        <w:pStyle w:val="Partie"/>
      </w:pPr>
      <w:bookmarkStart w:id="2" w:name="_Toc490657972"/>
      <w:r w:rsidRPr="00BF6464">
        <w:t>TABLE OF CONTENT</w:t>
      </w:r>
      <w:bookmarkEnd w:id="2"/>
    </w:p>
    <w:sdt>
      <w:sdtPr>
        <w:rPr>
          <w:rFonts w:asciiTheme="minorHAnsi" w:hAnsiTheme="minorHAnsi" w:cstheme="minorHAnsi"/>
          <w:szCs w:val="24"/>
          <w:lang w:val="fr-FR"/>
        </w:rPr>
        <w:id w:val="2125729123"/>
        <w:docPartObj>
          <w:docPartGallery w:val="Table of Contents"/>
          <w:docPartUnique/>
        </w:docPartObj>
      </w:sdtPr>
      <w:sdtEndPr>
        <w:rPr>
          <w:rFonts w:ascii="Times New Roman" w:hAnsi="Times New Roman" w:cs="Times New Roman"/>
          <w:bCs/>
          <w:szCs w:val="21"/>
        </w:rPr>
      </w:sdtEndPr>
      <w:sdtContent>
        <w:p w14:paraId="5DEBFCE6" w14:textId="77777777" w:rsidR="00E8570D" w:rsidRPr="00A06F55" w:rsidRDefault="00E8570D" w:rsidP="00A06F55">
          <w:pPr>
            <w:rPr>
              <w:rFonts w:asciiTheme="minorHAnsi" w:hAnsiTheme="minorHAnsi" w:cstheme="minorHAnsi"/>
              <w:szCs w:val="24"/>
            </w:rPr>
          </w:pPr>
        </w:p>
        <w:p w14:paraId="7CDB12DF" w14:textId="77777777" w:rsidR="00E00D03" w:rsidRDefault="009306E8">
          <w:pPr>
            <w:pStyle w:val="TM1"/>
            <w:rPr>
              <w:rFonts w:cstheme="minorBidi"/>
              <w:b w:val="0"/>
              <w:bCs w:val="0"/>
              <w:caps w:val="0"/>
              <w:noProof/>
              <w:sz w:val="22"/>
              <w:szCs w:val="22"/>
            </w:rPr>
          </w:pPr>
          <w:r w:rsidRPr="002E0546">
            <w:rPr>
              <w:sz w:val="22"/>
              <w:szCs w:val="22"/>
            </w:rPr>
            <w:fldChar w:fldCharType="begin"/>
          </w:r>
          <w:r w:rsidRPr="002E0546">
            <w:rPr>
              <w:sz w:val="22"/>
              <w:szCs w:val="22"/>
            </w:rPr>
            <w:instrText xml:space="preserve"> TOC \h \z \t "Titre 1;3;Titre 2;4;Titre;2;Partie;1" </w:instrText>
          </w:r>
          <w:r w:rsidRPr="002E0546">
            <w:rPr>
              <w:sz w:val="22"/>
              <w:szCs w:val="22"/>
            </w:rPr>
            <w:fldChar w:fldCharType="separate"/>
          </w:r>
          <w:hyperlink w:anchor="_Toc490657970" w:history="1">
            <w:r w:rsidR="00E00D03" w:rsidRPr="00EA00E0">
              <w:rPr>
                <w:rStyle w:val="Lienhypertexte"/>
                <w:noProof/>
                <w:lang w:val="fr-FR"/>
              </w:rPr>
              <w:t>RÉSUMÉ</w:t>
            </w:r>
            <w:r w:rsidR="00E00D03">
              <w:rPr>
                <w:noProof/>
                <w:webHidden/>
              </w:rPr>
              <w:tab/>
            </w:r>
            <w:r w:rsidR="00E00D03">
              <w:rPr>
                <w:noProof/>
                <w:webHidden/>
              </w:rPr>
              <w:fldChar w:fldCharType="begin"/>
            </w:r>
            <w:r w:rsidR="00E00D03">
              <w:rPr>
                <w:noProof/>
                <w:webHidden/>
              </w:rPr>
              <w:instrText xml:space="preserve"> PAGEREF _Toc490657970 \h </w:instrText>
            </w:r>
            <w:r w:rsidR="00E00D03">
              <w:rPr>
                <w:noProof/>
                <w:webHidden/>
              </w:rPr>
            </w:r>
            <w:r w:rsidR="00E00D03">
              <w:rPr>
                <w:noProof/>
                <w:webHidden/>
              </w:rPr>
              <w:fldChar w:fldCharType="separate"/>
            </w:r>
            <w:r w:rsidR="00E00D03">
              <w:rPr>
                <w:noProof/>
                <w:webHidden/>
              </w:rPr>
              <w:t>6</w:t>
            </w:r>
            <w:r w:rsidR="00E00D03">
              <w:rPr>
                <w:noProof/>
                <w:webHidden/>
              </w:rPr>
              <w:fldChar w:fldCharType="end"/>
            </w:r>
          </w:hyperlink>
        </w:p>
        <w:p w14:paraId="7B6FE507" w14:textId="77777777" w:rsidR="00E00D03" w:rsidRDefault="00BE3A7A">
          <w:pPr>
            <w:pStyle w:val="TM1"/>
            <w:rPr>
              <w:rFonts w:cstheme="minorBidi"/>
              <w:b w:val="0"/>
              <w:bCs w:val="0"/>
              <w:caps w:val="0"/>
              <w:noProof/>
              <w:sz w:val="22"/>
              <w:szCs w:val="22"/>
            </w:rPr>
          </w:pPr>
          <w:hyperlink w:anchor="_Toc490657971" w:history="1">
            <w:r w:rsidR="00E00D03" w:rsidRPr="00EA00E0">
              <w:rPr>
                <w:rStyle w:val="Lienhypertexte"/>
                <w:noProof/>
                <w:lang w:val="fr-FR"/>
              </w:rPr>
              <w:t>ABSTRACT</w:t>
            </w:r>
            <w:r w:rsidR="00E00D03">
              <w:rPr>
                <w:noProof/>
                <w:webHidden/>
              </w:rPr>
              <w:tab/>
            </w:r>
            <w:r w:rsidR="00E00D03">
              <w:rPr>
                <w:noProof/>
                <w:webHidden/>
              </w:rPr>
              <w:fldChar w:fldCharType="begin"/>
            </w:r>
            <w:r w:rsidR="00E00D03">
              <w:rPr>
                <w:noProof/>
                <w:webHidden/>
              </w:rPr>
              <w:instrText xml:space="preserve"> PAGEREF _Toc490657971 \h </w:instrText>
            </w:r>
            <w:r w:rsidR="00E00D03">
              <w:rPr>
                <w:noProof/>
                <w:webHidden/>
              </w:rPr>
            </w:r>
            <w:r w:rsidR="00E00D03">
              <w:rPr>
                <w:noProof/>
                <w:webHidden/>
              </w:rPr>
              <w:fldChar w:fldCharType="separate"/>
            </w:r>
            <w:r w:rsidR="00E00D03">
              <w:rPr>
                <w:noProof/>
                <w:webHidden/>
              </w:rPr>
              <w:t>7</w:t>
            </w:r>
            <w:r w:rsidR="00E00D03">
              <w:rPr>
                <w:noProof/>
                <w:webHidden/>
              </w:rPr>
              <w:fldChar w:fldCharType="end"/>
            </w:r>
          </w:hyperlink>
        </w:p>
        <w:p w14:paraId="0EB22CAA" w14:textId="77777777" w:rsidR="00E00D03" w:rsidRDefault="00BE3A7A">
          <w:pPr>
            <w:pStyle w:val="TM1"/>
            <w:rPr>
              <w:rFonts w:cstheme="minorBidi"/>
              <w:b w:val="0"/>
              <w:bCs w:val="0"/>
              <w:caps w:val="0"/>
              <w:noProof/>
              <w:sz w:val="22"/>
              <w:szCs w:val="22"/>
            </w:rPr>
          </w:pPr>
          <w:hyperlink w:anchor="_Toc490657972" w:history="1">
            <w:r w:rsidR="00E00D03" w:rsidRPr="00EA00E0">
              <w:rPr>
                <w:rStyle w:val="Lienhypertexte"/>
                <w:noProof/>
              </w:rPr>
              <w:t>TABLE OF CONTENT</w:t>
            </w:r>
            <w:r w:rsidR="00E00D03">
              <w:rPr>
                <w:noProof/>
                <w:webHidden/>
              </w:rPr>
              <w:tab/>
            </w:r>
            <w:r w:rsidR="00E00D03">
              <w:rPr>
                <w:noProof/>
                <w:webHidden/>
              </w:rPr>
              <w:fldChar w:fldCharType="begin"/>
            </w:r>
            <w:r w:rsidR="00E00D03">
              <w:rPr>
                <w:noProof/>
                <w:webHidden/>
              </w:rPr>
              <w:instrText xml:space="preserve"> PAGEREF _Toc490657972 \h </w:instrText>
            </w:r>
            <w:r w:rsidR="00E00D03">
              <w:rPr>
                <w:noProof/>
                <w:webHidden/>
              </w:rPr>
            </w:r>
            <w:r w:rsidR="00E00D03">
              <w:rPr>
                <w:noProof/>
                <w:webHidden/>
              </w:rPr>
              <w:fldChar w:fldCharType="separate"/>
            </w:r>
            <w:r w:rsidR="00E00D03">
              <w:rPr>
                <w:noProof/>
                <w:webHidden/>
              </w:rPr>
              <w:t>8</w:t>
            </w:r>
            <w:r w:rsidR="00E00D03">
              <w:rPr>
                <w:noProof/>
                <w:webHidden/>
              </w:rPr>
              <w:fldChar w:fldCharType="end"/>
            </w:r>
          </w:hyperlink>
        </w:p>
        <w:p w14:paraId="6468379E" w14:textId="77777777" w:rsidR="00E00D03" w:rsidRDefault="00BE3A7A">
          <w:pPr>
            <w:pStyle w:val="TM1"/>
            <w:rPr>
              <w:rFonts w:cstheme="minorBidi"/>
              <w:b w:val="0"/>
              <w:bCs w:val="0"/>
              <w:caps w:val="0"/>
              <w:noProof/>
              <w:sz w:val="22"/>
              <w:szCs w:val="22"/>
            </w:rPr>
          </w:pPr>
          <w:hyperlink w:anchor="_Toc490657973" w:history="1">
            <w:r w:rsidR="00E00D03" w:rsidRPr="00EA00E0">
              <w:rPr>
                <w:rStyle w:val="Lienhypertexte"/>
                <w:noProof/>
              </w:rPr>
              <w:t>LIST OF PUBLICATIONS</w:t>
            </w:r>
            <w:r w:rsidR="00E00D03">
              <w:rPr>
                <w:noProof/>
                <w:webHidden/>
              </w:rPr>
              <w:tab/>
            </w:r>
            <w:r w:rsidR="00E00D03">
              <w:rPr>
                <w:noProof/>
                <w:webHidden/>
              </w:rPr>
              <w:fldChar w:fldCharType="begin"/>
            </w:r>
            <w:r w:rsidR="00E00D03">
              <w:rPr>
                <w:noProof/>
                <w:webHidden/>
              </w:rPr>
              <w:instrText xml:space="preserve"> PAGEREF _Toc490657973 \h </w:instrText>
            </w:r>
            <w:r w:rsidR="00E00D03">
              <w:rPr>
                <w:noProof/>
                <w:webHidden/>
              </w:rPr>
            </w:r>
            <w:r w:rsidR="00E00D03">
              <w:rPr>
                <w:noProof/>
                <w:webHidden/>
              </w:rPr>
              <w:fldChar w:fldCharType="separate"/>
            </w:r>
            <w:r w:rsidR="00E00D03">
              <w:rPr>
                <w:noProof/>
                <w:webHidden/>
              </w:rPr>
              <w:t>10</w:t>
            </w:r>
            <w:r w:rsidR="00E00D03">
              <w:rPr>
                <w:noProof/>
                <w:webHidden/>
              </w:rPr>
              <w:fldChar w:fldCharType="end"/>
            </w:r>
          </w:hyperlink>
        </w:p>
        <w:p w14:paraId="0D2A9BA4" w14:textId="77777777" w:rsidR="00E00D03" w:rsidRDefault="00BE3A7A">
          <w:pPr>
            <w:pStyle w:val="TM1"/>
            <w:rPr>
              <w:rFonts w:cstheme="minorBidi"/>
              <w:b w:val="0"/>
              <w:bCs w:val="0"/>
              <w:caps w:val="0"/>
              <w:noProof/>
              <w:sz w:val="22"/>
              <w:szCs w:val="22"/>
            </w:rPr>
          </w:pPr>
          <w:hyperlink w:anchor="_Toc490657974" w:history="1">
            <w:r w:rsidR="00E00D03" w:rsidRPr="00EA00E0">
              <w:rPr>
                <w:rStyle w:val="Lienhypertexte"/>
                <w:noProof/>
              </w:rPr>
              <w:t>LIST OF ACRONYMS</w:t>
            </w:r>
            <w:r w:rsidR="00E00D03">
              <w:rPr>
                <w:noProof/>
                <w:webHidden/>
              </w:rPr>
              <w:tab/>
            </w:r>
            <w:r w:rsidR="00E00D03">
              <w:rPr>
                <w:noProof/>
                <w:webHidden/>
              </w:rPr>
              <w:fldChar w:fldCharType="begin"/>
            </w:r>
            <w:r w:rsidR="00E00D03">
              <w:rPr>
                <w:noProof/>
                <w:webHidden/>
              </w:rPr>
              <w:instrText xml:space="preserve"> PAGEREF _Toc490657974 \h </w:instrText>
            </w:r>
            <w:r w:rsidR="00E00D03">
              <w:rPr>
                <w:noProof/>
                <w:webHidden/>
              </w:rPr>
            </w:r>
            <w:r w:rsidR="00E00D03">
              <w:rPr>
                <w:noProof/>
                <w:webHidden/>
              </w:rPr>
              <w:fldChar w:fldCharType="separate"/>
            </w:r>
            <w:r w:rsidR="00E00D03">
              <w:rPr>
                <w:noProof/>
                <w:webHidden/>
              </w:rPr>
              <w:t>11</w:t>
            </w:r>
            <w:r w:rsidR="00E00D03">
              <w:rPr>
                <w:noProof/>
                <w:webHidden/>
              </w:rPr>
              <w:fldChar w:fldCharType="end"/>
            </w:r>
          </w:hyperlink>
        </w:p>
        <w:p w14:paraId="36A1A3FE" w14:textId="77777777" w:rsidR="00E00D03" w:rsidRDefault="00BE3A7A">
          <w:pPr>
            <w:pStyle w:val="TM1"/>
            <w:rPr>
              <w:rFonts w:cstheme="minorBidi"/>
              <w:b w:val="0"/>
              <w:bCs w:val="0"/>
              <w:caps w:val="0"/>
              <w:noProof/>
              <w:sz w:val="22"/>
              <w:szCs w:val="22"/>
            </w:rPr>
          </w:pPr>
          <w:hyperlink w:anchor="_Toc490657975" w:history="1">
            <w:r w:rsidR="00E00D03" w:rsidRPr="00EA00E0">
              <w:rPr>
                <w:rStyle w:val="Lienhypertexte"/>
                <w:noProof/>
              </w:rPr>
              <w:t>FIGURES AND TABLES</w:t>
            </w:r>
            <w:r w:rsidR="00E00D03">
              <w:rPr>
                <w:noProof/>
                <w:webHidden/>
              </w:rPr>
              <w:tab/>
            </w:r>
            <w:r w:rsidR="00E00D03">
              <w:rPr>
                <w:noProof/>
                <w:webHidden/>
              </w:rPr>
              <w:fldChar w:fldCharType="begin"/>
            </w:r>
            <w:r w:rsidR="00E00D03">
              <w:rPr>
                <w:noProof/>
                <w:webHidden/>
              </w:rPr>
              <w:instrText xml:space="preserve"> PAGEREF _Toc490657975 \h </w:instrText>
            </w:r>
            <w:r w:rsidR="00E00D03">
              <w:rPr>
                <w:noProof/>
                <w:webHidden/>
              </w:rPr>
            </w:r>
            <w:r w:rsidR="00E00D03">
              <w:rPr>
                <w:noProof/>
                <w:webHidden/>
              </w:rPr>
              <w:fldChar w:fldCharType="separate"/>
            </w:r>
            <w:r w:rsidR="00E00D03">
              <w:rPr>
                <w:noProof/>
                <w:webHidden/>
              </w:rPr>
              <w:t>12</w:t>
            </w:r>
            <w:r w:rsidR="00E00D03">
              <w:rPr>
                <w:noProof/>
                <w:webHidden/>
              </w:rPr>
              <w:fldChar w:fldCharType="end"/>
            </w:r>
          </w:hyperlink>
        </w:p>
        <w:p w14:paraId="721D10B3" w14:textId="77777777" w:rsidR="00E00D03" w:rsidRDefault="00BE3A7A">
          <w:pPr>
            <w:pStyle w:val="TM1"/>
            <w:rPr>
              <w:rFonts w:cstheme="minorBidi"/>
              <w:b w:val="0"/>
              <w:bCs w:val="0"/>
              <w:caps w:val="0"/>
              <w:noProof/>
              <w:sz w:val="22"/>
              <w:szCs w:val="22"/>
            </w:rPr>
          </w:pPr>
          <w:hyperlink w:anchor="_Toc490657976" w:history="1">
            <w:r w:rsidR="00E00D03" w:rsidRPr="00EA00E0">
              <w:rPr>
                <w:rStyle w:val="Lienhypertexte"/>
                <w:noProof/>
                <w:lang w:val="fr-FR"/>
              </w:rPr>
              <w:t>ACKNOWLEDGMENTS</w:t>
            </w:r>
            <w:r w:rsidR="00E00D03">
              <w:rPr>
                <w:noProof/>
                <w:webHidden/>
              </w:rPr>
              <w:tab/>
            </w:r>
            <w:r w:rsidR="00E00D03">
              <w:rPr>
                <w:noProof/>
                <w:webHidden/>
              </w:rPr>
              <w:fldChar w:fldCharType="begin"/>
            </w:r>
            <w:r w:rsidR="00E00D03">
              <w:rPr>
                <w:noProof/>
                <w:webHidden/>
              </w:rPr>
              <w:instrText xml:space="preserve"> PAGEREF _Toc490657976 \h </w:instrText>
            </w:r>
            <w:r w:rsidR="00E00D03">
              <w:rPr>
                <w:noProof/>
                <w:webHidden/>
              </w:rPr>
            </w:r>
            <w:r w:rsidR="00E00D03">
              <w:rPr>
                <w:noProof/>
                <w:webHidden/>
              </w:rPr>
              <w:fldChar w:fldCharType="separate"/>
            </w:r>
            <w:r w:rsidR="00E00D03">
              <w:rPr>
                <w:noProof/>
                <w:webHidden/>
              </w:rPr>
              <w:t>13</w:t>
            </w:r>
            <w:r w:rsidR="00E00D03">
              <w:rPr>
                <w:noProof/>
                <w:webHidden/>
              </w:rPr>
              <w:fldChar w:fldCharType="end"/>
            </w:r>
          </w:hyperlink>
        </w:p>
        <w:p w14:paraId="6016A387" w14:textId="77777777" w:rsidR="00E00D03" w:rsidRDefault="00BE3A7A">
          <w:pPr>
            <w:pStyle w:val="TM1"/>
            <w:rPr>
              <w:rFonts w:cstheme="minorBidi"/>
              <w:b w:val="0"/>
              <w:bCs w:val="0"/>
              <w:caps w:val="0"/>
              <w:noProof/>
              <w:sz w:val="22"/>
              <w:szCs w:val="22"/>
            </w:rPr>
          </w:pPr>
          <w:hyperlink w:anchor="_Toc490657977" w:history="1">
            <w:r w:rsidR="00E00D03" w:rsidRPr="00EA00E0">
              <w:rPr>
                <w:rStyle w:val="Lienhypertexte"/>
                <w:noProof/>
                <w:lang w:val="fr-FR"/>
              </w:rPr>
              <w:t>GENERAL INTRODUCTION</w:t>
            </w:r>
            <w:r w:rsidR="00E00D03">
              <w:rPr>
                <w:noProof/>
                <w:webHidden/>
              </w:rPr>
              <w:tab/>
            </w:r>
            <w:r w:rsidR="00E00D03">
              <w:rPr>
                <w:noProof/>
                <w:webHidden/>
              </w:rPr>
              <w:fldChar w:fldCharType="begin"/>
            </w:r>
            <w:r w:rsidR="00E00D03">
              <w:rPr>
                <w:noProof/>
                <w:webHidden/>
              </w:rPr>
              <w:instrText xml:space="preserve"> PAGEREF _Toc490657977 \h </w:instrText>
            </w:r>
            <w:r w:rsidR="00E00D03">
              <w:rPr>
                <w:noProof/>
                <w:webHidden/>
              </w:rPr>
            </w:r>
            <w:r w:rsidR="00E00D03">
              <w:rPr>
                <w:noProof/>
                <w:webHidden/>
              </w:rPr>
              <w:fldChar w:fldCharType="separate"/>
            </w:r>
            <w:r w:rsidR="00E00D03">
              <w:rPr>
                <w:noProof/>
                <w:webHidden/>
              </w:rPr>
              <w:t>14</w:t>
            </w:r>
            <w:r w:rsidR="00E00D03">
              <w:rPr>
                <w:noProof/>
                <w:webHidden/>
              </w:rPr>
              <w:fldChar w:fldCharType="end"/>
            </w:r>
          </w:hyperlink>
        </w:p>
        <w:p w14:paraId="5F8C5FA9" w14:textId="77777777" w:rsidR="00E00D03" w:rsidRDefault="00BE3A7A">
          <w:pPr>
            <w:pStyle w:val="TM2"/>
            <w:tabs>
              <w:tab w:val="left" w:pos="720"/>
              <w:tab w:val="right" w:leader="dot" w:pos="9063"/>
            </w:tabs>
            <w:rPr>
              <w:rFonts w:cstheme="minorBidi"/>
              <w:smallCaps w:val="0"/>
              <w:noProof/>
              <w:sz w:val="22"/>
              <w:szCs w:val="22"/>
            </w:rPr>
          </w:pPr>
          <w:hyperlink w:anchor="_Toc490657978" w:history="1">
            <w:r w:rsidR="00E00D03" w:rsidRPr="00EA00E0">
              <w:rPr>
                <w:rStyle w:val="Lienhypertexte"/>
                <w:noProof/>
              </w:rPr>
              <w:t>I.</w:t>
            </w:r>
            <w:r w:rsidR="00E00D03">
              <w:rPr>
                <w:rFonts w:cstheme="minorBidi"/>
                <w:smallCaps w:val="0"/>
                <w:noProof/>
                <w:sz w:val="22"/>
                <w:szCs w:val="22"/>
              </w:rPr>
              <w:tab/>
            </w:r>
            <w:r w:rsidR="00E00D03" w:rsidRPr="00EA00E0">
              <w:rPr>
                <w:rStyle w:val="Lienhypertexte"/>
                <w:noProof/>
              </w:rPr>
              <w:t>The science of sleep and dreams</w:t>
            </w:r>
            <w:r w:rsidR="00E00D03">
              <w:rPr>
                <w:noProof/>
                <w:webHidden/>
              </w:rPr>
              <w:tab/>
            </w:r>
            <w:r w:rsidR="00E00D03">
              <w:rPr>
                <w:noProof/>
                <w:webHidden/>
              </w:rPr>
              <w:fldChar w:fldCharType="begin"/>
            </w:r>
            <w:r w:rsidR="00E00D03">
              <w:rPr>
                <w:noProof/>
                <w:webHidden/>
              </w:rPr>
              <w:instrText xml:space="preserve"> PAGEREF _Toc490657978 \h </w:instrText>
            </w:r>
            <w:r w:rsidR="00E00D03">
              <w:rPr>
                <w:noProof/>
                <w:webHidden/>
              </w:rPr>
            </w:r>
            <w:r w:rsidR="00E00D03">
              <w:rPr>
                <w:noProof/>
                <w:webHidden/>
              </w:rPr>
              <w:fldChar w:fldCharType="separate"/>
            </w:r>
            <w:r w:rsidR="00E00D03">
              <w:rPr>
                <w:noProof/>
                <w:webHidden/>
              </w:rPr>
              <w:t>17</w:t>
            </w:r>
            <w:r w:rsidR="00E00D03">
              <w:rPr>
                <w:noProof/>
                <w:webHidden/>
              </w:rPr>
              <w:fldChar w:fldCharType="end"/>
            </w:r>
          </w:hyperlink>
        </w:p>
        <w:p w14:paraId="273ECCA2" w14:textId="77777777" w:rsidR="00E00D03" w:rsidRDefault="00BE3A7A">
          <w:pPr>
            <w:pStyle w:val="TM3"/>
            <w:tabs>
              <w:tab w:val="left" w:pos="1200"/>
              <w:tab w:val="right" w:leader="dot" w:pos="9063"/>
            </w:tabs>
            <w:rPr>
              <w:rFonts w:cstheme="minorBidi"/>
              <w:i w:val="0"/>
              <w:iCs w:val="0"/>
              <w:noProof/>
              <w:sz w:val="22"/>
              <w:szCs w:val="22"/>
            </w:rPr>
          </w:pPr>
          <w:hyperlink w:anchor="_Toc490657979" w:history="1">
            <w:r w:rsidR="00E00D03" w:rsidRPr="00EA00E0">
              <w:rPr>
                <w:rStyle w:val="Lienhypertexte"/>
                <w:noProof/>
              </w:rPr>
              <w:t>I. 1.</w:t>
            </w:r>
            <w:r w:rsidR="00E00D03">
              <w:rPr>
                <w:rFonts w:cstheme="minorBidi"/>
                <w:i w:val="0"/>
                <w:iCs w:val="0"/>
                <w:noProof/>
                <w:sz w:val="22"/>
                <w:szCs w:val="22"/>
              </w:rPr>
              <w:tab/>
            </w:r>
            <w:r w:rsidR="00E00D03" w:rsidRPr="00EA00E0">
              <w:rPr>
                <w:rStyle w:val="Lienhypertexte"/>
                <w:noProof/>
              </w:rPr>
              <w:t>Dreams</w:t>
            </w:r>
            <w:r w:rsidR="00E00D03">
              <w:rPr>
                <w:noProof/>
                <w:webHidden/>
              </w:rPr>
              <w:tab/>
            </w:r>
            <w:r w:rsidR="00E00D03">
              <w:rPr>
                <w:noProof/>
                <w:webHidden/>
              </w:rPr>
              <w:fldChar w:fldCharType="begin"/>
            </w:r>
            <w:r w:rsidR="00E00D03">
              <w:rPr>
                <w:noProof/>
                <w:webHidden/>
              </w:rPr>
              <w:instrText xml:space="preserve"> PAGEREF _Toc490657979 \h </w:instrText>
            </w:r>
            <w:r w:rsidR="00E00D03">
              <w:rPr>
                <w:noProof/>
                <w:webHidden/>
              </w:rPr>
            </w:r>
            <w:r w:rsidR="00E00D03">
              <w:rPr>
                <w:noProof/>
                <w:webHidden/>
              </w:rPr>
              <w:fldChar w:fldCharType="separate"/>
            </w:r>
            <w:r w:rsidR="00E00D03">
              <w:rPr>
                <w:noProof/>
                <w:webHidden/>
              </w:rPr>
              <w:t>17</w:t>
            </w:r>
            <w:r w:rsidR="00E00D03">
              <w:rPr>
                <w:noProof/>
                <w:webHidden/>
              </w:rPr>
              <w:fldChar w:fldCharType="end"/>
            </w:r>
          </w:hyperlink>
        </w:p>
        <w:p w14:paraId="2F3D2E75" w14:textId="77777777" w:rsidR="00E00D03" w:rsidRDefault="00BE3A7A">
          <w:pPr>
            <w:pStyle w:val="TM4"/>
            <w:tabs>
              <w:tab w:val="left" w:pos="1440"/>
              <w:tab w:val="right" w:leader="dot" w:pos="9063"/>
            </w:tabs>
            <w:rPr>
              <w:rFonts w:cstheme="minorBidi"/>
              <w:noProof/>
              <w:sz w:val="22"/>
              <w:szCs w:val="22"/>
            </w:rPr>
          </w:pPr>
          <w:hyperlink w:anchor="_Toc490657980" w:history="1">
            <w:r w:rsidR="00E00D03" w:rsidRPr="00EA00E0">
              <w:rPr>
                <w:rStyle w:val="Lienhypertexte"/>
                <w:noProof/>
              </w:rPr>
              <w:t>I. 1. A.</w:t>
            </w:r>
            <w:r w:rsidR="00E00D03">
              <w:rPr>
                <w:rFonts w:cstheme="minorBidi"/>
                <w:noProof/>
                <w:sz w:val="22"/>
                <w:szCs w:val="22"/>
              </w:rPr>
              <w:tab/>
            </w:r>
            <w:r w:rsidR="00E00D03" w:rsidRPr="00EA00E0">
              <w:rPr>
                <w:rStyle w:val="Lienhypertexte"/>
                <w:noProof/>
              </w:rPr>
              <w:t>Modern definition</w:t>
            </w:r>
            <w:r w:rsidR="00E00D03">
              <w:rPr>
                <w:noProof/>
                <w:webHidden/>
              </w:rPr>
              <w:tab/>
            </w:r>
            <w:r w:rsidR="00E00D03">
              <w:rPr>
                <w:noProof/>
                <w:webHidden/>
              </w:rPr>
              <w:fldChar w:fldCharType="begin"/>
            </w:r>
            <w:r w:rsidR="00E00D03">
              <w:rPr>
                <w:noProof/>
                <w:webHidden/>
              </w:rPr>
              <w:instrText xml:space="preserve"> PAGEREF _Toc490657980 \h </w:instrText>
            </w:r>
            <w:r w:rsidR="00E00D03">
              <w:rPr>
                <w:noProof/>
                <w:webHidden/>
              </w:rPr>
            </w:r>
            <w:r w:rsidR="00E00D03">
              <w:rPr>
                <w:noProof/>
                <w:webHidden/>
              </w:rPr>
              <w:fldChar w:fldCharType="separate"/>
            </w:r>
            <w:r w:rsidR="00E00D03">
              <w:rPr>
                <w:noProof/>
                <w:webHidden/>
              </w:rPr>
              <w:t>17</w:t>
            </w:r>
            <w:r w:rsidR="00E00D03">
              <w:rPr>
                <w:noProof/>
                <w:webHidden/>
              </w:rPr>
              <w:fldChar w:fldCharType="end"/>
            </w:r>
          </w:hyperlink>
        </w:p>
        <w:p w14:paraId="592BFC8B" w14:textId="77777777" w:rsidR="00E00D03" w:rsidRDefault="00BE3A7A">
          <w:pPr>
            <w:pStyle w:val="TM4"/>
            <w:tabs>
              <w:tab w:val="left" w:pos="1440"/>
              <w:tab w:val="right" w:leader="dot" w:pos="9063"/>
            </w:tabs>
            <w:rPr>
              <w:rFonts w:cstheme="minorBidi"/>
              <w:noProof/>
              <w:sz w:val="22"/>
              <w:szCs w:val="22"/>
            </w:rPr>
          </w:pPr>
          <w:hyperlink w:anchor="_Toc490657981" w:history="1">
            <w:r w:rsidR="00E00D03" w:rsidRPr="00EA00E0">
              <w:rPr>
                <w:rStyle w:val="Lienhypertexte"/>
                <w:noProof/>
              </w:rPr>
              <w:t>I. 1. B.</w:t>
            </w:r>
            <w:r w:rsidR="00E00D03">
              <w:rPr>
                <w:rFonts w:cstheme="minorBidi"/>
                <w:noProof/>
                <w:sz w:val="22"/>
                <w:szCs w:val="22"/>
              </w:rPr>
              <w:tab/>
            </w:r>
            <w:r w:rsidR="00E00D03" w:rsidRPr="00EA00E0">
              <w:rPr>
                <w:rStyle w:val="Lienhypertexte"/>
                <w:noProof/>
              </w:rPr>
              <w:t>Scientific conceptualization</w:t>
            </w:r>
            <w:r w:rsidR="00E00D03">
              <w:rPr>
                <w:noProof/>
                <w:webHidden/>
              </w:rPr>
              <w:tab/>
            </w:r>
            <w:r w:rsidR="00E00D03">
              <w:rPr>
                <w:noProof/>
                <w:webHidden/>
              </w:rPr>
              <w:fldChar w:fldCharType="begin"/>
            </w:r>
            <w:r w:rsidR="00E00D03">
              <w:rPr>
                <w:noProof/>
                <w:webHidden/>
              </w:rPr>
              <w:instrText xml:space="preserve"> PAGEREF _Toc490657981 \h </w:instrText>
            </w:r>
            <w:r w:rsidR="00E00D03">
              <w:rPr>
                <w:noProof/>
                <w:webHidden/>
              </w:rPr>
            </w:r>
            <w:r w:rsidR="00E00D03">
              <w:rPr>
                <w:noProof/>
                <w:webHidden/>
              </w:rPr>
              <w:fldChar w:fldCharType="separate"/>
            </w:r>
            <w:r w:rsidR="00E00D03">
              <w:rPr>
                <w:noProof/>
                <w:webHidden/>
              </w:rPr>
              <w:t>17</w:t>
            </w:r>
            <w:r w:rsidR="00E00D03">
              <w:rPr>
                <w:noProof/>
                <w:webHidden/>
              </w:rPr>
              <w:fldChar w:fldCharType="end"/>
            </w:r>
          </w:hyperlink>
        </w:p>
        <w:p w14:paraId="078449A0" w14:textId="77777777" w:rsidR="00E00D03" w:rsidRDefault="00BE3A7A">
          <w:pPr>
            <w:pStyle w:val="TM3"/>
            <w:tabs>
              <w:tab w:val="left" w:pos="1200"/>
              <w:tab w:val="right" w:leader="dot" w:pos="9063"/>
            </w:tabs>
            <w:rPr>
              <w:rFonts w:cstheme="minorBidi"/>
              <w:i w:val="0"/>
              <w:iCs w:val="0"/>
              <w:noProof/>
              <w:sz w:val="22"/>
              <w:szCs w:val="22"/>
            </w:rPr>
          </w:pPr>
          <w:hyperlink w:anchor="_Toc490657982" w:history="1">
            <w:r w:rsidR="00E00D03" w:rsidRPr="00EA00E0">
              <w:rPr>
                <w:rStyle w:val="Lienhypertexte"/>
                <w:noProof/>
              </w:rPr>
              <w:t>I. 2.</w:t>
            </w:r>
            <w:r w:rsidR="00E00D03">
              <w:rPr>
                <w:rFonts w:cstheme="minorBidi"/>
                <w:i w:val="0"/>
                <w:iCs w:val="0"/>
                <w:noProof/>
                <w:sz w:val="22"/>
                <w:szCs w:val="22"/>
              </w:rPr>
              <w:tab/>
            </w:r>
            <w:r w:rsidR="00E00D03" w:rsidRPr="00EA00E0">
              <w:rPr>
                <w:rStyle w:val="Lienhypertexte"/>
                <w:noProof/>
              </w:rPr>
              <w:t>Sleep</w:t>
            </w:r>
            <w:r w:rsidR="00E00D03">
              <w:rPr>
                <w:noProof/>
                <w:webHidden/>
              </w:rPr>
              <w:tab/>
            </w:r>
            <w:r w:rsidR="00E00D03">
              <w:rPr>
                <w:noProof/>
                <w:webHidden/>
              </w:rPr>
              <w:fldChar w:fldCharType="begin"/>
            </w:r>
            <w:r w:rsidR="00E00D03">
              <w:rPr>
                <w:noProof/>
                <w:webHidden/>
              </w:rPr>
              <w:instrText xml:space="preserve"> PAGEREF _Toc490657982 \h </w:instrText>
            </w:r>
            <w:r w:rsidR="00E00D03">
              <w:rPr>
                <w:noProof/>
                <w:webHidden/>
              </w:rPr>
            </w:r>
            <w:r w:rsidR="00E00D03">
              <w:rPr>
                <w:noProof/>
                <w:webHidden/>
              </w:rPr>
              <w:fldChar w:fldCharType="separate"/>
            </w:r>
            <w:r w:rsidR="00E00D03">
              <w:rPr>
                <w:noProof/>
                <w:webHidden/>
              </w:rPr>
              <w:t>18</w:t>
            </w:r>
            <w:r w:rsidR="00E00D03">
              <w:rPr>
                <w:noProof/>
                <w:webHidden/>
              </w:rPr>
              <w:fldChar w:fldCharType="end"/>
            </w:r>
          </w:hyperlink>
        </w:p>
        <w:p w14:paraId="79092C87" w14:textId="77777777" w:rsidR="00E00D03" w:rsidRDefault="00BE3A7A">
          <w:pPr>
            <w:pStyle w:val="TM4"/>
            <w:tabs>
              <w:tab w:val="left" w:pos="1440"/>
              <w:tab w:val="right" w:leader="dot" w:pos="9063"/>
            </w:tabs>
            <w:rPr>
              <w:rFonts w:cstheme="minorBidi"/>
              <w:noProof/>
              <w:sz w:val="22"/>
              <w:szCs w:val="22"/>
            </w:rPr>
          </w:pPr>
          <w:hyperlink w:anchor="_Toc490657983" w:history="1">
            <w:r w:rsidR="00E00D03" w:rsidRPr="00EA00E0">
              <w:rPr>
                <w:rStyle w:val="Lienhypertexte"/>
                <w:noProof/>
              </w:rPr>
              <w:t>I. 2. A.</w:t>
            </w:r>
            <w:r w:rsidR="00E00D03">
              <w:rPr>
                <w:rFonts w:cstheme="minorBidi"/>
                <w:noProof/>
                <w:sz w:val="22"/>
                <w:szCs w:val="22"/>
              </w:rPr>
              <w:tab/>
            </w:r>
            <w:r w:rsidR="00E00D03" w:rsidRPr="00EA00E0">
              <w:rPr>
                <w:rStyle w:val="Lienhypertexte"/>
                <w:noProof/>
              </w:rPr>
              <w:t>Definition</w:t>
            </w:r>
            <w:r w:rsidR="00E00D03">
              <w:rPr>
                <w:noProof/>
                <w:webHidden/>
              </w:rPr>
              <w:tab/>
            </w:r>
            <w:r w:rsidR="00E00D03">
              <w:rPr>
                <w:noProof/>
                <w:webHidden/>
              </w:rPr>
              <w:fldChar w:fldCharType="begin"/>
            </w:r>
            <w:r w:rsidR="00E00D03">
              <w:rPr>
                <w:noProof/>
                <w:webHidden/>
              </w:rPr>
              <w:instrText xml:space="preserve"> PAGEREF _Toc490657983 \h </w:instrText>
            </w:r>
            <w:r w:rsidR="00E00D03">
              <w:rPr>
                <w:noProof/>
                <w:webHidden/>
              </w:rPr>
            </w:r>
            <w:r w:rsidR="00E00D03">
              <w:rPr>
                <w:noProof/>
                <w:webHidden/>
              </w:rPr>
              <w:fldChar w:fldCharType="separate"/>
            </w:r>
            <w:r w:rsidR="00E00D03">
              <w:rPr>
                <w:noProof/>
                <w:webHidden/>
              </w:rPr>
              <w:t>18</w:t>
            </w:r>
            <w:r w:rsidR="00E00D03">
              <w:rPr>
                <w:noProof/>
                <w:webHidden/>
              </w:rPr>
              <w:fldChar w:fldCharType="end"/>
            </w:r>
          </w:hyperlink>
        </w:p>
        <w:p w14:paraId="6FFE3A17" w14:textId="77777777" w:rsidR="00E00D03" w:rsidRDefault="00BE3A7A">
          <w:pPr>
            <w:pStyle w:val="TM4"/>
            <w:tabs>
              <w:tab w:val="left" w:pos="1440"/>
              <w:tab w:val="right" w:leader="dot" w:pos="9063"/>
            </w:tabs>
            <w:rPr>
              <w:rFonts w:cstheme="minorBidi"/>
              <w:noProof/>
              <w:sz w:val="22"/>
              <w:szCs w:val="22"/>
            </w:rPr>
          </w:pPr>
          <w:hyperlink w:anchor="_Toc490657984" w:history="1">
            <w:r w:rsidR="00E00D03" w:rsidRPr="00EA00E0">
              <w:rPr>
                <w:rStyle w:val="Lienhypertexte"/>
                <w:noProof/>
              </w:rPr>
              <w:t>I. 2. B.</w:t>
            </w:r>
            <w:r w:rsidR="00E00D03">
              <w:rPr>
                <w:rFonts w:cstheme="minorBidi"/>
                <w:noProof/>
                <w:sz w:val="22"/>
                <w:szCs w:val="22"/>
              </w:rPr>
              <w:tab/>
            </w:r>
            <w:r w:rsidR="00E00D03" w:rsidRPr="00EA00E0">
              <w:rPr>
                <w:rStyle w:val="Lienhypertexte"/>
                <w:noProof/>
              </w:rPr>
              <w:t>Polysomnographic recordings</w:t>
            </w:r>
            <w:r w:rsidR="00E00D03">
              <w:rPr>
                <w:noProof/>
                <w:webHidden/>
              </w:rPr>
              <w:tab/>
            </w:r>
            <w:r w:rsidR="00E00D03">
              <w:rPr>
                <w:noProof/>
                <w:webHidden/>
              </w:rPr>
              <w:fldChar w:fldCharType="begin"/>
            </w:r>
            <w:r w:rsidR="00E00D03">
              <w:rPr>
                <w:noProof/>
                <w:webHidden/>
              </w:rPr>
              <w:instrText xml:space="preserve"> PAGEREF _Toc490657984 \h </w:instrText>
            </w:r>
            <w:r w:rsidR="00E00D03">
              <w:rPr>
                <w:noProof/>
                <w:webHidden/>
              </w:rPr>
            </w:r>
            <w:r w:rsidR="00E00D03">
              <w:rPr>
                <w:noProof/>
                <w:webHidden/>
              </w:rPr>
              <w:fldChar w:fldCharType="separate"/>
            </w:r>
            <w:r w:rsidR="00E00D03">
              <w:rPr>
                <w:noProof/>
                <w:webHidden/>
              </w:rPr>
              <w:t>18</w:t>
            </w:r>
            <w:r w:rsidR="00E00D03">
              <w:rPr>
                <w:noProof/>
                <w:webHidden/>
              </w:rPr>
              <w:fldChar w:fldCharType="end"/>
            </w:r>
          </w:hyperlink>
        </w:p>
        <w:p w14:paraId="070778B9" w14:textId="77777777" w:rsidR="00E00D03" w:rsidRDefault="00BE3A7A">
          <w:pPr>
            <w:pStyle w:val="TM4"/>
            <w:tabs>
              <w:tab w:val="left" w:pos="1440"/>
              <w:tab w:val="right" w:leader="dot" w:pos="9063"/>
            </w:tabs>
            <w:rPr>
              <w:rFonts w:cstheme="minorBidi"/>
              <w:noProof/>
              <w:sz w:val="22"/>
              <w:szCs w:val="22"/>
            </w:rPr>
          </w:pPr>
          <w:hyperlink w:anchor="_Toc490657985" w:history="1">
            <w:r w:rsidR="00E00D03" w:rsidRPr="00EA00E0">
              <w:rPr>
                <w:rStyle w:val="Lienhypertexte"/>
                <w:noProof/>
              </w:rPr>
              <w:t>I. 2. C.</w:t>
            </w:r>
            <w:r w:rsidR="00E00D03">
              <w:rPr>
                <w:rFonts w:cstheme="minorBidi"/>
                <w:noProof/>
                <w:sz w:val="22"/>
                <w:szCs w:val="22"/>
              </w:rPr>
              <w:tab/>
            </w:r>
            <w:r w:rsidR="00E00D03" w:rsidRPr="00EA00E0">
              <w:rPr>
                <w:rStyle w:val="Lienhypertexte"/>
                <w:noProof/>
              </w:rPr>
              <w:t>Sleep stages</w:t>
            </w:r>
            <w:r w:rsidR="00E00D03">
              <w:rPr>
                <w:noProof/>
                <w:webHidden/>
              </w:rPr>
              <w:tab/>
            </w:r>
            <w:r w:rsidR="00E00D03">
              <w:rPr>
                <w:noProof/>
                <w:webHidden/>
              </w:rPr>
              <w:fldChar w:fldCharType="begin"/>
            </w:r>
            <w:r w:rsidR="00E00D03">
              <w:rPr>
                <w:noProof/>
                <w:webHidden/>
              </w:rPr>
              <w:instrText xml:space="preserve"> PAGEREF _Toc490657985 \h </w:instrText>
            </w:r>
            <w:r w:rsidR="00E00D03">
              <w:rPr>
                <w:noProof/>
                <w:webHidden/>
              </w:rPr>
            </w:r>
            <w:r w:rsidR="00E00D03">
              <w:rPr>
                <w:noProof/>
                <w:webHidden/>
              </w:rPr>
              <w:fldChar w:fldCharType="separate"/>
            </w:r>
            <w:r w:rsidR="00E00D03">
              <w:rPr>
                <w:noProof/>
                <w:webHidden/>
              </w:rPr>
              <w:t>19</w:t>
            </w:r>
            <w:r w:rsidR="00E00D03">
              <w:rPr>
                <w:noProof/>
                <w:webHidden/>
              </w:rPr>
              <w:fldChar w:fldCharType="end"/>
            </w:r>
          </w:hyperlink>
        </w:p>
        <w:p w14:paraId="44AF0821" w14:textId="77777777" w:rsidR="00E00D03" w:rsidRDefault="00BE3A7A">
          <w:pPr>
            <w:pStyle w:val="TM4"/>
            <w:tabs>
              <w:tab w:val="left" w:pos="1440"/>
              <w:tab w:val="right" w:leader="dot" w:pos="9063"/>
            </w:tabs>
            <w:rPr>
              <w:rFonts w:cstheme="minorBidi"/>
              <w:noProof/>
              <w:sz w:val="22"/>
              <w:szCs w:val="22"/>
            </w:rPr>
          </w:pPr>
          <w:hyperlink w:anchor="_Toc490657986" w:history="1">
            <w:r w:rsidR="00E00D03" w:rsidRPr="00EA00E0">
              <w:rPr>
                <w:rStyle w:val="Lienhypertexte"/>
                <w:noProof/>
              </w:rPr>
              <w:t>I. 2. D.</w:t>
            </w:r>
            <w:r w:rsidR="00E00D03">
              <w:rPr>
                <w:rFonts w:cstheme="minorBidi"/>
                <w:noProof/>
                <w:sz w:val="22"/>
                <w:szCs w:val="22"/>
              </w:rPr>
              <w:tab/>
            </w:r>
            <w:r w:rsidR="00E00D03" w:rsidRPr="00EA00E0">
              <w:rPr>
                <w:rStyle w:val="Lienhypertexte"/>
                <w:noProof/>
              </w:rPr>
              <w:t>Sleep architecture</w:t>
            </w:r>
            <w:r w:rsidR="00E00D03">
              <w:rPr>
                <w:noProof/>
                <w:webHidden/>
              </w:rPr>
              <w:tab/>
            </w:r>
            <w:r w:rsidR="00E00D03">
              <w:rPr>
                <w:noProof/>
                <w:webHidden/>
              </w:rPr>
              <w:fldChar w:fldCharType="begin"/>
            </w:r>
            <w:r w:rsidR="00E00D03">
              <w:rPr>
                <w:noProof/>
                <w:webHidden/>
              </w:rPr>
              <w:instrText xml:space="preserve"> PAGEREF _Toc490657986 \h </w:instrText>
            </w:r>
            <w:r w:rsidR="00E00D03">
              <w:rPr>
                <w:noProof/>
                <w:webHidden/>
              </w:rPr>
            </w:r>
            <w:r w:rsidR="00E00D03">
              <w:rPr>
                <w:noProof/>
                <w:webHidden/>
              </w:rPr>
              <w:fldChar w:fldCharType="separate"/>
            </w:r>
            <w:r w:rsidR="00E00D03">
              <w:rPr>
                <w:noProof/>
                <w:webHidden/>
              </w:rPr>
              <w:t>21</w:t>
            </w:r>
            <w:r w:rsidR="00E00D03">
              <w:rPr>
                <w:noProof/>
                <w:webHidden/>
              </w:rPr>
              <w:fldChar w:fldCharType="end"/>
            </w:r>
          </w:hyperlink>
        </w:p>
        <w:p w14:paraId="09D7B94D" w14:textId="77777777" w:rsidR="00E00D03" w:rsidRDefault="00BE3A7A">
          <w:pPr>
            <w:pStyle w:val="TM3"/>
            <w:tabs>
              <w:tab w:val="left" w:pos="1200"/>
              <w:tab w:val="right" w:leader="dot" w:pos="9063"/>
            </w:tabs>
            <w:rPr>
              <w:rFonts w:cstheme="minorBidi"/>
              <w:i w:val="0"/>
              <w:iCs w:val="0"/>
              <w:noProof/>
              <w:sz w:val="22"/>
              <w:szCs w:val="22"/>
            </w:rPr>
          </w:pPr>
          <w:hyperlink w:anchor="_Toc490657987" w:history="1">
            <w:r w:rsidR="00E00D03" w:rsidRPr="00EA00E0">
              <w:rPr>
                <w:rStyle w:val="Lienhypertexte"/>
                <w:noProof/>
              </w:rPr>
              <w:t>I. 3.</w:t>
            </w:r>
            <w:r w:rsidR="00E00D03">
              <w:rPr>
                <w:rFonts w:cstheme="minorBidi"/>
                <w:i w:val="0"/>
                <w:iCs w:val="0"/>
                <w:noProof/>
                <w:sz w:val="22"/>
                <w:szCs w:val="22"/>
              </w:rPr>
              <w:tab/>
            </w:r>
            <w:r w:rsidR="00E00D03" w:rsidRPr="00EA00E0">
              <w:rPr>
                <w:rStyle w:val="Lienhypertexte"/>
                <w:noProof/>
              </w:rPr>
              <w:t>Link between dreaming and sleep stages</w:t>
            </w:r>
            <w:r w:rsidR="00E00D03">
              <w:rPr>
                <w:noProof/>
                <w:webHidden/>
              </w:rPr>
              <w:tab/>
            </w:r>
            <w:r w:rsidR="00E00D03">
              <w:rPr>
                <w:noProof/>
                <w:webHidden/>
              </w:rPr>
              <w:fldChar w:fldCharType="begin"/>
            </w:r>
            <w:r w:rsidR="00E00D03">
              <w:rPr>
                <w:noProof/>
                <w:webHidden/>
              </w:rPr>
              <w:instrText xml:space="preserve"> PAGEREF _Toc490657987 \h </w:instrText>
            </w:r>
            <w:r w:rsidR="00E00D03">
              <w:rPr>
                <w:noProof/>
                <w:webHidden/>
              </w:rPr>
            </w:r>
            <w:r w:rsidR="00E00D03">
              <w:rPr>
                <w:noProof/>
                <w:webHidden/>
              </w:rPr>
              <w:fldChar w:fldCharType="separate"/>
            </w:r>
            <w:r w:rsidR="00E00D03">
              <w:rPr>
                <w:noProof/>
                <w:webHidden/>
              </w:rPr>
              <w:t>21</w:t>
            </w:r>
            <w:r w:rsidR="00E00D03">
              <w:rPr>
                <w:noProof/>
                <w:webHidden/>
              </w:rPr>
              <w:fldChar w:fldCharType="end"/>
            </w:r>
          </w:hyperlink>
        </w:p>
        <w:p w14:paraId="33EC743F" w14:textId="77777777" w:rsidR="00E00D03" w:rsidRDefault="00BE3A7A">
          <w:pPr>
            <w:pStyle w:val="TM4"/>
            <w:tabs>
              <w:tab w:val="left" w:pos="1440"/>
              <w:tab w:val="right" w:leader="dot" w:pos="9063"/>
            </w:tabs>
            <w:rPr>
              <w:rFonts w:cstheme="minorBidi"/>
              <w:noProof/>
              <w:sz w:val="22"/>
              <w:szCs w:val="22"/>
            </w:rPr>
          </w:pPr>
          <w:hyperlink w:anchor="_Toc490657988" w:history="1">
            <w:r w:rsidR="00E00D03" w:rsidRPr="00EA00E0">
              <w:rPr>
                <w:rStyle w:val="Lienhypertexte"/>
                <w:noProof/>
              </w:rPr>
              <w:t>I. 3. A.</w:t>
            </w:r>
            <w:r w:rsidR="00E00D03">
              <w:rPr>
                <w:rFonts w:cstheme="minorBidi"/>
                <w:noProof/>
                <w:sz w:val="22"/>
                <w:szCs w:val="22"/>
              </w:rPr>
              <w:tab/>
            </w:r>
            <w:r w:rsidR="00E00D03" w:rsidRPr="00EA00E0">
              <w:rPr>
                <w:rStyle w:val="Lienhypertexte"/>
                <w:noProof/>
              </w:rPr>
              <w:t>The REM sleep hypothesis of dreaming</w:t>
            </w:r>
            <w:r w:rsidR="00E00D03">
              <w:rPr>
                <w:noProof/>
                <w:webHidden/>
              </w:rPr>
              <w:tab/>
            </w:r>
            <w:r w:rsidR="00E00D03">
              <w:rPr>
                <w:noProof/>
                <w:webHidden/>
              </w:rPr>
              <w:fldChar w:fldCharType="begin"/>
            </w:r>
            <w:r w:rsidR="00E00D03">
              <w:rPr>
                <w:noProof/>
                <w:webHidden/>
              </w:rPr>
              <w:instrText xml:space="preserve"> PAGEREF _Toc490657988 \h </w:instrText>
            </w:r>
            <w:r w:rsidR="00E00D03">
              <w:rPr>
                <w:noProof/>
                <w:webHidden/>
              </w:rPr>
            </w:r>
            <w:r w:rsidR="00E00D03">
              <w:rPr>
                <w:noProof/>
                <w:webHidden/>
              </w:rPr>
              <w:fldChar w:fldCharType="separate"/>
            </w:r>
            <w:r w:rsidR="00E00D03">
              <w:rPr>
                <w:noProof/>
                <w:webHidden/>
              </w:rPr>
              <w:t>21</w:t>
            </w:r>
            <w:r w:rsidR="00E00D03">
              <w:rPr>
                <w:noProof/>
                <w:webHidden/>
              </w:rPr>
              <w:fldChar w:fldCharType="end"/>
            </w:r>
          </w:hyperlink>
        </w:p>
        <w:p w14:paraId="11347459" w14:textId="77777777" w:rsidR="00E00D03" w:rsidRDefault="00BE3A7A">
          <w:pPr>
            <w:pStyle w:val="TM4"/>
            <w:tabs>
              <w:tab w:val="left" w:pos="1440"/>
              <w:tab w:val="right" w:leader="dot" w:pos="9063"/>
            </w:tabs>
            <w:rPr>
              <w:rFonts w:cstheme="minorBidi"/>
              <w:noProof/>
              <w:sz w:val="22"/>
              <w:szCs w:val="22"/>
            </w:rPr>
          </w:pPr>
          <w:hyperlink w:anchor="_Toc490657989" w:history="1">
            <w:r w:rsidR="00E00D03" w:rsidRPr="00EA00E0">
              <w:rPr>
                <w:rStyle w:val="Lienhypertexte"/>
                <w:noProof/>
              </w:rPr>
              <w:t>I. 3. B.</w:t>
            </w:r>
            <w:r w:rsidR="00E00D03">
              <w:rPr>
                <w:rFonts w:cstheme="minorBidi"/>
                <w:noProof/>
                <w:sz w:val="22"/>
                <w:szCs w:val="22"/>
              </w:rPr>
              <w:tab/>
            </w:r>
            <w:r w:rsidR="00E00D03" w:rsidRPr="00EA00E0">
              <w:rPr>
                <w:rStyle w:val="Lienhypertexte"/>
                <w:noProof/>
              </w:rPr>
              <w:t>The new hypothesis: a continuum of mentation during sleep?</w:t>
            </w:r>
            <w:r w:rsidR="00E00D03">
              <w:rPr>
                <w:noProof/>
                <w:webHidden/>
              </w:rPr>
              <w:tab/>
            </w:r>
            <w:r w:rsidR="00E00D03">
              <w:rPr>
                <w:noProof/>
                <w:webHidden/>
              </w:rPr>
              <w:fldChar w:fldCharType="begin"/>
            </w:r>
            <w:r w:rsidR="00E00D03">
              <w:rPr>
                <w:noProof/>
                <w:webHidden/>
              </w:rPr>
              <w:instrText xml:space="preserve"> PAGEREF _Toc490657989 \h </w:instrText>
            </w:r>
            <w:r w:rsidR="00E00D03">
              <w:rPr>
                <w:noProof/>
                <w:webHidden/>
              </w:rPr>
            </w:r>
            <w:r w:rsidR="00E00D03">
              <w:rPr>
                <w:noProof/>
                <w:webHidden/>
              </w:rPr>
              <w:fldChar w:fldCharType="separate"/>
            </w:r>
            <w:r w:rsidR="00E00D03">
              <w:rPr>
                <w:noProof/>
                <w:webHidden/>
              </w:rPr>
              <w:t>22</w:t>
            </w:r>
            <w:r w:rsidR="00E00D03">
              <w:rPr>
                <w:noProof/>
                <w:webHidden/>
              </w:rPr>
              <w:fldChar w:fldCharType="end"/>
            </w:r>
          </w:hyperlink>
        </w:p>
        <w:p w14:paraId="24603D8B" w14:textId="77777777" w:rsidR="00E00D03" w:rsidRDefault="00BE3A7A">
          <w:pPr>
            <w:pStyle w:val="TM3"/>
            <w:tabs>
              <w:tab w:val="left" w:pos="1200"/>
              <w:tab w:val="right" w:leader="dot" w:pos="9063"/>
            </w:tabs>
            <w:rPr>
              <w:rFonts w:cstheme="minorBidi"/>
              <w:i w:val="0"/>
              <w:iCs w:val="0"/>
              <w:noProof/>
              <w:sz w:val="22"/>
              <w:szCs w:val="22"/>
            </w:rPr>
          </w:pPr>
          <w:hyperlink w:anchor="_Toc490657990" w:history="1">
            <w:r w:rsidR="00E00D03" w:rsidRPr="00EA00E0">
              <w:rPr>
                <w:rStyle w:val="Lienhypertexte"/>
                <w:noProof/>
              </w:rPr>
              <w:t>I. 4.</w:t>
            </w:r>
            <w:r w:rsidR="00E00D03">
              <w:rPr>
                <w:rFonts w:cstheme="minorBidi"/>
                <w:i w:val="0"/>
                <w:iCs w:val="0"/>
                <w:noProof/>
                <w:sz w:val="22"/>
                <w:szCs w:val="22"/>
              </w:rPr>
              <w:tab/>
            </w:r>
            <w:r w:rsidR="00E00D03" w:rsidRPr="00EA00E0">
              <w:rPr>
                <w:rStyle w:val="Lienhypertexte"/>
                <w:noProof/>
              </w:rPr>
              <w:t>Neurophysiological correlates of dreaming</w:t>
            </w:r>
            <w:r w:rsidR="00E00D03">
              <w:rPr>
                <w:noProof/>
                <w:webHidden/>
              </w:rPr>
              <w:tab/>
            </w:r>
            <w:r w:rsidR="00E00D03">
              <w:rPr>
                <w:noProof/>
                <w:webHidden/>
              </w:rPr>
              <w:fldChar w:fldCharType="begin"/>
            </w:r>
            <w:r w:rsidR="00E00D03">
              <w:rPr>
                <w:noProof/>
                <w:webHidden/>
              </w:rPr>
              <w:instrText xml:space="preserve"> PAGEREF _Toc490657990 \h </w:instrText>
            </w:r>
            <w:r w:rsidR="00E00D03">
              <w:rPr>
                <w:noProof/>
                <w:webHidden/>
              </w:rPr>
            </w:r>
            <w:r w:rsidR="00E00D03">
              <w:rPr>
                <w:noProof/>
                <w:webHidden/>
              </w:rPr>
              <w:fldChar w:fldCharType="separate"/>
            </w:r>
            <w:r w:rsidR="00E00D03">
              <w:rPr>
                <w:noProof/>
                <w:webHidden/>
              </w:rPr>
              <w:t>24</w:t>
            </w:r>
            <w:r w:rsidR="00E00D03">
              <w:rPr>
                <w:noProof/>
                <w:webHidden/>
              </w:rPr>
              <w:fldChar w:fldCharType="end"/>
            </w:r>
          </w:hyperlink>
        </w:p>
        <w:p w14:paraId="1B25D4B7" w14:textId="77777777" w:rsidR="00E00D03" w:rsidRDefault="00BE3A7A">
          <w:pPr>
            <w:pStyle w:val="TM4"/>
            <w:tabs>
              <w:tab w:val="left" w:pos="1440"/>
              <w:tab w:val="right" w:leader="dot" w:pos="9063"/>
            </w:tabs>
            <w:rPr>
              <w:rFonts w:cstheme="minorBidi"/>
              <w:noProof/>
              <w:sz w:val="22"/>
              <w:szCs w:val="22"/>
            </w:rPr>
          </w:pPr>
          <w:hyperlink w:anchor="_Toc490657991" w:history="1">
            <w:r w:rsidR="00E00D03" w:rsidRPr="00EA00E0">
              <w:rPr>
                <w:rStyle w:val="Lienhypertexte"/>
                <w:noProof/>
              </w:rPr>
              <w:t>I. 4. A.</w:t>
            </w:r>
            <w:r w:rsidR="00E00D03">
              <w:rPr>
                <w:rFonts w:cstheme="minorBidi"/>
                <w:noProof/>
                <w:sz w:val="22"/>
                <w:szCs w:val="22"/>
              </w:rPr>
              <w:tab/>
            </w:r>
            <w:r w:rsidR="00E00D03" w:rsidRPr="00EA00E0">
              <w:rPr>
                <w:rStyle w:val="Lienhypertexte"/>
                <w:noProof/>
              </w:rPr>
              <w:t>Brain activity during REM sleep</w:t>
            </w:r>
            <w:r w:rsidR="00E00D03">
              <w:rPr>
                <w:noProof/>
                <w:webHidden/>
              </w:rPr>
              <w:tab/>
            </w:r>
            <w:r w:rsidR="00E00D03">
              <w:rPr>
                <w:noProof/>
                <w:webHidden/>
              </w:rPr>
              <w:fldChar w:fldCharType="begin"/>
            </w:r>
            <w:r w:rsidR="00E00D03">
              <w:rPr>
                <w:noProof/>
                <w:webHidden/>
              </w:rPr>
              <w:instrText xml:space="preserve"> PAGEREF _Toc490657991 \h </w:instrText>
            </w:r>
            <w:r w:rsidR="00E00D03">
              <w:rPr>
                <w:noProof/>
                <w:webHidden/>
              </w:rPr>
            </w:r>
            <w:r w:rsidR="00E00D03">
              <w:rPr>
                <w:noProof/>
                <w:webHidden/>
              </w:rPr>
              <w:fldChar w:fldCharType="separate"/>
            </w:r>
            <w:r w:rsidR="00E00D03">
              <w:rPr>
                <w:noProof/>
                <w:webHidden/>
              </w:rPr>
              <w:t>24</w:t>
            </w:r>
            <w:r w:rsidR="00E00D03">
              <w:rPr>
                <w:noProof/>
                <w:webHidden/>
              </w:rPr>
              <w:fldChar w:fldCharType="end"/>
            </w:r>
          </w:hyperlink>
        </w:p>
        <w:p w14:paraId="155E3472" w14:textId="77777777" w:rsidR="00E00D03" w:rsidRDefault="00BE3A7A">
          <w:pPr>
            <w:pStyle w:val="TM4"/>
            <w:tabs>
              <w:tab w:val="left" w:pos="1440"/>
              <w:tab w:val="right" w:leader="dot" w:pos="9063"/>
            </w:tabs>
            <w:rPr>
              <w:rFonts w:cstheme="minorBidi"/>
              <w:noProof/>
              <w:sz w:val="22"/>
              <w:szCs w:val="22"/>
            </w:rPr>
          </w:pPr>
          <w:hyperlink w:anchor="_Toc490657992" w:history="1">
            <w:r w:rsidR="00E00D03" w:rsidRPr="00EA00E0">
              <w:rPr>
                <w:rStyle w:val="Lienhypertexte"/>
                <w:noProof/>
              </w:rPr>
              <w:t>I. 4. B.</w:t>
            </w:r>
            <w:r w:rsidR="00E00D03">
              <w:rPr>
                <w:rFonts w:cstheme="minorBidi"/>
                <w:noProof/>
                <w:sz w:val="22"/>
                <w:szCs w:val="22"/>
              </w:rPr>
              <w:tab/>
            </w:r>
            <w:r w:rsidR="00E00D03" w:rsidRPr="00EA00E0">
              <w:rPr>
                <w:rStyle w:val="Lienhypertexte"/>
                <w:noProof/>
              </w:rPr>
              <w:t>Brain activity during lucid dreaming</w:t>
            </w:r>
            <w:r w:rsidR="00E00D03">
              <w:rPr>
                <w:noProof/>
                <w:webHidden/>
              </w:rPr>
              <w:tab/>
            </w:r>
            <w:r w:rsidR="00E00D03">
              <w:rPr>
                <w:noProof/>
                <w:webHidden/>
              </w:rPr>
              <w:fldChar w:fldCharType="begin"/>
            </w:r>
            <w:r w:rsidR="00E00D03">
              <w:rPr>
                <w:noProof/>
                <w:webHidden/>
              </w:rPr>
              <w:instrText xml:space="preserve"> PAGEREF _Toc490657992 \h </w:instrText>
            </w:r>
            <w:r w:rsidR="00E00D03">
              <w:rPr>
                <w:noProof/>
                <w:webHidden/>
              </w:rPr>
            </w:r>
            <w:r w:rsidR="00E00D03">
              <w:rPr>
                <w:noProof/>
                <w:webHidden/>
              </w:rPr>
              <w:fldChar w:fldCharType="separate"/>
            </w:r>
            <w:r w:rsidR="00E00D03">
              <w:rPr>
                <w:noProof/>
                <w:webHidden/>
              </w:rPr>
              <w:t>25</w:t>
            </w:r>
            <w:r w:rsidR="00E00D03">
              <w:rPr>
                <w:noProof/>
                <w:webHidden/>
              </w:rPr>
              <w:fldChar w:fldCharType="end"/>
            </w:r>
          </w:hyperlink>
        </w:p>
        <w:p w14:paraId="5A0EA339" w14:textId="77777777" w:rsidR="00E00D03" w:rsidRDefault="00BE3A7A">
          <w:pPr>
            <w:pStyle w:val="TM4"/>
            <w:tabs>
              <w:tab w:val="left" w:pos="1440"/>
              <w:tab w:val="right" w:leader="dot" w:pos="9063"/>
            </w:tabs>
            <w:rPr>
              <w:rFonts w:cstheme="minorBidi"/>
              <w:noProof/>
              <w:sz w:val="22"/>
              <w:szCs w:val="22"/>
            </w:rPr>
          </w:pPr>
          <w:hyperlink w:anchor="_Toc490657993" w:history="1">
            <w:r w:rsidR="00E00D03" w:rsidRPr="00EA00E0">
              <w:rPr>
                <w:rStyle w:val="Lienhypertexte"/>
                <w:noProof/>
              </w:rPr>
              <w:t>I. 4. C.</w:t>
            </w:r>
            <w:r w:rsidR="00E00D03">
              <w:rPr>
                <w:rFonts w:cstheme="minorBidi"/>
                <w:noProof/>
                <w:sz w:val="22"/>
                <w:szCs w:val="22"/>
              </w:rPr>
              <w:tab/>
            </w:r>
            <w:r w:rsidR="00E00D03" w:rsidRPr="00EA00E0">
              <w:rPr>
                <w:rStyle w:val="Lienhypertexte"/>
                <w:noProof/>
              </w:rPr>
              <w:t>Brain activity in the minutes preceding a dream report</w:t>
            </w:r>
            <w:r w:rsidR="00E00D03">
              <w:rPr>
                <w:noProof/>
                <w:webHidden/>
              </w:rPr>
              <w:tab/>
            </w:r>
            <w:r w:rsidR="00E00D03">
              <w:rPr>
                <w:noProof/>
                <w:webHidden/>
              </w:rPr>
              <w:fldChar w:fldCharType="begin"/>
            </w:r>
            <w:r w:rsidR="00E00D03">
              <w:rPr>
                <w:noProof/>
                <w:webHidden/>
              </w:rPr>
              <w:instrText xml:space="preserve"> PAGEREF _Toc490657993 \h </w:instrText>
            </w:r>
            <w:r w:rsidR="00E00D03">
              <w:rPr>
                <w:noProof/>
                <w:webHidden/>
              </w:rPr>
            </w:r>
            <w:r w:rsidR="00E00D03">
              <w:rPr>
                <w:noProof/>
                <w:webHidden/>
              </w:rPr>
              <w:fldChar w:fldCharType="separate"/>
            </w:r>
            <w:r w:rsidR="00E00D03">
              <w:rPr>
                <w:noProof/>
                <w:webHidden/>
              </w:rPr>
              <w:t>25</w:t>
            </w:r>
            <w:r w:rsidR="00E00D03">
              <w:rPr>
                <w:noProof/>
                <w:webHidden/>
              </w:rPr>
              <w:fldChar w:fldCharType="end"/>
            </w:r>
          </w:hyperlink>
        </w:p>
        <w:p w14:paraId="7E98A92E" w14:textId="77777777" w:rsidR="00E00D03" w:rsidRDefault="00BE3A7A">
          <w:pPr>
            <w:pStyle w:val="TM4"/>
            <w:tabs>
              <w:tab w:val="left" w:pos="1440"/>
              <w:tab w:val="right" w:leader="dot" w:pos="9063"/>
            </w:tabs>
            <w:rPr>
              <w:rFonts w:cstheme="minorBidi"/>
              <w:noProof/>
              <w:sz w:val="22"/>
              <w:szCs w:val="22"/>
            </w:rPr>
          </w:pPr>
          <w:hyperlink w:anchor="_Toc490657994" w:history="1">
            <w:r w:rsidR="00E00D03" w:rsidRPr="00EA00E0">
              <w:rPr>
                <w:rStyle w:val="Lienhypertexte"/>
                <w:noProof/>
              </w:rPr>
              <w:t>I. 4. D.</w:t>
            </w:r>
            <w:r w:rsidR="00E00D03">
              <w:rPr>
                <w:rFonts w:cstheme="minorBidi"/>
                <w:noProof/>
                <w:sz w:val="22"/>
                <w:szCs w:val="22"/>
              </w:rPr>
              <w:tab/>
            </w:r>
            <w:r w:rsidR="00E00D03" w:rsidRPr="00EA00E0">
              <w:rPr>
                <w:rStyle w:val="Lienhypertexte"/>
                <w:noProof/>
              </w:rPr>
              <w:t>Dreaming as a subsystem of the default mode network</w:t>
            </w:r>
            <w:r w:rsidR="00E00D03">
              <w:rPr>
                <w:noProof/>
                <w:webHidden/>
              </w:rPr>
              <w:tab/>
            </w:r>
            <w:r w:rsidR="00E00D03">
              <w:rPr>
                <w:noProof/>
                <w:webHidden/>
              </w:rPr>
              <w:fldChar w:fldCharType="begin"/>
            </w:r>
            <w:r w:rsidR="00E00D03">
              <w:rPr>
                <w:noProof/>
                <w:webHidden/>
              </w:rPr>
              <w:instrText xml:space="preserve"> PAGEREF _Toc490657994 \h </w:instrText>
            </w:r>
            <w:r w:rsidR="00E00D03">
              <w:rPr>
                <w:noProof/>
                <w:webHidden/>
              </w:rPr>
            </w:r>
            <w:r w:rsidR="00E00D03">
              <w:rPr>
                <w:noProof/>
                <w:webHidden/>
              </w:rPr>
              <w:fldChar w:fldCharType="separate"/>
            </w:r>
            <w:r w:rsidR="00E00D03">
              <w:rPr>
                <w:noProof/>
                <w:webHidden/>
              </w:rPr>
              <w:t>26</w:t>
            </w:r>
            <w:r w:rsidR="00E00D03">
              <w:rPr>
                <w:noProof/>
                <w:webHidden/>
              </w:rPr>
              <w:fldChar w:fldCharType="end"/>
            </w:r>
          </w:hyperlink>
        </w:p>
        <w:p w14:paraId="419F43FE" w14:textId="77777777" w:rsidR="00E00D03" w:rsidRDefault="00BE3A7A">
          <w:pPr>
            <w:pStyle w:val="TM2"/>
            <w:tabs>
              <w:tab w:val="left" w:pos="720"/>
              <w:tab w:val="right" w:leader="dot" w:pos="9063"/>
            </w:tabs>
            <w:rPr>
              <w:rFonts w:cstheme="minorBidi"/>
              <w:smallCaps w:val="0"/>
              <w:noProof/>
              <w:sz w:val="22"/>
              <w:szCs w:val="22"/>
            </w:rPr>
          </w:pPr>
          <w:hyperlink w:anchor="_Toc490657995" w:history="1">
            <w:r w:rsidR="00E00D03" w:rsidRPr="00EA00E0">
              <w:rPr>
                <w:rStyle w:val="Lienhypertexte"/>
                <w:noProof/>
              </w:rPr>
              <w:t>II.</w:t>
            </w:r>
            <w:r w:rsidR="00E00D03">
              <w:rPr>
                <w:rFonts w:cstheme="minorBidi"/>
                <w:smallCaps w:val="0"/>
                <w:noProof/>
                <w:sz w:val="22"/>
                <w:szCs w:val="22"/>
              </w:rPr>
              <w:tab/>
            </w:r>
            <w:r w:rsidR="00E00D03" w:rsidRPr="00EA00E0">
              <w:rPr>
                <w:rStyle w:val="Lienhypertexte"/>
                <w:noProof/>
              </w:rPr>
              <w:t>Dream recall frequency</w:t>
            </w:r>
            <w:r w:rsidR="00E00D03">
              <w:rPr>
                <w:noProof/>
                <w:webHidden/>
              </w:rPr>
              <w:tab/>
            </w:r>
            <w:r w:rsidR="00E00D03">
              <w:rPr>
                <w:noProof/>
                <w:webHidden/>
              </w:rPr>
              <w:fldChar w:fldCharType="begin"/>
            </w:r>
            <w:r w:rsidR="00E00D03">
              <w:rPr>
                <w:noProof/>
                <w:webHidden/>
              </w:rPr>
              <w:instrText xml:space="preserve"> PAGEREF _Toc490657995 \h </w:instrText>
            </w:r>
            <w:r w:rsidR="00E00D03">
              <w:rPr>
                <w:noProof/>
                <w:webHidden/>
              </w:rPr>
            </w:r>
            <w:r w:rsidR="00E00D03">
              <w:rPr>
                <w:noProof/>
                <w:webHidden/>
              </w:rPr>
              <w:fldChar w:fldCharType="separate"/>
            </w:r>
            <w:r w:rsidR="00E00D03">
              <w:rPr>
                <w:noProof/>
                <w:webHidden/>
              </w:rPr>
              <w:t>28</w:t>
            </w:r>
            <w:r w:rsidR="00E00D03">
              <w:rPr>
                <w:noProof/>
                <w:webHidden/>
              </w:rPr>
              <w:fldChar w:fldCharType="end"/>
            </w:r>
          </w:hyperlink>
        </w:p>
        <w:p w14:paraId="160051E6" w14:textId="77777777" w:rsidR="00E00D03" w:rsidRDefault="00BE3A7A">
          <w:pPr>
            <w:pStyle w:val="TM3"/>
            <w:tabs>
              <w:tab w:val="left" w:pos="1200"/>
              <w:tab w:val="right" w:leader="dot" w:pos="9063"/>
            </w:tabs>
            <w:rPr>
              <w:rFonts w:cstheme="minorBidi"/>
              <w:i w:val="0"/>
              <w:iCs w:val="0"/>
              <w:noProof/>
              <w:sz w:val="22"/>
              <w:szCs w:val="22"/>
            </w:rPr>
          </w:pPr>
          <w:hyperlink w:anchor="_Toc490657996" w:history="1">
            <w:r w:rsidR="00E00D03" w:rsidRPr="00EA00E0">
              <w:rPr>
                <w:rStyle w:val="Lienhypertexte"/>
                <w:noProof/>
              </w:rPr>
              <w:t>II. 1.</w:t>
            </w:r>
            <w:r w:rsidR="00E00D03">
              <w:rPr>
                <w:rFonts w:cstheme="minorBidi"/>
                <w:i w:val="0"/>
                <w:iCs w:val="0"/>
                <w:noProof/>
                <w:sz w:val="22"/>
                <w:szCs w:val="22"/>
              </w:rPr>
              <w:tab/>
            </w:r>
            <w:r w:rsidR="00E00D03" w:rsidRPr="00EA00E0">
              <w:rPr>
                <w:rStyle w:val="Lienhypertexte"/>
                <w:noProof/>
              </w:rPr>
              <w:t>Measuring dream recall frequency</w:t>
            </w:r>
            <w:r w:rsidR="00E00D03">
              <w:rPr>
                <w:noProof/>
                <w:webHidden/>
              </w:rPr>
              <w:tab/>
            </w:r>
            <w:r w:rsidR="00E00D03">
              <w:rPr>
                <w:noProof/>
                <w:webHidden/>
              </w:rPr>
              <w:fldChar w:fldCharType="begin"/>
            </w:r>
            <w:r w:rsidR="00E00D03">
              <w:rPr>
                <w:noProof/>
                <w:webHidden/>
              </w:rPr>
              <w:instrText xml:space="preserve"> PAGEREF _Toc490657996 \h </w:instrText>
            </w:r>
            <w:r w:rsidR="00E00D03">
              <w:rPr>
                <w:noProof/>
                <w:webHidden/>
              </w:rPr>
            </w:r>
            <w:r w:rsidR="00E00D03">
              <w:rPr>
                <w:noProof/>
                <w:webHidden/>
              </w:rPr>
              <w:fldChar w:fldCharType="separate"/>
            </w:r>
            <w:r w:rsidR="00E00D03">
              <w:rPr>
                <w:noProof/>
                <w:webHidden/>
              </w:rPr>
              <w:t>28</w:t>
            </w:r>
            <w:r w:rsidR="00E00D03">
              <w:rPr>
                <w:noProof/>
                <w:webHidden/>
              </w:rPr>
              <w:fldChar w:fldCharType="end"/>
            </w:r>
          </w:hyperlink>
        </w:p>
        <w:p w14:paraId="2552AA3D" w14:textId="77777777" w:rsidR="00E00D03" w:rsidRDefault="00BE3A7A">
          <w:pPr>
            <w:pStyle w:val="TM3"/>
            <w:tabs>
              <w:tab w:val="left" w:pos="1200"/>
              <w:tab w:val="right" w:leader="dot" w:pos="9063"/>
            </w:tabs>
            <w:rPr>
              <w:rFonts w:cstheme="minorBidi"/>
              <w:i w:val="0"/>
              <w:iCs w:val="0"/>
              <w:noProof/>
              <w:sz w:val="22"/>
              <w:szCs w:val="22"/>
            </w:rPr>
          </w:pPr>
          <w:hyperlink w:anchor="_Toc490657997" w:history="1">
            <w:r w:rsidR="00E00D03" w:rsidRPr="00EA00E0">
              <w:rPr>
                <w:rStyle w:val="Lienhypertexte"/>
                <w:noProof/>
              </w:rPr>
              <w:t>II. 2.</w:t>
            </w:r>
            <w:r w:rsidR="00E00D03">
              <w:rPr>
                <w:rFonts w:cstheme="minorBidi"/>
                <w:i w:val="0"/>
                <w:iCs w:val="0"/>
                <w:noProof/>
                <w:sz w:val="22"/>
                <w:szCs w:val="22"/>
              </w:rPr>
              <w:tab/>
            </w:r>
            <w:r w:rsidR="00E00D03" w:rsidRPr="00EA00E0">
              <w:rPr>
                <w:rStyle w:val="Lienhypertexte"/>
                <w:noProof/>
              </w:rPr>
              <w:t>DRF in the general population</w:t>
            </w:r>
            <w:r w:rsidR="00E00D03">
              <w:rPr>
                <w:noProof/>
                <w:webHidden/>
              </w:rPr>
              <w:tab/>
            </w:r>
            <w:r w:rsidR="00E00D03">
              <w:rPr>
                <w:noProof/>
                <w:webHidden/>
              </w:rPr>
              <w:fldChar w:fldCharType="begin"/>
            </w:r>
            <w:r w:rsidR="00E00D03">
              <w:rPr>
                <w:noProof/>
                <w:webHidden/>
              </w:rPr>
              <w:instrText xml:space="preserve"> PAGEREF _Toc490657997 \h </w:instrText>
            </w:r>
            <w:r w:rsidR="00E00D03">
              <w:rPr>
                <w:noProof/>
                <w:webHidden/>
              </w:rPr>
            </w:r>
            <w:r w:rsidR="00E00D03">
              <w:rPr>
                <w:noProof/>
                <w:webHidden/>
              </w:rPr>
              <w:fldChar w:fldCharType="separate"/>
            </w:r>
            <w:r w:rsidR="00E00D03">
              <w:rPr>
                <w:noProof/>
                <w:webHidden/>
              </w:rPr>
              <w:t>28</w:t>
            </w:r>
            <w:r w:rsidR="00E00D03">
              <w:rPr>
                <w:noProof/>
                <w:webHidden/>
              </w:rPr>
              <w:fldChar w:fldCharType="end"/>
            </w:r>
          </w:hyperlink>
        </w:p>
        <w:p w14:paraId="6F59BD26" w14:textId="77777777" w:rsidR="00E00D03" w:rsidRDefault="00BE3A7A">
          <w:pPr>
            <w:pStyle w:val="TM4"/>
            <w:tabs>
              <w:tab w:val="left" w:pos="1680"/>
              <w:tab w:val="right" w:leader="dot" w:pos="9063"/>
            </w:tabs>
            <w:rPr>
              <w:rFonts w:cstheme="minorBidi"/>
              <w:noProof/>
              <w:sz w:val="22"/>
              <w:szCs w:val="22"/>
            </w:rPr>
          </w:pPr>
          <w:hyperlink w:anchor="_Toc490657998" w:history="1">
            <w:r w:rsidR="00E00D03" w:rsidRPr="00EA00E0">
              <w:rPr>
                <w:rStyle w:val="Lienhypertexte"/>
                <w:noProof/>
              </w:rPr>
              <w:t>II. 2. A.</w:t>
            </w:r>
            <w:r w:rsidR="00E00D03">
              <w:rPr>
                <w:rFonts w:cstheme="minorBidi"/>
                <w:noProof/>
                <w:sz w:val="22"/>
                <w:szCs w:val="22"/>
              </w:rPr>
              <w:tab/>
            </w:r>
            <w:r w:rsidR="00E00D03" w:rsidRPr="00EA00E0">
              <w:rPr>
                <w:rStyle w:val="Lienhypertexte"/>
                <w:noProof/>
              </w:rPr>
              <w:t>Average DRF</w:t>
            </w:r>
            <w:r w:rsidR="00E00D03">
              <w:rPr>
                <w:noProof/>
                <w:webHidden/>
              </w:rPr>
              <w:tab/>
            </w:r>
            <w:r w:rsidR="00E00D03">
              <w:rPr>
                <w:noProof/>
                <w:webHidden/>
              </w:rPr>
              <w:fldChar w:fldCharType="begin"/>
            </w:r>
            <w:r w:rsidR="00E00D03">
              <w:rPr>
                <w:noProof/>
                <w:webHidden/>
              </w:rPr>
              <w:instrText xml:space="preserve"> PAGEREF _Toc490657998 \h </w:instrText>
            </w:r>
            <w:r w:rsidR="00E00D03">
              <w:rPr>
                <w:noProof/>
                <w:webHidden/>
              </w:rPr>
            </w:r>
            <w:r w:rsidR="00E00D03">
              <w:rPr>
                <w:noProof/>
                <w:webHidden/>
              </w:rPr>
              <w:fldChar w:fldCharType="separate"/>
            </w:r>
            <w:r w:rsidR="00E00D03">
              <w:rPr>
                <w:noProof/>
                <w:webHidden/>
              </w:rPr>
              <w:t>28</w:t>
            </w:r>
            <w:r w:rsidR="00E00D03">
              <w:rPr>
                <w:noProof/>
                <w:webHidden/>
              </w:rPr>
              <w:fldChar w:fldCharType="end"/>
            </w:r>
          </w:hyperlink>
        </w:p>
        <w:p w14:paraId="60BA5696" w14:textId="77777777" w:rsidR="00E00D03" w:rsidRDefault="00BE3A7A">
          <w:pPr>
            <w:pStyle w:val="TM4"/>
            <w:tabs>
              <w:tab w:val="left" w:pos="1440"/>
              <w:tab w:val="right" w:leader="dot" w:pos="9063"/>
            </w:tabs>
            <w:rPr>
              <w:rFonts w:cstheme="minorBidi"/>
              <w:noProof/>
              <w:sz w:val="22"/>
              <w:szCs w:val="22"/>
            </w:rPr>
          </w:pPr>
          <w:hyperlink w:anchor="_Toc490657999" w:history="1">
            <w:r w:rsidR="00E00D03" w:rsidRPr="00EA00E0">
              <w:rPr>
                <w:rStyle w:val="Lienhypertexte"/>
                <w:noProof/>
              </w:rPr>
              <w:t>II. 2. B.</w:t>
            </w:r>
            <w:r w:rsidR="00E00D03">
              <w:rPr>
                <w:rFonts w:cstheme="minorBidi"/>
                <w:noProof/>
                <w:sz w:val="22"/>
                <w:szCs w:val="22"/>
              </w:rPr>
              <w:tab/>
            </w:r>
            <w:r w:rsidR="00E00D03" w:rsidRPr="00EA00E0">
              <w:rPr>
                <w:rStyle w:val="Lienhypertexte"/>
                <w:noProof/>
              </w:rPr>
              <w:t>Intra-individuals variability</w:t>
            </w:r>
            <w:r w:rsidR="00E00D03">
              <w:rPr>
                <w:noProof/>
                <w:webHidden/>
              </w:rPr>
              <w:tab/>
            </w:r>
            <w:r w:rsidR="00E00D03">
              <w:rPr>
                <w:noProof/>
                <w:webHidden/>
              </w:rPr>
              <w:fldChar w:fldCharType="begin"/>
            </w:r>
            <w:r w:rsidR="00E00D03">
              <w:rPr>
                <w:noProof/>
                <w:webHidden/>
              </w:rPr>
              <w:instrText xml:space="preserve"> PAGEREF _Toc490657999 \h </w:instrText>
            </w:r>
            <w:r w:rsidR="00E00D03">
              <w:rPr>
                <w:noProof/>
                <w:webHidden/>
              </w:rPr>
            </w:r>
            <w:r w:rsidR="00E00D03">
              <w:rPr>
                <w:noProof/>
                <w:webHidden/>
              </w:rPr>
              <w:fldChar w:fldCharType="separate"/>
            </w:r>
            <w:r w:rsidR="00E00D03">
              <w:rPr>
                <w:noProof/>
                <w:webHidden/>
              </w:rPr>
              <w:t>29</w:t>
            </w:r>
            <w:r w:rsidR="00E00D03">
              <w:rPr>
                <w:noProof/>
                <w:webHidden/>
              </w:rPr>
              <w:fldChar w:fldCharType="end"/>
            </w:r>
          </w:hyperlink>
        </w:p>
        <w:p w14:paraId="67989507" w14:textId="77777777" w:rsidR="00E00D03" w:rsidRDefault="00BE3A7A">
          <w:pPr>
            <w:pStyle w:val="TM4"/>
            <w:tabs>
              <w:tab w:val="left" w:pos="1440"/>
              <w:tab w:val="right" w:leader="dot" w:pos="9063"/>
            </w:tabs>
            <w:rPr>
              <w:rFonts w:cstheme="minorBidi"/>
              <w:noProof/>
              <w:sz w:val="22"/>
              <w:szCs w:val="22"/>
            </w:rPr>
          </w:pPr>
          <w:hyperlink w:anchor="_Toc490658000" w:history="1">
            <w:r w:rsidR="00E00D03" w:rsidRPr="00EA00E0">
              <w:rPr>
                <w:rStyle w:val="Lienhypertexte"/>
                <w:noProof/>
              </w:rPr>
              <w:t>II. 2. C.</w:t>
            </w:r>
            <w:r w:rsidR="00E00D03">
              <w:rPr>
                <w:rFonts w:cstheme="minorBidi"/>
                <w:noProof/>
                <w:sz w:val="22"/>
                <w:szCs w:val="22"/>
              </w:rPr>
              <w:tab/>
            </w:r>
            <w:r w:rsidR="00E00D03" w:rsidRPr="00EA00E0">
              <w:rPr>
                <w:rStyle w:val="Lienhypertexte"/>
                <w:noProof/>
              </w:rPr>
              <w:t>Inter-individuals variability</w:t>
            </w:r>
            <w:r w:rsidR="00E00D03">
              <w:rPr>
                <w:noProof/>
                <w:webHidden/>
              </w:rPr>
              <w:tab/>
            </w:r>
            <w:r w:rsidR="00E00D03">
              <w:rPr>
                <w:noProof/>
                <w:webHidden/>
              </w:rPr>
              <w:fldChar w:fldCharType="begin"/>
            </w:r>
            <w:r w:rsidR="00E00D03">
              <w:rPr>
                <w:noProof/>
                <w:webHidden/>
              </w:rPr>
              <w:instrText xml:space="preserve"> PAGEREF _Toc490658000 \h </w:instrText>
            </w:r>
            <w:r w:rsidR="00E00D03">
              <w:rPr>
                <w:noProof/>
                <w:webHidden/>
              </w:rPr>
            </w:r>
            <w:r w:rsidR="00E00D03">
              <w:rPr>
                <w:noProof/>
                <w:webHidden/>
              </w:rPr>
              <w:fldChar w:fldCharType="separate"/>
            </w:r>
            <w:r w:rsidR="00E00D03">
              <w:rPr>
                <w:noProof/>
                <w:webHidden/>
              </w:rPr>
              <w:t>29</w:t>
            </w:r>
            <w:r w:rsidR="00E00D03">
              <w:rPr>
                <w:noProof/>
                <w:webHidden/>
              </w:rPr>
              <w:fldChar w:fldCharType="end"/>
            </w:r>
          </w:hyperlink>
        </w:p>
        <w:p w14:paraId="639A13E5" w14:textId="77777777" w:rsidR="00E00D03" w:rsidRDefault="00BE3A7A">
          <w:pPr>
            <w:pStyle w:val="TM3"/>
            <w:tabs>
              <w:tab w:val="left" w:pos="1200"/>
              <w:tab w:val="right" w:leader="dot" w:pos="9063"/>
            </w:tabs>
            <w:rPr>
              <w:rFonts w:cstheme="minorBidi"/>
              <w:i w:val="0"/>
              <w:iCs w:val="0"/>
              <w:noProof/>
              <w:sz w:val="22"/>
              <w:szCs w:val="22"/>
            </w:rPr>
          </w:pPr>
          <w:hyperlink w:anchor="_Toc490658001" w:history="1">
            <w:r w:rsidR="00E00D03" w:rsidRPr="00EA00E0">
              <w:rPr>
                <w:rStyle w:val="Lienhypertexte"/>
                <w:noProof/>
              </w:rPr>
              <w:t>II. 3.</w:t>
            </w:r>
            <w:r w:rsidR="00E00D03">
              <w:rPr>
                <w:rFonts w:cstheme="minorBidi"/>
                <w:i w:val="0"/>
                <w:iCs w:val="0"/>
                <w:noProof/>
                <w:sz w:val="22"/>
                <w:szCs w:val="22"/>
              </w:rPr>
              <w:tab/>
            </w:r>
            <w:r w:rsidR="00E00D03" w:rsidRPr="00EA00E0">
              <w:rPr>
                <w:rStyle w:val="Lienhypertexte"/>
                <w:noProof/>
              </w:rPr>
              <w:t>Parameters correlated with DRF</w:t>
            </w:r>
            <w:r w:rsidR="00E00D03">
              <w:rPr>
                <w:noProof/>
                <w:webHidden/>
              </w:rPr>
              <w:tab/>
            </w:r>
            <w:r w:rsidR="00E00D03">
              <w:rPr>
                <w:noProof/>
                <w:webHidden/>
              </w:rPr>
              <w:fldChar w:fldCharType="begin"/>
            </w:r>
            <w:r w:rsidR="00E00D03">
              <w:rPr>
                <w:noProof/>
                <w:webHidden/>
              </w:rPr>
              <w:instrText xml:space="preserve"> PAGEREF _Toc490658001 \h </w:instrText>
            </w:r>
            <w:r w:rsidR="00E00D03">
              <w:rPr>
                <w:noProof/>
                <w:webHidden/>
              </w:rPr>
            </w:r>
            <w:r w:rsidR="00E00D03">
              <w:rPr>
                <w:noProof/>
                <w:webHidden/>
              </w:rPr>
              <w:fldChar w:fldCharType="separate"/>
            </w:r>
            <w:r w:rsidR="00E00D03">
              <w:rPr>
                <w:noProof/>
                <w:webHidden/>
              </w:rPr>
              <w:t>29</w:t>
            </w:r>
            <w:r w:rsidR="00E00D03">
              <w:rPr>
                <w:noProof/>
                <w:webHidden/>
              </w:rPr>
              <w:fldChar w:fldCharType="end"/>
            </w:r>
          </w:hyperlink>
        </w:p>
        <w:p w14:paraId="28FA16AD" w14:textId="77777777" w:rsidR="00E00D03" w:rsidRDefault="00BE3A7A">
          <w:pPr>
            <w:pStyle w:val="TM4"/>
            <w:tabs>
              <w:tab w:val="left" w:pos="1680"/>
              <w:tab w:val="right" w:leader="dot" w:pos="9063"/>
            </w:tabs>
            <w:rPr>
              <w:rFonts w:cstheme="minorBidi"/>
              <w:noProof/>
              <w:sz w:val="22"/>
              <w:szCs w:val="22"/>
            </w:rPr>
          </w:pPr>
          <w:hyperlink w:anchor="_Toc490658002" w:history="1">
            <w:r w:rsidR="00E00D03" w:rsidRPr="00EA00E0">
              <w:rPr>
                <w:rStyle w:val="Lienhypertexte"/>
                <w:noProof/>
              </w:rPr>
              <w:t>II. 3. A.</w:t>
            </w:r>
            <w:r w:rsidR="00E00D03">
              <w:rPr>
                <w:rFonts w:cstheme="minorBidi"/>
                <w:noProof/>
                <w:sz w:val="22"/>
                <w:szCs w:val="22"/>
              </w:rPr>
              <w:tab/>
            </w:r>
            <w:r w:rsidR="00E00D03" w:rsidRPr="00EA00E0">
              <w:rPr>
                <w:rStyle w:val="Lienhypertexte"/>
                <w:noProof/>
              </w:rPr>
              <w:t>Psychological factors</w:t>
            </w:r>
            <w:r w:rsidR="00E00D03">
              <w:rPr>
                <w:noProof/>
                <w:webHidden/>
              </w:rPr>
              <w:tab/>
            </w:r>
            <w:r w:rsidR="00E00D03">
              <w:rPr>
                <w:noProof/>
                <w:webHidden/>
              </w:rPr>
              <w:fldChar w:fldCharType="begin"/>
            </w:r>
            <w:r w:rsidR="00E00D03">
              <w:rPr>
                <w:noProof/>
                <w:webHidden/>
              </w:rPr>
              <w:instrText xml:space="preserve"> PAGEREF _Toc490658002 \h </w:instrText>
            </w:r>
            <w:r w:rsidR="00E00D03">
              <w:rPr>
                <w:noProof/>
                <w:webHidden/>
              </w:rPr>
            </w:r>
            <w:r w:rsidR="00E00D03">
              <w:rPr>
                <w:noProof/>
                <w:webHidden/>
              </w:rPr>
              <w:fldChar w:fldCharType="separate"/>
            </w:r>
            <w:r w:rsidR="00E00D03">
              <w:rPr>
                <w:noProof/>
                <w:webHidden/>
              </w:rPr>
              <w:t>29</w:t>
            </w:r>
            <w:r w:rsidR="00E00D03">
              <w:rPr>
                <w:noProof/>
                <w:webHidden/>
              </w:rPr>
              <w:fldChar w:fldCharType="end"/>
            </w:r>
          </w:hyperlink>
        </w:p>
        <w:p w14:paraId="1D44C690" w14:textId="77777777" w:rsidR="00E00D03" w:rsidRDefault="00BE3A7A">
          <w:pPr>
            <w:pStyle w:val="TM4"/>
            <w:tabs>
              <w:tab w:val="left" w:pos="1440"/>
              <w:tab w:val="right" w:leader="dot" w:pos="9063"/>
            </w:tabs>
            <w:rPr>
              <w:rFonts w:cstheme="minorBidi"/>
              <w:noProof/>
              <w:sz w:val="22"/>
              <w:szCs w:val="22"/>
            </w:rPr>
          </w:pPr>
          <w:hyperlink w:anchor="_Toc490658003" w:history="1">
            <w:r w:rsidR="00E00D03" w:rsidRPr="00EA00E0">
              <w:rPr>
                <w:rStyle w:val="Lienhypertexte"/>
                <w:noProof/>
              </w:rPr>
              <w:t>II. 3. B.</w:t>
            </w:r>
            <w:r w:rsidR="00E00D03">
              <w:rPr>
                <w:rFonts w:cstheme="minorBidi"/>
                <w:noProof/>
                <w:sz w:val="22"/>
                <w:szCs w:val="22"/>
              </w:rPr>
              <w:tab/>
            </w:r>
            <w:r w:rsidR="00E00D03" w:rsidRPr="00EA00E0">
              <w:rPr>
                <w:rStyle w:val="Lienhypertexte"/>
                <w:noProof/>
              </w:rPr>
              <w:t>Sleep parameters</w:t>
            </w:r>
            <w:r w:rsidR="00E00D03">
              <w:rPr>
                <w:noProof/>
                <w:webHidden/>
              </w:rPr>
              <w:tab/>
            </w:r>
            <w:r w:rsidR="00E00D03">
              <w:rPr>
                <w:noProof/>
                <w:webHidden/>
              </w:rPr>
              <w:fldChar w:fldCharType="begin"/>
            </w:r>
            <w:r w:rsidR="00E00D03">
              <w:rPr>
                <w:noProof/>
                <w:webHidden/>
              </w:rPr>
              <w:instrText xml:space="preserve"> PAGEREF _Toc490658003 \h </w:instrText>
            </w:r>
            <w:r w:rsidR="00E00D03">
              <w:rPr>
                <w:noProof/>
                <w:webHidden/>
              </w:rPr>
            </w:r>
            <w:r w:rsidR="00E00D03">
              <w:rPr>
                <w:noProof/>
                <w:webHidden/>
              </w:rPr>
              <w:fldChar w:fldCharType="separate"/>
            </w:r>
            <w:r w:rsidR="00E00D03">
              <w:rPr>
                <w:noProof/>
                <w:webHidden/>
              </w:rPr>
              <w:t>30</w:t>
            </w:r>
            <w:r w:rsidR="00E00D03">
              <w:rPr>
                <w:noProof/>
                <w:webHidden/>
              </w:rPr>
              <w:fldChar w:fldCharType="end"/>
            </w:r>
          </w:hyperlink>
        </w:p>
        <w:p w14:paraId="72824260" w14:textId="77777777" w:rsidR="00E00D03" w:rsidRDefault="00BE3A7A">
          <w:pPr>
            <w:pStyle w:val="TM4"/>
            <w:tabs>
              <w:tab w:val="left" w:pos="1440"/>
              <w:tab w:val="right" w:leader="dot" w:pos="9063"/>
            </w:tabs>
            <w:rPr>
              <w:rFonts w:cstheme="minorBidi"/>
              <w:noProof/>
              <w:sz w:val="22"/>
              <w:szCs w:val="22"/>
            </w:rPr>
          </w:pPr>
          <w:hyperlink w:anchor="_Toc490658004" w:history="1">
            <w:r w:rsidR="00E00D03" w:rsidRPr="00EA00E0">
              <w:rPr>
                <w:rStyle w:val="Lienhypertexte"/>
                <w:noProof/>
              </w:rPr>
              <w:t>II. 3. C.</w:t>
            </w:r>
            <w:r w:rsidR="00E00D03">
              <w:rPr>
                <w:rFonts w:cstheme="minorBidi"/>
                <w:noProof/>
                <w:sz w:val="22"/>
                <w:szCs w:val="22"/>
              </w:rPr>
              <w:tab/>
            </w:r>
            <w:r w:rsidR="00E00D03" w:rsidRPr="00EA00E0">
              <w:rPr>
                <w:rStyle w:val="Lienhypertexte"/>
                <w:noProof/>
              </w:rPr>
              <w:t>Neurophysiological parameters</w:t>
            </w:r>
            <w:r w:rsidR="00E00D03">
              <w:rPr>
                <w:noProof/>
                <w:webHidden/>
              </w:rPr>
              <w:tab/>
            </w:r>
            <w:r w:rsidR="00E00D03">
              <w:rPr>
                <w:noProof/>
                <w:webHidden/>
              </w:rPr>
              <w:fldChar w:fldCharType="begin"/>
            </w:r>
            <w:r w:rsidR="00E00D03">
              <w:rPr>
                <w:noProof/>
                <w:webHidden/>
              </w:rPr>
              <w:instrText xml:space="preserve"> PAGEREF _Toc490658004 \h </w:instrText>
            </w:r>
            <w:r w:rsidR="00E00D03">
              <w:rPr>
                <w:noProof/>
                <w:webHidden/>
              </w:rPr>
            </w:r>
            <w:r w:rsidR="00E00D03">
              <w:rPr>
                <w:noProof/>
                <w:webHidden/>
              </w:rPr>
              <w:fldChar w:fldCharType="separate"/>
            </w:r>
            <w:r w:rsidR="00E00D03">
              <w:rPr>
                <w:noProof/>
                <w:webHidden/>
              </w:rPr>
              <w:t>31</w:t>
            </w:r>
            <w:r w:rsidR="00E00D03">
              <w:rPr>
                <w:noProof/>
                <w:webHidden/>
              </w:rPr>
              <w:fldChar w:fldCharType="end"/>
            </w:r>
          </w:hyperlink>
        </w:p>
        <w:p w14:paraId="0A394255" w14:textId="77777777" w:rsidR="00E00D03" w:rsidRDefault="00BE3A7A">
          <w:pPr>
            <w:pStyle w:val="TM4"/>
            <w:tabs>
              <w:tab w:val="left" w:pos="1680"/>
              <w:tab w:val="right" w:leader="dot" w:pos="9063"/>
            </w:tabs>
            <w:rPr>
              <w:rFonts w:cstheme="minorBidi"/>
              <w:noProof/>
              <w:sz w:val="22"/>
              <w:szCs w:val="22"/>
            </w:rPr>
          </w:pPr>
          <w:hyperlink w:anchor="_Toc490658005" w:history="1">
            <w:r w:rsidR="00E00D03" w:rsidRPr="00EA00E0">
              <w:rPr>
                <w:rStyle w:val="Lienhypertexte"/>
                <w:noProof/>
              </w:rPr>
              <w:t>II. 3. D.</w:t>
            </w:r>
            <w:r w:rsidR="00E00D03">
              <w:rPr>
                <w:rFonts w:cstheme="minorBidi"/>
                <w:noProof/>
                <w:sz w:val="22"/>
                <w:szCs w:val="22"/>
              </w:rPr>
              <w:tab/>
            </w:r>
            <w:r w:rsidR="00E00D03" w:rsidRPr="00EA00E0">
              <w:rPr>
                <w:rStyle w:val="Lienhypertexte"/>
                <w:noProof/>
              </w:rPr>
              <w:t>Link between neurophysiological and psychological traits</w:t>
            </w:r>
            <w:r w:rsidR="00E00D03">
              <w:rPr>
                <w:noProof/>
                <w:webHidden/>
              </w:rPr>
              <w:tab/>
            </w:r>
            <w:r w:rsidR="00E00D03">
              <w:rPr>
                <w:noProof/>
                <w:webHidden/>
              </w:rPr>
              <w:fldChar w:fldCharType="begin"/>
            </w:r>
            <w:r w:rsidR="00E00D03">
              <w:rPr>
                <w:noProof/>
                <w:webHidden/>
              </w:rPr>
              <w:instrText xml:space="preserve"> PAGEREF _Toc490658005 \h </w:instrText>
            </w:r>
            <w:r w:rsidR="00E00D03">
              <w:rPr>
                <w:noProof/>
                <w:webHidden/>
              </w:rPr>
            </w:r>
            <w:r w:rsidR="00E00D03">
              <w:rPr>
                <w:noProof/>
                <w:webHidden/>
              </w:rPr>
              <w:fldChar w:fldCharType="separate"/>
            </w:r>
            <w:r w:rsidR="00E00D03">
              <w:rPr>
                <w:noProof/>
                <w:webHidden/>
              </w:rPr>
              <w:t>33</w:t>
            </w:r>
            <w:r w:rsidR="00E00D03">
              <w:rPr>
                <w:noProof/>
                <w:webHidden/>
              </w:rPr>
              <w:fldChar w:fldCharType="end"/>
            </w:r>
          </w:hyperlink>
        </w:p>
        <w:p w14:paraId="51B26842" w14:textId="77777777" w:rsidR="00E00D03" w:rsidRDefault="00BE3A7A">
          <w:pPr>
            <w:pStyle w:val="TM3"/>
            <w:tabs>
              <w:tab w:val="left" w:pos="1200"/>
              <w:tab w:val="right" w:leader="dot" w:pos="9063"/>
            </w:tabs>
            <w:rPr>
              <w:rFonts w:cstheme="minorBidi"/>
              <w:i w:val="0"/>
              <w:iCs w:val="0"/>
              <w:noProof/>
              <w:sz w:val="22"/>
              <w:szCs w:val="22"/>
            </w:rPr>
          </w:pPr>
          <w:hyperlink w:anchor="_Toc490658006" w:history="1">
            <w:r w:rsidR="00E00D03" w:rsidRPr="00EA00E0">
              <w:rPr>
                <w:rStyle w:val="Lienhypertexte"/>
                <w:noProof/>
              </w:rPr>
              <w:t>II. 4.</w:t>
            </w:r>
            <w:r w:rsidR="00E00D03">
              <w:rPr>
                <w:rFonts w:cstheme="minorBidi"/>
                <w:i w:val="0"/>
                <w:iCs w:val="0"/>
                <w:noProof/>
                <w:sz w:val="22"/>
                <w:szCs w:val="22"/>
              </w:rPr>
              <w:tab/>
            </w:r>
            <w:r w:rsidR="00E00D03" w:rsidRPr="00EA00E0">
              <w:rPr>
                <w:rStyle w:val="Lienhypertexte"/>
                <w:noProof/>
              </w:rPr>
              <w:t>Theories on dream recall</w:t>
            </w:r>
            <w:r w:rsidR="00E00D03">
              <w:rPr>
                <w:noProof/>
                <w:webHidden/>
              </w:rPr>
              <w:tab/>
            </w:r>
            <w:r w:rsidR="00E00D03">
              <w:rPr>
                <w:noProof/>
                <w:webHidden/>
              </w:rPr>
              <w:fldChar w:fldCharType="begin"/>
            </w:r>
            <w:r w:rsidR="00E00D03">
              <w:rPr>
                <w:noProof/>
                <w:webHidden/>
              </w:rPr>
              <w:instrText xml:space="preserve"> PAGEREF _Toc490658006 \h </w:instrText>
            </w:r>
            <w:r w:rsidR="00E00D03">
              <w:rPr>
                <w:noProof/>
                <w:webHidden/>
              </w:rPr>
            </w:r>
            <w:r w:rsidR="00E00D03">
              <w:rPr>
                <w:noProof/>
                <w:webHidden/>
              </w:rPr>
              <w:fldChar w:fldCharType="separate"/>
            </w:r>
            <w:r w:rsidR="00E00D03">
              <w:rPr>
                <w:noProof/>
                <w:webHidden/>
              </w:rPr>
              <w:t>34</w:t>
            </w:r>
            <w:r w:rsidR="00E00D03">
              <w:rPr>
                <w:noProof/>
                <w:webHidden/>
              </w:rPr>
              <w:fldChar w:fldCharType="end"/>
            </w:r>
          </w:hyperlink>
        </w:p>
        <w:p w14:paraId="44567A5A" w14:textId="77777777" w:rsidR="00E00D03" w:rsidRDefault="00BE3A7A">
          <w:pPr>
            <w:pStyle w:val="TM4"/>
            <w:tabs>
              <w:tab w:val="left" w:pos="1680"/>
              <w:tab w:val="right" w:leader="dot" w:pos="9063"/>
            </w:tabs>
            <w:rPr>
              <w:rFonts w:cstheme="minorBidi"/>
              <w:noProof/>
              <w:sz w:val="22"/>
              <w:szCs w:val="22"/>
            </w:rPr>
          </w:pPr>
          <w:hyperlink w:anchor="_Toc490658007" w:history="1">
            <w:r w:rsidR="00E00D03" w:rsidRPr="00EA00E0">
              <w:rPr>
                <w:rStyle w:val="Lienhypertexte"/>
                <w:noProof/>
              </w:rPr>
              <w:t>II. 4. A.</w:t>
            </w:r>
            <w:r w:rsidR="00E00D03">
              <w:rPr>
                <w:rFonts w:cstheme="minorBidi"/>
                <w:noProof/>
                <w:sz w:val="22"/>
                <w:szCs w:val="22"/>
              </w:rPr>
              <w:tab/>
            </w:r>
            <w:r w:rsidR="00E00D03" w:rsidRPr="00EA00E0">
              <w:rPr>
                <w:rStyle w:val="Lienhypertexte"/>
                <w:noProof/>
              </w:rPr>
              <w:t>Freud’s repression hypothesis</w:t>
            </w:r>
            <w:r w:rsidR="00E00D03">
              <w:rPr>
                <w:noProof/>
                <w:webHidden/>
              </w:rPr>
              <w:tab/>
            </w:r>
            <w:r w:rsidR="00E00D03">
              <w:rPr>
                <w:noProof/>
                <w:webHidden/>
              </w:rPr>
              <w:fldChar w:fldCharType="begin"/>
            </w:r>
            <w:r w:rsidR="00E00D03">
              <w:rPr>
                <w:noProof/>
                <w:webHidden/>
              </w:rPr>
              <w:instrText xml:space="preserve"> PAGEREF _Toc490658007 \h </w:instrText>
            </w:r>
            <w:r w:rsidR="00E00D03">
              <w:rPr>
                <w:noProof/>
                <w:webHidden/>
              </w:rPr>
            </w:r>
            <w:r w:rsidR="00E00D03">
              <w:rPr>
                <w:noProof/>
                <w:webHidden/>
              </w:rPr>
              <w:fldChar w:fldCharType="separate"/>
            </w:r>
            <w:r w:rsidR="00E00D03">
              <w:rPr>
                <w:noProof/>
                <w:webHidden/>
              </w:rPr>
              <w:t>34</w:t>
            </w:r>
            <w:r w:rsidR="00E00D03">
              <w:rPr>
                <w:noProof/>
                <w:webHidden/>
              </w:rPr>
              <w:fldChar w:fldCharType="end"/>
            </w:r>
          </w:hyperlink>
        </w:p>
        <w:p w14:paraId="44A0A862" w14:textId="77777777" w:rsidR="00E00D03" w:rsidRDefault="00BE3A7A">
          <w:pPr>
            <w:pStyle w:val="TM4"/>
            <w:tabs>
              <w:tab w:val="left" w:pos="1440"/>
              <w:tab w:val="right" w:leader="dot" w:pos="9063"/>
            </w:tabs>
            <w:rPr>
              <w:rFonts w:cstheme="minorBidi"/>
              <w:noProof/>
              <w:sz w:val="22"/>
              <w:szCs w:val="22"/>
            </w:rPr>
          </w:pPr>
          <w:hyperlink w:anchor="_Toc490658008" w:history="1">
            <w:r w:rsidR="00E00D03" w:rsidRPr="00EA00E0">
              <w:rPr>
                <w:rStyle w:val="Lienhypertexte"/>
                <w:noProof/>
              </w:rPr>
              <w:t>II. 4. B.</w:t>
            </w:r>
            <w:r w:rsidR="00E00D03">
              <w:rPr>
                <w:rFonts w:cstheme="minorBidi"/>
                <w:noProof/>
                <w:sz w:val="22"/>
                <w:szCs w:val="22"/>
              </w:rPr>
              <w:tab/>
            </w:r>
            <w:r w:rsidR="00E00D03" w:rsidRPr="00EA00E0">
              <w:rPr>
                <w:rStyle w:val="Lienhypertexte"/>
                <w:noProof/>
              </w:rPr>
              <w:t>Life-style hypothesis</w:t>
            </w:r>
            <w:r w:rsidR="00E00D03">
              <w:rPr>
                <w:noProof/>
                <w:webHidden/>
              </w:rPr>
              <w:tab/>
            </w:r>
            <w:r w:rsidR="00E00D03">
              <w:rPr>
                <w:noProof/>
                <w:webHidden/>
              </w:rPr>
              <w:fldChar w:fldCharType="begin"/>
            </w:r>
            <w:r w:rsidR="00E00D03">
              <w:rPr>
                <w:noProof/>
                <w:webHidden/>
              </w:rPr>
              <w:instrText xml:space="preserve"> PAGEREF _Toc490658008 \h </w:instrText>
            </w:r>
            <w:r w:rsidR="00E00D03">
              <w:rPr>
                <w:noProof/>
                <w:webHidden/>
              </w:rPr>
            </w:r>
            <w:r w:rsidR="00E00D03">
              <w:rPr>
                <w:noProof/>
                <w:webHidden/>
              </w:rPr>
              <w:fldChar w:fldCharType="separate"/>
            </w:r>
            <w:r w:rsidR="00E00D03">
              <w:rPr>
                <w:noProof/>
                <w:webHidden/>
              </w:rPr>
              <w:t>34</w:t>
            </w:r>
            <w:r w:rsidR="00E00D03">
              <w:rPr>
                <w:noProof/>
                <w:webHidden/>
              </w:rPr>
              <w:fldChar w:fldCharType="end"/>
            </w:r>
          </w:hyperlink>
        </w:p>
        <w:p w14:paraId="6268A1B3" w14:textId="77777777" w:rsidR="00E00D03" w:rsidRDefault="00BE3A7A">
          <w:pPr>
            <w:pStyle w:val="TM4"/>
            <w:tabs>
              <w:tab w:val="left" w:pos="1440"/>
              <w:tab w:val="right" w:leader="dot" w:pos="9063"/>
            </w:tabs>
            <w:rPr>
              <w:rFonts w:cstheme="minorBidi"/>
              <w:noProof/>
              <w:sz w:val="22"/>
              <w:szCs w:val="22"/>
            </w:rPr>
          </w:pPr>
          <w:hyperlink w:anchor="_Toc490658009" w:history="1">
            <w:r w:rsidR="00E00D03" w:rsidRPr="00EA00E0">
              <w:rPr>
                <w:rStyle w:val="Lienhypertexte"/>
                <w:noProof/>
              </w:rPr>
              <w:t>II. 4. C.</w:t>
            </w:r>
            <w:r w:rsidR="00E00D03">
              <w:rPr>
                <w:rFonts w:cstheme="minorBidi"/>
                <w:noProof/>
                <w:sz w:val="22"/>
                <w:szCs w:val="22"/>
              </w:rPr>
              <w:tab/>
            </w:r>
            <w:r w:rsidR="00E00D03" w:rsidRPr="00EA00E0">
              <w:rPr>
                <w:rStyle w:val="Lienhypertexte"/>
                <w:noProof/>
              </w:rPr>
              <w:t>Salience hypothesis</w:t>
            </w:r>
            <w:r w:rsidR="00E00D03">
              <w:rPr>
                <w:noProof/>
                <w:webHidden/>
              </w:rPr>
              <w:tab/>
            </w:r>
            <w:r w:rsidR="00E00D03">
              <w:rPr>
                <w:noProof/>
                <w:webHidden/>
              </w:rPr>
              <w:fldChar w:fldCharType="begin"/>
            </w:r>
            <w:r w:rsidR="00E00D03">
              <w:rPr>
                <w:noProof/>
                <w:webHidden/>
              </w:rPr>
              <w:instrText xml:space="preserve"> PAGEREF _Toc490658009 \h </w:instrText>
            </w:r>
            <w:r w:rsidR="00E00D03">
              <w:rPr>
                <w:noProof/>
                <w:webHidden/>
              </w:rPr>
            </w:r>
            <w:r w:rsidR="00E00D03">
              <w:rPr>
                <w:noProof/>
                <w:webHidden/>
              </w:rPr>
              <w:fldChar w:fldCharType="separate"/>
            </w:r>
            <w:r w:rsidR="00E00D03">
              <w:rPr>
                <w:noProof/>
                <w:webHidden/>
              </w:rPr>
              <w:t>34</w:t>
            </w:r>
            <w:r w:rsidR="00E00D03">
              <w:rPr>
                <w:noProof/>
                <w:webHidden/>
              </w:rPr>
              <w:fldChar w:fldCharType="end"/>
            </w:r>
          </w:hyperlink>
        </w:p>
        <w:p w14:paraId="631031A8" w14:textId="77777777" w:rsidR="00E00D03" w:rsidRDefault="00BE3A7A">
          <w:pPr>
            <w:pStyle w:val="TM4"/>
            <w:tabs>
              <w:tab w:val="left" w:pos="1680"/>
              <w:tab w:val="right" w:leader="dot" w:pos="9063"/>
            </w:tabs>
            <w:rPr>
              <w:rFonts w:cstheme="minorBidi"/>
              <w:noProof/>
              <w:sz w:val="22"/>
              <w:szCs w:val="22"/>
            </w:rPr>
          </w:pPr>
          <w:hyperlink w:anchor="_Toc490658010" w:history="1">
            <w:r w:rsidR="00E00D03" w:rsidRPr="00EA00E0">
              <w:rPr>
                <w:rStyle w:val="Lienhypertexte"/>
                <w:noProof/>
              </w:rPr>
              <w:t>II. 4. D.</w:t>
            </w:r>
            <w:r w:rsidR="00E00D03">
              <w:rPr>
                <w:rFonts w:cstheme="minorBidi"/>
                <w:noProof/>
                <w:sz w:val="22"/>
                <w:szCs w:val="22"/>
              </w:rPr>
              <w:tab/>
            </w:r>
            <w:r w:rsidR="00E00D03" w:rsidRPr="00EA00E0">
              <w:rPr>
                <w:rStyle w:val="Lienhypertexte"/>
                <w:noProof/>
              </w:rPr>
              <w:t>Arousal-retrieval model</w:t>
            </w:r>
            <w:r w:rsidR="00E00D03">
              <w:rPr>
                <w:noProof/>
                <w:webHidden/>
              </w:rPr>
              <w:tab/>
            </w:r>
            <w:r w:rsidR="00E00D03">
              <w:rPr>
                <w:noProof/>
                <w:webHidden/>
              </w:rPr>
              <w:fldChar w:fldCharType="begin"/>
            </w:r>
            <w:r w:rsidR="00E00D03">
              <w:rPr>
                <w:noProof/>
                <w:webHidden/>
              </w:rPr>
              <w:instrText xml:space="preserve"> PAGEREF _Toc490658010 \h </w:instrText>
            </w:r>
            <w:r w:rsidR="00E00D03">
              <w:rPr>
                <w:noProof/>
                <w:webHidden/>
              </w:rPr>
            </w:r>
            <w:r w:rsidR="00E00D03">
              <w:rPr>
                <w:noProof/>
                <w:webHidden/>
              </w:rPr>
              <w:fldChar w:fldCharType="separate"/>
            </w:r>
            <w:r w:rsidR="00E00D03">
              <w:rPr>
                <w:noProof/>
                <w:webHidden/>
              </w:rPr>
              <w:t>35</w:t>
            </w:r>
            <w:r w:rsidR="00E00D03">
              <w:rPr>
                <w:noProof/>
                <w:webHidden/>
              </w:rPr>
              <w:fldChar w:fldCharType="end"/>
            </w:r>
          </w:hyperlink>
        </w:p>
        <w:p w14:paraId="7F4DEDDE" w14:textId="77777777" w:rsidR="00E00D03" w:rsidRDefault="00BE3A7A">
          <w:pPr>
            <w:pStyle w:val="TM4"/>
            <w:tabs>
              <w:tab w:val="left" w:pos="1440"/>
              <w:tab w:val="right" w:leader="dot" w:pos="9063"/>
            </w:tabs>
            <w:rPr>
              <w:rFonts w:cstheme="minorBidi"/>
              <w:noProof/>
              <w:sz w:val="22"/>
              <w:szCs w:val="22"/>
            </w:rPr>
          </w:pPr>
          <w:hyperlink w:anchor="_Toc490658011" w:history="1">
            <w:r w:rsidR="00E00D03" w:rsidRPr="00EA00E0">
              <w:rPr>
                <w:rStyle w:val="Lienhypertexte"/>
                <w:noProof/>
              </w:rPr>
              <w:t>II. 4. E.</w:t>
            </w:r>
            <w:r w:rsidR="00E00D03">
              <w:rPr>
                <w:rFonts w:cstheme="minorBidi"/>
                <w:noProof/>
                <w:sz w:val="22"/>
                <w:szCs w:val="22"/>
              </w:rPr>
              <w:tab/>
            </w:r>
            <w:r w:rsidR="00E00D03" w:rsidRPr="00EA00E0">
              <w:rPr>
                <w:rStyle w:val="Lienhypertexte"/>
                <w:noProof/>
              </w:rPr>
              <w:t>State-shift hypothesis</w:t>
            </w:r>
            <w:r w:rsidR="00E00D03">
              <w:rPr>
                <w:noProof/>
                <w:webHidden/>
              </w:rPr>
              <w:tab/>
            </w:r>
            <w:r w:rsidR="00E00D03">
              <w:rPr>
                <w:noProof/>
                <w:webHidden/>
              </w:rPr>
              <w:fldChar w:fldCharType="begin"/>
            </w:r>
            <w:r w:rsidR="00E00D03">
              <w:rPr>
                <w:noProof/>
                <w:webHidden/>
              </w:rPr>
              <w:instrText xml:space="preserve"> PAGEREF _Toc490658011 \h </w:instrText>
            </w:r>
            <w:r w:rsidR="00E00D03">
              <w:rPr>
                <w:noProof/>
                <w:webHidden/>
              </w:rPr>
            </w:r>
            <w:r w:rsidR="00E00D03">
              <w:rPr>
                <w:noProof/>
                <w:webHidden/>
              </w:rPr>
              <w:fldChar w:fldCharType="separate"/>
            </w:r>
            <w:r w:rsidR="00E00D03">
              <w:rPr>
                <w:noProof/>
                <w:webHidden/>
              </w:rPr>
              <w:t>35</w:t>
            </w:r>
            <w:r w:rsidR="00E00D03">
              <w:rPr>
                <w:noProof/>
                <w:webHidden/>
              </w:rPr>
              <w:fldChar w:fldCharType="end"/>
            </w:r>
          </w:hyperlink>
        </w:p>
        <w:p w14:paraId="6BAB56CE" w14:textId="77777777" w:rsidR="00E00D03" w:rsidRDefault="00BE3A7A">
          <w:pPr>
            <w:pStyle w:val="TM4"/>
            <w:tabs>
              <w:tab w:val="left" w:pos="1440"/>
              <w:tab w:val="right" w:leader="dot" w:pos="9063"/>
            </w:tabs>
            <w:rPr>
              <w:rFonts w:cstheme="minorBidi"/>
              <w:noProof/>
              <w:sz w:val="22"/>
              <w:szCs w:val="22"/>
            </w:rPr>
          </w:pPr>
          <w:hyperlink w:anchor="_Toc490658012" w:history="1">
            <w:r w:rsidR="00E00D03" w:rsidRPr="00EA00E0">
              <w:rPr>
                <w:rStyle w:val="Lienhypertexte"/>
                <w:noProof/>
              </w:rPr>
              <w:t>II. 4. F.</w:t>
            </w:r>
            <w:r w:rsidR="00E00D03">
              <w:rPr>
                <w:rFonts w:cstheme="minorBidi"/>
                <w:noProof/>
                <w:sz w:val="22"/>
                <w:szCs w:val="22"/>
              </w:rPr>
              <w:tab/>
            </w:r>
            <w:r w:rsidR="00E00D03" w:rsidRPr="00EA00E0">
              <w:rPr>
                <w:rStyle w:val="Lienhypertexte"/>
                <w:noProof/>
              </w:rPr>
              <w:t>Sleep inertia</w:t>
            </w:r>
            <w:r w:rsidR="00E00D03">
              <w:rPr>
                <w:noProof/>
                <w:webHidden/>
              </w:rPr>
              <w:tab/>
            </w:r>
            <w:r w:rsidR="00E00D03">
              <w:rPr>
                <w:noProof/>
                <w:webHidden/>
              </w:rPr>
              <w:fldChar w:fldCharType="begin"/>
            </w:r>
            <w:r w:rsidR="00E00D03">
              <w:rPr>
                <w:noProof/>
                <w:webHidden/>
              </w:rPr>
              <w:instrText xml:space="preserve"> PAGEREF _Toc490658012 \h </w:instrText>
            </w:r>
            <w:r w:rsidR="00E00D03">
              <w:rPr>
                <w:noProof/>
                <w:webHidden/>
              </w:rPr>
            </w:r>
            <w:r w:rsidR="00E00D03">
              <w:rPr>
                <w:noProof/>
                <w:webHidden/>
              </w:rPr>
              <w:fldChar w:fldCharType="separate"/>
            </w:r>
            <w:r w:rsidR="00E00D03">
              <w:rPr>
                <w:noProof/>
                <w:webHidden/>
              </w:rPr>
              <w:t>35</w:t>
            </w:r>
            <w:r w:rsidR="00E00D03">
              <w:rPr>
                <w:noProof/>
                <w:webHidden/>
              </w:rPr>
              <w:fldChar w:fldCharType="end"/>
            </w:r>
          </w:hyperlink>
        </w:p>
        <w:p w14:paraId="272E121A" w14:textId="77777777" w:rsidR="00E00D03" w:rsidRDefault="00BE3A7A">
          <w:pPr>
            <w:pStyle w:val="TM4"/>
            <w:tabs>
              <w:tab w:val="left" w:pos="1680"/>
              <w:tab w:val="right" w:leader="dot" w:pos="9063"/>
            </w:tabs>
            <w:rPr>
              <w:rFonts w:cstheme="minorBidi"/>
              <w:noProof/>
              <w:sz w:val="22"/>
              <w:szCs w:val="22"/>
            </w:rPr>
          </w:pPr>
          <w:hyperlink w:anchor="_Toc490658013" w:history="1">
            <w:r w:rsidR="00E00D03" w:rsidRPr="00EA00E0">
              <w:rPr>
                <w:rStyle w:val="Lienhypertexte"/>
                <w:noProof/>
              </w:rPr>
              <w:t>II. 4. G.</w:t>
            </w:r>
            <w:r w:rsidR="00E00D03">
              <w:rPr>
                <w:rFonts w:cstheme="minorBidi"/>
                <w:noProof/>
                <w:sz w:val="22"/>
                <w:szCs w:val="22"/>
              </w:rPr>
              <w:tab/>
            </w:r>
            <w:r w:rsidR="00E00D03" w:rsidRPr="00EA00E0">
              <w:rPr>
                <w:rStyle w:val="Lienhypertexte"/>
                <w:noProof/>
              </w:rPr>
              <w:t>Towards a unifying theory of dream recall</w:t>
            </w:r>
            <w:r w:rsidR="00E00D03">
              <w:rPr>
                <w:noProof/>
                <w:webHidden/>
              </w:rPr>
              <w:tab/>
            </w:r>
            <w:r w:rsidR="00E00D03">
              <w:rPr>
                <w:noProof/>
                <w:webHidden/>
              </w:rPr>
              <w:fldChar w:fldCharType="begin"/>
            </w:r>
            <w:r w:rsidR="00E00D03">
              <w:rPr>
                <w:noProof/>
                <w:webHidden/>
              </w:rPr>
              <w:instrText xml:space="preserve"> PAGEREF _Toc490658013 \h </w:instrText>
            </w:r>
            <w:r w:rsidR="00E00D03">
              <w:rPr>
                <w:noProof/>
                <w:webHidden/>
              </w:rPr>
            </w:r>
            <w:r w:rsidR="00E00D03">
              <w:rPr>
                <w:noProof/>
                <w:webHidden/>
              </w:rPr>
              <w:fldChar w:fldCharType="separate"/>
            </w:r>
            <w:r w:rsidR="00E00D03">
              <w:rPr>
                <w:noProof/>
                <w:webHidden/>
              </w:rPr>
              <w:t>36</w:t>
            </w:r>
            <w:r w:rsidR="00E00D03">
              <w:rPr>
                <w:noProof/>
                <w:webHidden/>
              </w:rPr>
              <w:fldChar w:fldCharType="end"/>
            </w:r>
          </w:hyperlink>
        </w:p>
        <w:p w14:paraId="2D792D43" w14:textId="77777777" w:rsidR="00E00D03" w:rsidRDefault="00BE3A7A">
          <w:pPr>
            <w:pStyle w:val="TM2"/>
            <w:tabs>
              <w:tab w:val="left" w:pos="720"/>
              <w:tab w:val="right" w:leader="dot" w:pos="9063"/>
            </w:tabs>
            <w:rPr>
              <w:rFonts w:cstheme="minorBidi"/>
              <w:smallCaps w:val="0"/>
              <w:noProof/>
              <w:sz w:val="22"/>
              <w:szCs w:val="22"/>
            </w:rPr>
          </w:pPr>
          <w:hyperlink w:anchor="_Toc490658014" w:history="1">
            <w:r w:rsidR="00E00D03" w:rsidRPr="00EA00E0">
              <w:rPr>
                <w:rStyle w:val="Lienhypertexte"/>
                <w:noProof/>
              </w:rPr>
              <w:t>III.</w:t>
            </w:r>
            <w:r w:rsidR="00E00D03">
              <w:rPr>
                <w:rFonts w:cstheme="minorBidi"/>
                <w:smallCaps w:val="0"/>
                <w:noProof/>
                <w:sz w:val="22"/>
                <w:szCs w:val="22"/>
              </w:rPr>
              <w:tab/>
            </w:r>
            <w:r w:rsidR="00E00D03" w:rsidRPr="00EA00E0">
              <w:rPr>
                <w:rStyle w:val="Lienhypertexte"/>
                <w:noProof/>
              </w:rPr>
              <w:t>Dream content and dream function</w:t>
            </w:r>
            <w:r w:rsidR="00E00D03">
              <w:rPr>
                <w:noProof/>
                <w:webHidden/>
              </w:rPr>
              <w:tab/>
            </w:r>
            <w:r w:rsidR="00E00D03">
              <w:rPr>
                <w:noProof/>
                <w:webHidden/>
              </w:rPr>
              <w:fldChar w:fldCharType="begin"/>
            </w:r>
            <w:r w:rsidR="00E00D03">
              <w:rPr>
                <w:noProof/>
                <w:webHidden/>
              </w:rPr>
              <w:instrText xml:space="preserve"> PAGEREF _Toc490658014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CCA3790" w14:textId="77777777" w:rsidR="00E00D03" w:rsidRDefault="00BE3A7A">
          <w:pPr>
            <w:pStyle w:val="TM3"/>
            <w:tabs>
              <w:tab w:val="left" w:pos="1200"/>
              <w:tab w:val="right" w:leader="dot" w:pos="9063"/>
            </w:tabs>
            <w:rPr>
              <w:rFonts w:cstheme="minorBidi"/>
              <w:i w:val="0"/>
              <w:iCs w:val="0"/>
              <w:noProof/>
              <w:sz w:val="22"/>
              <w:szCs w:val="22"/>
            </w:rPr>
          </w:pPr>
          <w:hyperlink w:anchor="_Toc490658015" w:history="1">
            <w:r w:rsidR="00E00D03" w:rsidRPr="00EA00E0">
              <w:rPr>
                <w:rStyle w:val="Lienhypertexte"/>
                <w:noProof/>
              </w:rPr>
              <w:t>II. 5.</w:t>
            </w:r>
            <w:r w:rsidR="00E00D03">
              <w:rPr>
                <w:rFonts w:cstheme="minorBidi"/>
                <w:i w:val="0"/>
                <w:iCs w:val="0"/>
                <w:noProof/>
                <w:sz w:val="22"/>
                <w:szCs w:val="22"/>
              </w:rPr>
              <w:tab/>
            </w:r>
            <w:r w:rsidR="00E00D03" w:rsidRPr="00EA00E0">
              <w:rPr>
                <w:rStyle w:val="Lienhypertexte"/>
                <w:noProof/>
              </w:rPr>
              <w:t>Dream content</w:t>
            </w:r>
            <w:r w:rsidR="00E00D03">
              <w:rPr>
                <w:noProof/>
                <w:webHidden/>
              </w:rPr>
              <w:tab/>
            </w:r>
            <w:r w:rsidR="00E00D03">
              <w:rPr>
                <w:noProof/>
                <w:webHidden/>
              </w:rPr>
              <w:fldChar w:fldCharType="begin"/>
            </w:r>
            <w:r w:rsidR="00E00D03">
              <w:rPr>
                <w:noProof/>
                <w:webHidden/>
              </w:rPr>
              <w:instrText xml:space="preserve"> PAGEREF _Toc490658015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4C24916" w14:textId="77777777" w:rsidR="00E00D03" w:rsidRDefault="00BE3A7A">
          <w:pPr>
            <w:pStyle w:val="TM4"/>
            <w:tabs>
              <w:tab w:val="left" w:pos="1680"/>
              <w:tab w:val="right" w:leader="dot" w:pos="9063"/>
            </w:tabs>
            <w:rPr>
              <w:rFonts w:cstheme="minorBidi"/>
              <w:noProof/>
              <w:sz w:val="22"/>
              <w:szCs w:val="22"/>
            </w:rPr>
          </w:pPr>
          <w:hyperlink w:anchor="_Toc490658016" w:history="1">
            <w:r w:rsidR="00E00D03" w:rsidRPr="00EA00E0">
              <w:rPr>
                <w:rStyle w:val="Lienhypertexte"/>
                <w:noProof/>
              </w:rPr>
              <w:t>II. 5. A.</w:t>
            </w:r>
            <w:r w:rsidR="00E00D03">
              <w:rPr>
                <w:rFonts w:cstheme="minorBidi"/>
                <w:noProof/>
                <w:sz w:val="22"/>
                <w:szCs w:val="22"/>
              </w:rPr>
              <w:tab/>
            </w:r>
            <w:r w:rsidR="00E00D03" w:rsidRPr="00EA00E0">
              <w:rPr>
                <w:rStyle w:val="Lienhypertexte"/>
                <w:noProof/>
              </w:rPr>
              <w:t>Methodology: basic principles of dream content analysis</w:t>
            </w:r>
            <w:r w:rsidR="00E00D03">
              <w:rPr>
                <w:noProof/>
                <w:webHidden/>
              </w:rPr>
              <w:tab/>
            </w:r>
            <w:r w:rsidR="00E00D03">
              <w:rPr>
                <w:noProof/>
                <w:webHidden/>
              </w:rPr>
              <w:fldChar w:fldCharType="begin"/>
            </w:r>
            <w:r w:rsidR="00E00D03">
              <w:rPr>
                <w:noProof/>
                <w:webHidden/>
              </w:rPr>
              <w:instrText xml:space="preserve"> PAGEREF _Toc490658016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7C7A8630" w14:textId="77777777" w:rsidR="00E00D03" w:rsidRDefault="00BE3A7A">
          <w:pPr>
            <w:pStyle w:val="TM4"/>
            <w:tabs>
              <w:tab w:val="left" w:pos="1440"/>
              <w:tab w:val="right" w:leader="dot" w:pos="9063"/>
            </w:tabs>
            <w:rPr>
              <w:rFonts w:cstheme="minorBidi"/>
              <w:noProof/>
              <w:sz w:val="22"/>
              <w:szCs w:val="22"/>
            </w:rPr>
          </w:pPr>
          <w:hyperlink w:anchor="_Toc490658017" w:history="1">
            <w:r w:rsidR="00E00D03" w:rsidRPr="00EA00E0">
              <w:rPr>
                <w:rStyle w:val="Lienhypertexte"/>
                <w:noProof/>
              </w:rPr>
              <w:t>II. 5. B.</w:t>
            </w:r>
            <w:r w:rsidR="00E00D03">
              <w:rPr>
                <w:rFonts w:cstheme="minorBidi"/>
                <w:noProof/>
                <w:sz w:val="22"/>
                <w:szCs w:val="22"/>
              </w:rPr>
              <w:tab/>
            </w:r>
            <w:r w:rsidR="00E00D03" w:rsidRPr="00EA00E0">
              <w:rPr>
                <w:rStyle w:val="Lienhypertexte"/>
                <w:noProof/>
              </w:rPr>
              <w:t>Experimental results</w:t>
            </w:r>
            <w:r w:rsidR="00E00D03">
              <w:rPr>
                <w:noProof/>
                <w:webHidden/>
              </w:rPr>
              <w:tab/>
            </w:r>
            <w:r w:rsidR="00E00D03">
              <w:rPr>
                <w:noProof/>
                <w:webHidden/>
              </w:rPr>
              <w:fldChar w:fldCharType="begin"/>
            </w:r>
            <w:r w:rsidR="00E00D03">
              <w:rPr>
                <w:noProof/>
                <w:webHidden/>
              </w:rPr>
              <w:instrText xml:space="preserve"> PAGEREF _Toc490658017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037ADE4C" w14:textId="77777777" w:rsidR="00E00D03" w:rsidRDefault="00BE3A7A">
          <w:pPr>
            <w:pStyle w:val="TM4"/>
            <w:tabs>
              <w:tab w:val="left" w:pos="1440"/>
              <w:tab w:val="right" w:leader="dot" w:pos="9063"/>
            </w:tabs>
            <w:rPr>
              <w:rFonts w:cstheme="minorBidi"/>
              <w:noProof/>
              <w:sz w:val="22"/>
              <w:szCs w:val="22"/>
            </w:rPr>
          </w:pPr>
          <w:hyperlink w:anchor="_Toc490658018" w:history="1">
            <w:r w:rsidR="00E00D03" w:rsidRPr="00EA00E0">
              <w:rPr>
                <w:rStyle w:val="Lienhypertexte"/>
                <w:noProof/>
              </w:rPr>
              <w:t>II. 5. C.</w:t>
            </w:r>
            <w:r w:rsidR="00E00D03">
              <w:rPr>
                <w:rFonts w:cstheme="minorBidi"/>
                <w:noProof/>
                <w:sz w:val="22"/>
                <w:szCs w:val="22"/>
              </w:rPr>
              <w:tab/>
            </w:r>
            <w:r w:rsidR="00E00D03" w:rsidRPr="00EA00E0">
              <w:rPr>
                <w:rStyle w:val="Lienhypertexte"/>
                <w:noProof/>
              </w:rPr>
              <w:t>The memory sources of dreams</w:t>
            </w:r>
            <w:r w:rsidR="00E00D03">
              <w:rPr>
                <w:noProof/>
                <w:webHidden/>
              </w:rPr>
              <w:tab/>
            </w:r>
            <w:r w:rsidR="00E00D03">
              <w:rPr>
                <w:noProof/>
                <w:webHidden/>
              </w:rPr>
              <w:fldChar w:fldCharType="begin"/>
            </w:r>
            <w:r w:rsidR="00E00D03">
              <w:rPr>
                <w:noProof/>
                <w:webHidden/>
              </w:rPr>
              <w:instrText xml:space="preserve"> PAGEREF _Toc490658018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BAEAAA8" w14:textId="77777777" w:rsidR="00E00D03" w:rsidRDefault="00BE3A7A">
          <w:pPr>
            <w:pStyle w:val="TM3"/>
            <w:tabs>
              <w:tab w:val="left" w:pos="1200"/>
              <w:tab w:val="right" w:leader="dot" w:pos="9063"/>
            </w:tabs>
            <w:rPr>
              <w:rFonts w:cstheme="minorBidi"/>
              <w:i w:val="0"/>
              <w:iCs w:val="0"/>
              <w:noProof/>
              <w:sz w:val="22"/>
              <w:szCs w:val="22"/>
            </w:rPr>
          </w:pPr>
          <w:hyperlink w:anchor="_Toc490658019" w:history="1">
            <w:r w:rsidR="00E00D03" w:rsidRPr="00EA00E0">
              <w:rPr>
                <w:rStyle w:val="Lienhypertexte"/>
                <w:noProof/>
              </w:rPr>
              <w:t>II. 6.</w:t>
            </w:r>
            <w:r w:rsidR="00E00D03">
              <w:rPr>
                <w:rFonts w:cstheme="minorBidi"/>
                <w:i w:val="0"/>
                <w:iCs w:val="0"/>
                <w:noProof/>
                <w:sz w:val="22"/>
                <w:szCs w:val="22"/>
              </w:rPr>
              <w:tab/>
            </w:r>
            <w:r w:rsidR="00E00D03" w:rsidRPr="00EA00E0">
              <w:rPr>
                <w:rStyle w:val="Lienhypertexte"/>
                <w:noProof/>
              </w:rPr>
              <w:t>The function(s) of dreams</w:t>
            </w:r>
            <w:r w:rsidR="00E00D03">
              <w:rPr>
                <w:noProof/>
                <w:webHidden/>
              </w:rPr>
              <w:tab/>
            </w:r>
            <w:r w:rsidR="00E00D03">
              <w:rPr>
                <w:noProof/>
                <w:webHidden/>
              </w:rPr>
              <w:fldChar w:fldCharType="begin"/>
            </w:r>
            <w:r w:rsidR="00E00D03">
              <w:rPr>
                <w:noProof/>
                <w:webHidden/>
              </w:rPr>
              <w:instrText xml:space="preserve"> PAGEREF _Toc490658019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6D5A67B" w14:textId="77777777" w:rsidR="00E00D03" w:rsidRDefault="00BE3A7A">
          <w:pPr>
            <w:pStyle w:val="TM4"/>
            <w:tabs>
              <w:tab w:val="left" w:pos="1680"/>
              <w:tab w:val="right" w:leader="dot" w:pos="9063"/>
            </w:tabs>
            <w:rPr>
              <w:rFonts w:cstheme="minorBidi"/>
              <w:noProof/>
              <w:sz w:val="22"/>
              <w:szCs w:val="22"/>
            </w:rPr>
          </w:pPr>
          <w:hyperlink w:anchor="_Toc490658020" w:history="1">
            <w:r w:rsidR="00E00D03" w:rsidRPr="00EA00E0">
              <w:rPr>
                <w:rStyle w:val="Lienhypertexte"/>
                <w:noProof/>
              </w:rPr>
              <w:t>II. 6. A.</w:t>
            </w:r>
            <w:r w:rsidR="00E00D03">
              <w:rPr>
                <w:rFonts w:cstheme="minorBidi"/>
                <w:noProof/>
                <w:sz w:val="22"/>
                <w:szCs w:val="22"/>
              </w:rPr>
              <w:tab/>
            </w:r>
            <w:r w:rsidR="00E00D03" w:rsidRPr="00EA00E0">
              <w:rPr>
                <w:rStyle w:val="Lienhypertexte"/>
                <w:noProof/>
              </w:rPr>
              <w:t>Historical perspective</w:t>
            </w:r>
            <w:r w:rsidR="00E00D03">
              <w:rPr>
                <w:noProof/>
                <w:webHidden/>
              </w:rPr>
              <w:tab/>
            </w:r>
            <w:r w:rsidR="00E00D03">
              <w:rPr>
                <w:noProof/>
                <w:webHidden/>
              </w:rPr>
              <w:fldChar w:fldCharType="begin"/>
            </w:r>
            <w:r w:rsidR="00E00D03">
              <w:rPr>
                <w:noProof/>
                <w:webHidden/>
              </w:rPr>
              <w:instrText xml:space="preserve"> PAGEREF _Toc490658020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D60800C" w14:textId="77777777" w:rsidR="00E00D03" w:rsidRDefault="00BE3A7A">
          <w:pPr>
            <w:pStyle w:val="TM4"/>
            <w:tabs>
              <w:tab w:val="left" w:pos="1440"/>
              <w:tab w:val="right" w:leader="dot" w:pos="9063"/>
            </w:tabs>
            <w:rPr>
              <w:rFonts w:cstheme="minorBidi"/>
              <w:noProof/>
              <w:sz w:val="22"/>
              <w:szCs w:val="22"/>
            </w:rPr>
          </w:pPr>
          <w:hyperlink w:anchor="_Toc490658021" w:history="1">
            <w:r w:rsidR="00E00D03" w:rsidRPr="00EA00E0">
              <w:rPr>
                <w:rStyle w:val="Lienhypertexte"/>
                <w:noProof/>
              </w:rPr>
              <w:t>II. 6. B.</w:t>
            </w:r>
            <w:r w:rsidR="00E00D03">
              <w:rPr>
                <w:rFonts w:cstheme="minorBidi"/>
                <w:noProof/>
                <w:sz w:val="22"/>
                <w:szCs w:val="22"/>
              </w:rPr>
              <w:tab/>
            </w:r>
            <w:r w:rsidR="00E00D03" w:rsidRPr="00EA00E0">
              <w:rPr>
                <w:rStyle w:val="Lienhypertexte"/>
                <w:noProof/>
              </w:rPr>
              <w:t>Emotional regulation</w:t>
            </w:r>
            <w:r w:rsidR="00E00D03">
              <w:rPr>
                <w:noProof/>
                <w:webHidden/>
              </w:rPr>
              <w:tab/>
            </w:r>
            <w:r w:rsidR="00E00D03">
              <w:rPr>
                <w:noProof/>
                <w:webHidden/>
              </w:rPr>
              <w:fldChar w:fldCharType="begin"/>
            </w:r>
            <w:r w:rsidR="00E00D03">
              <w:rPr>
                <w:noProof/>
                <w:webHidden/>
              </w:rPr>
              <w:instrText xml:space="preserve"> PAGEREF _Toc490658021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1A1D0B27" w14:textId="77777777" w:rsidR="00E00D03" w:rsidRDefault="00BE3A7A">
          <w:pPr>
            <w:pStyle w:val="TM4"/>
            <w:tabs>
              <w:tab w:val="left" w:pos="1440"/>
              <w:tab w:val="right" w:leader="dot" w:pos="9063"/>
            </w:tabs>
            <w:rPr>
              <w:rFonts w:cstheme="minorBidi"/>
              <w:noProof/>
              <w:sz w:val="22"/>
              <w:szCs w:val="22"/>
            </w:rPr>
          </w:pPr>
          <w:hyperlink w:anchor="_Toc490658022" w:history="1">
            <w:r w:rsidR="00E00D03" w:rsidRPr="00EA00E0">
              <w:rPr>
                <w:rStyle w:val="Lienhypertexte"/>
                <w:noProof/>
              </w:rPr>
              <w:t>II. 6. C.</w:t>
            </w:r>
            <w:r w:rsidR="00E00D03">
              <w:rPr>
                <w:rFonts w:cstheme="minorBidi"/>
                <w:noProof/>
                <w:sz w:val="22"/>
                <w:szCs w:val="22"/>
              </w:rPr>
              <w:tab/>
            </w:r>
            <w:r w:rsidR="00E00D03" w:rsidRPr="00EA00E0">
              <w:rPr>
                <w:rStyle w:val="Lienhypertexte"/>
                <w:noProof/>
              </w:rPr>
              <w:t>Memory processing</w:t>
            </w:r>
            <w:r w:rsidR="00E00D03">
              <w:rPr>
                <w:noProof/>
                <w:webHidden/>
              </w:rPr>
              <w:tab/>
            </w:r>
            <w:r w:rsidR="00E00D03">
              <w:rPr>
                <w:noProof/>
                <w:webHidden/>
              </w:rPr>
              <w:fldChar w:fldCharType="begin"/>
            </w:r>
            <w:r w:rsidR="00E00D03">
              <w:rPr>
                <w:noProof/>
                <w:webHidden/>
              </w:rPr>
              <w:instrText xml:space="preserve"> PAGEREF _Toc490658022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674192E2" w14:textId="77777777" w:rsidR="00E00D03" w:rsidRDefault="00BE3A7A">
          <w:pPr>
            <w:pStyle w:val="TM4"/>
            <w:tabs>
              <w:tab w:val="left" w:pos="1680"/>
              <w:tab w:val="right" w:leader="dot" w:pos="9063"/>
            </w:tabs>
            <w:rPr>
              <w:rFonts w:cstheme="minorBidi"/>
              <w:noProof/>
              <w:sz w:val="22"/>
              <w:szCs w:val="22"/>
            </w:rPr>
          </w:pPr>
          <w:hyperlink w:anchor="_Toc490658023" w:history="1">
            <w:r w:rsidR="00E00D03" w:rsidRPr="00EA00E0">
              <w:rPr>
                <w:rStyle w:val="Lienhypertexte"/>
                <w:noProof/>
              </w:rPr>
              <w:t>II. 6. D.</w:t>
            </w:r>
            <w:r w:rsidR="00E00D03">
              <w:rPr>
                <w:rFonts w:cstheme="minorBidi"/>
                <w:noProof/>
                <w:sz w:val="22"/>
                <w:szCs w:val="22"/>
              </w:rPr>
              <w:tab/>
            </w:r>
            <w:r w:rsidR="00E00D03" w:rsidRPr="00EA00E0">
              <w:rPr>
                <w:rStyle w:val="Lienhypertexte"/>
                <w:noProof/>
              </w:rPr>
              <w:t>Others hypotheses</w:t>
            </w:r>
            <w:r w:rsidR="00E00D03">
              <w:rPr>
                <w:noProof/>
                <w:webHidden/>
              </w:rPr>
              <w:tab/>
            </w:r>
            <w:r w:rsidR="00E00D03">
              <w:rPr>
                <w:noProof/>
                <w:webHidden/>
              </w:rPr>
              <w:fldChar w:fldCharType="begin"/>
            </w:r>
            <w:r w:rsidR="00E00D03">
              <w:rPr>
                <w:noProof/>
                <w:webHidden/>
              </w:rPr>
              <w:instrText xml:space="preserve"> PAGEREF _Toc490658023 \h </w:instrText>
            </w:r>
            <w:r w:rsidR="00E00D03">
              <w:rPr>
                <w:noProof/>
                <w:webHidden/>
              </w:rPr>
            </w:r>
            <w:r w:rsidR="00E00D03">
              <w:rPr>
                <w:noProof/>
                <w:webHidden/>
              </w:rPr>
              <w:fldChar w:fldCharType="separate"/>
            </w:r>
            <w:r w:rsidR="00E00D03">
              <w:rPr>
                <w:noProof/>
                <w:webHidden/>
              </w:rPr>
              <w:t>37</w:t>
            </w:r>
            <w:r w:rsidR="00E00D03">
              <w:rPr>
                <w:noProof/>
                <w:webHidden/>
              </w:rPr>
              <w:fldChar w:fldCharType="end"/>
            </w:r>
          </w:hyperlink>
        </w:p>
        <w:p w14:paraId="59ACDF63" w14:textId="77777777" w:rsidR="00E00D03" w:rsidRDefault="00BE3A7A">
          <w:pPr>
            <w:pStyle w:val="TM2"/>
            <w:tabs>
              <w:tab w:val="left" w:pos="720"/>
              <w:tab w:val="right" w:leader="dot" w:pos="9063"/>
            </w:tabs>
            <w:rPr>
              <w:rFonts w:cstheme="minorBidi"/>
              <w:smallCaps w:val="0"/>
              <w:noProof/>
              <w:sz w:val="22"/>
              <w:szCs w:val="22"/>
            </w:rPr>
          </w:pPr>
          <w:hyperlink w:anchor="_Toc490658024" w:history="1">
            <w:r w:rsidR="00E00D03" w:rsidRPr="00EA00E0">
              <w:rPr>
                <w:rStyle w:val="Lienhypertexte"/>
                <w:noProof/>
              </w:rPr>
              <w:t>IV.</w:t>
            </w:r>
            <w:r w:rsidR="00E00D03">
              <w:rPr>
                <w:rFonts w:cstheme="minorBidi"/>
                <w:smallCaps w:val="0"/>
                <w:noProof/>
                <w:sz w:val="22"/>
                <w:szCs w:val="22"/>
              </w:rPr>
              <w:tab/>
            </w:r>
            <w:r w:rsidR="00E00D03" w:rsidRPr="00EA00E0">
              <w:rPr>
                <w:rStyle w:val="Lienhypertexte"/>
                <w:noProof/>
              </w:rPr>
              <w:t>Hypothesis and objectives</w:t>
            </w:r>
            <w:r w:rsidR="00E00D03">
              <w:rPr>
                <w:noProof/>
                <w:webHidden/>
              </w:rPr>
              <w:tab/>
            </w:r>
            <w:r w:rsidR="00E00D03">
              <w:rPr>
                <w:noProof/>
                <w:webHidden/>
              </w:rPr>
              <w:fldChar w:fldCharType="begin"/>
            </w:r>
            <w:r w:rsidR="00E00D03">
              <w:rPr>
                <w:noProof/>
                <w:webHidden/>
              </w:rPr>
              <w:instrText xml:space="preserve"> PAGEREF _Toc490658024 \h </w:instrText>
            </w:r>
            <w:r w:rsidR="00E00D03">
              <w:rPr>
                <w:noProof/>
                <w:webHidden/>
              </w:rPr>
            </w:r>
            <w:r w:rsidR="00E00D03">
              <w:rPr>
                <w:noProof/>
                <w:webHidden/>
              </w:rPr>
              <w:fldChar w:fldCharType="separate"/>
            </w:r>
            <w:r w:rsidR="00E00D03">
              <w:rPr>
                <w:noProof/>
                <w:webHidden/>
              </w:rPr>
              <w:t>38</w:t>
            </w:r>
            <w:r w:rsidR="00E00D03">
              <w:rPr>
                <w:noProof/>
                <w:webHidden/>
              </w:rPr>
              <w:fldChar w:fldCharType="end"/>
            </w:r>
          </w:hyperlink>
        </w:p>
        <w:p w14:paraId="5802B965" w14:textId="77777777" w:rsidR="00E00D03" w:rsidRDefault="00BE3A7A">
          <w:pPr>
            <w:pStyle w:val="TM3"/>
            <w:tabs>
              <w:tab w:val="left" w:pos="1200"/>
              <w:tab w:val="right" w:leader="dot" w:pos="9063"/>
            </w:tabs>
            <w:rPr>
              <w:rFonts w:cstheme="minorBidi"/>
              <w:i w:val="0"/>
              <w:iCs w:val="0"/>
              <w:noProof/>
              <w:sz w:val="22"/>
              <w:szCs w:val="22"/>
            </w:rPr>
          </w:pPr>
          <w:hyperlink w:anchor="_Toc490658025" w:history="1">
            <w:r w:rsidR="00E00D03" w:rsidRPr="00EA00E0">
              <w:rPr>
                <w:rStyle w:val="Lienhypertexte"/>
                <w:noProof/>
              </w:rPr>
              <w:t>II. 7.</w:t>
            </w:r>
            <w:r w:rsidR="00E00D03">
              <w:rPr>
                <w:rFonts w:cstheme="minorBidi"/>
                <w:i w:val="0"/>
                <w:iCs w:val="0"/>
                <w:noProof/>
                <w:sz w:val="22"/>
                <w:szCs w:val="22"/>
              </w:rPr>
              <w:tab/>
            </w:r>
            <w:r w:rsidR="00E00D03" w:rsidRPr="00EA00E0">
              <w:rPr>
                <w:rStyle w:val="Lienhypertexte"/>
                <w:noProof/>
              </w:rPr>
              <w:t>Unresolved issues</w:t>
            </w:r>
            <w:r w:rsidR="00E00D03">
              <w:rPr>
                <w:noProof/>
                <w:webHidden/>
              </w:rPr>
              <w:tab/>
            </w:r>
            <w:r w:rsidR="00E00D03">
              <w:rPr>
                <w:noProof/>
                <w:webHidden/>
              </w:rPr>
              <w:fldChar w:fldCharType="begin"/>
            </w:r>
            <w:r w:rsidR="00E00D03">
              <w:rPr>
                <w:noProof/>
                <w:webHidden/>
              </w:rPr>
              <w:instrText xml:space="preserve"> PAGEREF _Toc490658025 \h </w:instrText>
            </w:r>
            <w:r w:rsidR="00E00D03">
              <w:rPr>
                <w:noProof/>
                <w:webHidden/>
              </w:rPr>
            </w:r>
            <w:r w:rsidR="00E00D03">
              <w:rPr>
                <w:noProof/>
                <w:webHidden/>
              </w:rPr>
              <w:fldChar w:fldCharType="separate"/>
            </w:r>
            <w:r w:rsidR="00E00D03">
              <w:rPr>
                <w:noProof/>
                <w:webHidden/>
              </w:rPr>
              <w:t>38</w:t>
            </w:r>
            <w:r w:rsidR="00E00D03">
              <w:rPr>
                <w:noProof/>
                <w:webHidden/>
              </w:rPr>
              <w:fldChar w:fldCharType="end"/>
            </w:r>
          </w:hyperlink>
        </w:p>
        <w:p w14:paraId="7B8F4F20" w14:textId="77777777" w:rsidR="00E00D03" w:rsidRDefault="00BE3A7A">
          <w:pPr>
            <w:pStyle w:val="TM4"/>
            <w:tabs>
              <w:tab w:val="left" w:pos="1680"/>
              <w:tab w:val="right" w:leader="dot" w:pos="9063"/>
            </w:tabs>
            <w:rPr>
              <w:rFonts w:cstheme="minorBidi"/>
              <w:noProof/>
              <w:sz w:val="22"/>
              <w:szCs w:val="22"/>
            </w:rPr>
          </w:pPr>
          <w:hyperlink w:anchor="_Toc490658026" w:history="1">
            <w:r w:rsidR="00E00D03" w:rsidRPr="00EA00E0">
              <w:rPr>
                <w:rStyle w:val="Lienhypertexte"/>
                <w:noProof/>
              </w:rPr>
              <w:t>II. 7. A.</w:t>
            </w:r>
            <w:r w:rsidR="00E00D03">
              <w:rPr>
                <w:rFonts w:cstheme="minorBidi"/>
                <w:noProof/>
                <w:sz w:val="22"/>
                <w:szCs w:val="22"/>
              </w:rPr>
              <w:tab/>
            </w:r>
            <w:r w:rsidR="00E00D03" w:rsidRPr="00EA00E0">
              <w:rPr>
                <w:rStyle w:val="Lienhypertexte"/>
                <w:noProof/>
              </w:rPr>
              <w:t>Differences between HR and LR at awakening</w:t>
            </w:r>
            <w:r w:rsidR="00E00D03">
              <w:rPr>
                <w:noProof/>
                <w:webHidden/>
              </w:rPr>
              <w:tab/>
            </w:r>
            <w:r w:rsidR="00E00D03">
              <w:rPr>
                <w:noProof/>
                <w:webHidden/>
              </w:rPr>
              <w:fldChar w:fldCharType="begin"/>
            </w:r>
            <w:r w:rsidR="00E00D03">
              <w:rPr>
                <w:noProof/>
                <w:webHidden/>
              </w:rPr>
              <w:instrText xml:space="preserve"> PAGEREF _Toc490658026 \h </w:instrText>
            </w:r>
            <w:r w:rsidR="00E00D03">
              <w:rPr>
                <w:noProof/>
                <w:webHidden/>
              </w:rPr>
            </w:r>
            <w:r w:rsidR="00E00D03">
              <w:rPr>
                <w:noProof/>
                <w:webHidden/>
              </w:rPr>
              <w:fldChar w:fldCharType="separate"/>
            </w:r>
            <w:r w:rsidR="00E00D03">
              <w:rPr>
                <w:noProof/>
                <w:webHidden/>
              </w:rPr>
              <w:t>38</w:t>
            </w:r>
            <w:r w:rsidR="00E00D03">
              <w:rPr>
                <w:noProof/>
                <w:webHidden/>
              </w:rPr>
              <w:fldChar w:fldCharType="end"/>
            </w:r>
          </w:hyperlink>
        </w:p>
        <w:p w14:paraId="43DB6CFF" w14:textId="77777777" w:rsidR="00E00D03" w:rsidRDefault="00BE3A7A">
          <w:pPr>
            <w:pStyle w:val="TM4"/>
            <w:tabs>
              <w:tab w:val="left" w:pos="1440"/>
              <w:tab w:val="right" w:leader="dot" w:pos="9063"/>
            </w:tabs>
            <w:rPr>
              <w:rFonts w:cstheme="minorBidi"/>
              <w:noProof/>
              <w:sz w:val="22"/>
              <w:szCs w:val="22"/>
            </w:rPr>
          </w:pPr>
          <w:hyperlink w:anchor="_Toc490658027" w:history="1">
            <w:r w:rsidR="00E00D03" w:rsidRPr="00EA00E0">
              <w:rPr>
                <w:rStyle w:val="Lienhypertexte"/>
                <w:noProof/>
              </w:rPr>
              <w:t>II. 7. B.</w:t>
            </w:r>
            <w:r w:rsidR="00E00D03">
              <w:rPr>
                <w:rFonts w:cstheme="minorBidi"/>
                <w:noProof/>
                <w:sz w:val="22"/>
                <w:szCs w:val="22"/>
              </w:rPr>
              <w:tab/>
            </w:r>
            <w:r w:rsidR="00E00D03" w:rsidRPr="00EA00E0">
              <w:rPr>
                <w:rStyle w:val="Lienhypertexte"/>
                <w:noProof/>
              </w:rPr>
              <w:t>Differences in the micro-structure of HR and LR</w:t>
            </w:r>
            <w:r w:rsidR="00E00D03">
              <w:rPr>
                <w:noProof/>
                <w:webHidden/>
              </w:rPr>
              <w:tab/>
            </w:r>
            <w:r w:rsidR="00E00D03">
              <w:rPr>
                <w:noProof/>
                <w:webHidden/>
              </w:rPr>
              <w:fldChar w:fldCharType="begin"/>
            </w:r>
            <w:r w:rsidR="00E00D03">
              <w:rPr>
                <w:noProof/>
                <w:webHidden/>
              </w:rPr>
              <w:instrText xml:space="preserve"> PAGEREF _Toc490658027 \h </w:instrText>
            </w:r>
            <w:r w:rsidR="00E00D03">
              <w:rPr>
                <w:noProof/>
                <w:webHidden/>
              </w:rPr>
            </w:r>
            <w:r w:rsidR="00E00D03">
              <w:rPr>
                <w:noProof/>
                <w:webHidden/>
              </w:rPr>
              <w:fldChar w:fldCharType="separate"/>
            </w:r>
            <w:r w:rsidR="00E00D03">
              <w:rPr>
                <w:noProof/>
                <w:webHidden/>
              </w:rPr>
              <w:t>38</w:t>
            </w:r>
            <w:r w:rsidR="00E00D03">
              <w:rPr>
                <w:noProof/>
                <w:webHidden/>
              </w:rPr>
              <w:fldChar w:fldCharType="end"/>
            </w:r>
          </w:hyperlink>
        </w:p>
        <w:p w14:paraId="53F13B8B" w14:textId="77777777" w:rsidR="00E00D03" w:rsidRDefault="00BE3A7A">
          <w:pPr>
            <w:pStyle w:val="TM4"/>
            <w:tabs>
              <w:tab w:val="left" w:pos="1440"/>
              <w:tab w:val="right" w:leader="dot" w:pos="9063"/>
            </w:tabs>
            <w:rPr>
              <w:rFonts w:cstheme="minorBidi"/>
              <w:noProof/>
              <w:sz w:val="22"/>
              <w:szCs w:val="22"/>
            </w:rPr>
          </w:pPr>
          <w:hyperlink w:anchor="_Toc490658028" w:history="1">
            <w:r w:rsidR="00E00D03" w:rsidRPr="00EA00E0">
              <w:rPr>
                <w:rStyle w:val="Lienhypertexte"/>
                <w:noProof/>
              </w:rPr>
              <w:t>II. 7. C.</w:t>
            </w:r>
            <w:r w:rsidR="00E00D03">
              <w:rPr>
                <w:rFonts w:cstheme="minorBidi"/>
                <w:noProof/>
                <w:sz w:val="22"/>
                <w:szCs w:val="22"/>
              </w:rPr>
              <w:tab/>
            </w:r>
            <w:r w:rsidR="00E00D03" w:rsidRPr="00EA00E0">
              <w:rPr>
                <w:rStyle w:val="Lienhypertexte"/>
                <w:noProof/>
              </w:rPr>
              <w:t>What are the memory sources of dreaming?</w:t>
            </w:r>
            <w:r w:rsidR="00E00D03">
              <w:rPr>
                <w:noProof/>
                <w:webHidden/>
              </w:rPr>
              <w:tab/>
            </w:r>
            <w:r w:rsidR="00E00D03">
              <w:rPr>
                <w:noProof/>
                <w:webHidden/>
              </w:rPr>
              <w:fldChar w:fldCharType="begin"/>
            </w:r>
            <w:r w:rsidR="00E00D03">
              <w:rPr>
                <w:noProof/>
                <w:webHidden/>
              </w:rPr>
              <w:instrText xml:space="preserve"> PAGEREF _Toc490658028 \h </w:instrText>
            </w:r>
            <w:r w:rsidR="00E00D03">
              <w:rPr>
                <w:noProof/>
                <w:webHidden/>
              </w:rPr>
            </w:r>
            <w:r w:rsidR="00E00D03">
              <w:rPr>
                <w:noProof/>
                <w:webHidden/>
              </w:rPr>
              <w:fldChar w:fldCharType="separate"/>
            </w:r>
            <w:r w:rsidR="00E00D03">
              <w:rPr>
                <w:noProof/>
                <w:webHidden/>
              </w:rPr>
              <w:t>38</w:t>
            </w:r>
            <w:r w:rsidR="00E00D03">
              <w:rPr>
                <w:noProof/>
                <w:webHidden/>
              </w:rPr>
              <w:fldChar w:fldCharType="end"/>
            </w:r>
          </w:hyperlink>
        </w:p>
        <w:p w14:paraId="68861338" w14:textId="77777777" w:rsidR="00E00D03" w:rsidRDefault="00BE3A7A">
          <w:pPr>
            <w:pStyle w:val="TM1"/>
            <w:rPr>
              <w:rFonts w:cstheme="minorBidi"/>
              <w:b w:val="0"/>
              <w:bCs w:val="0"/>
              <w:caps w:val="0"/>
              <w:noProof/>
              <w:sz w:val="22"/>
              <w:szCs w:val="22"/>
            </w:rPr>
          </w:pPr>
          <w:hyperlink w:anchor="_Toc490658029" w:history="1">
            <w:r w:rsidR="00E00D03" w:rsidRPr="00EA00E0">
              <w:rPr>
                <w:rStyle w:val="Lienhypertexte"/>
                <w:noProof/>
              </w:rPr>
              <w:t>EXPERIMENTAL RESULTS</w:t>
            </w:r>
            <w:r w:rsidR="00E00D03">
              <w:rPr>
                <w:noProof/>
                <w:webHidden/>
              </w:rPr>
              <w:tab/>
            </w:r>
            <w:r w:rsidR="00E00D03">
              <w:rPr>
                <w:noProof/>
                <w:webHidden/>
              </w:rPr>
              <w:fldChar w:fldCharType="begin"/>
            </w:r>
            <w:r w:rsidR="00E00D03">
              <w:rPr>
                <w:noProof/>
                <w:webHidden/>
              </w:rPr>
              <w:instrText xml:space="preserve"> PAGEREF _Toc490658029 \h </w:instrText>
            </w:r>
            <w:r w:rsidR="00E00D03">
              <w:rPr>
                <w:noProof/>
                <w:webHidden/>
              </w:rPr>
            </w:r>
            <w:r w:rsidR="00E00D03">
              <w:rPr>
                <w:noProof/>
                <w:webHidden/>
              </w:rPr>
              <w:fldChar w:fldCharType="separate"/>
            </w:r>
            <w:r w:rsidR="00E00D03">
              <w:rPr>
                <w:noProof/>
                <w:webHidden/>
              </w:rPr>
              <w:t>39</w:t>
            </w:r>
            <w:r w:rsidR="00E00D03">
              <w:rPr>
                <w:noProof/>
                <w:webHidden/>
              </w:rPr>
              <w:fldChar w:fldCharType="end"/>
            </w:r>
          </w:hyperlink>
        </w:p>
        <w:p w14:paraId="7A9C2F5F" w14:textId="77777777" w:rsidR="00E00D03" w:rsidRDefault="00BE3A7A">
          <w:pPr>
            <w:pStyle w:val="TM1"/>
            <w:rPr>
              <w:rFonts w:cstheme="minorBidi"/>
              <w:b w:val="0"/>
              <w:bCs w:val="0"/>
              <w:caps w:val="0"/>
              <w:noProof/>
              <w:sz w:val="22"/>
              <w:szCs w:val="22"/>
            </w:rPr>
          </w:pPr>
          <w:hyperlink w:anchor="_Toc490658030" w:history="1">
            <w:r w:rsidR="00E00D03" w:rsidRPr="00EA00E0">
              <w:rPr>
                <w:rStyle w:val="Lienhypertexte"/>
                <w:noProof/>
              </w:rPr>
              <w:t>METHODOLOGICAL DEVELOPMENT</w:t>
            </w:r>
            <w:r w:rsidR="00E00D03">
              <w:rPr>
                <w:noProof/>
                <w:webHidden/>
              </w:rPr>
              <w:tab/>
            </w:r>
            <w:r w:rsidR="00E00D03">
              <w:rPr>
                <w:noProof/>
                <w:webHidden/>
              </w:rPr>
              <w:fldChar w:fldCharType="begin"/>
            </w:r>
            <w:r w:rsidR="00E00D03">
              <w:rPr>
                <w:noProof/>
                <w:webHidden/>
              </w:rPr>
              <w:instrText xml:space="preserve"> PAGEREF _Toc490658030 \h </w:instrText>
            </w:r>
            <w:r w:rsidR="00E00D03">
              <w:rPr>
                <w:noProof/>
                <w:webHidden/>
              </w:rPr>
            </w:r>
            <w:r w:rsidR="00E00D03">
              <w:rPr>
                <w:noProof/>
                <w:webHidden/>
              </w:rPr>
              <w:fldChar w:fldCharType="separate"/>
            </w:r>
            <w:r w:rsidR="00E00D03">
              <w:rPr>
                <w:noProof/>
                <w:webHidden/>
              </w:rPr>
              <w:t>40</w:t>
            </w:r>
            <w:r w:rsidR="00E00D03">
              <w:rPr>
                <w:noProof/>
                <w:webHidden/>
              </w:rPr>
              <w:fldChar w:fldCharType="end"/>
            </w:r>
          </w:hyperlink>
        </w:p>
        <w:p w14:paraId="54D23C28" w14:textId="77777777" w:rsidR="00E00D03" w:rsidRDefault="00BE3A7A">
          <w:pPr>
            <w:pStyle w:val="TM1"/>
            <w:rPr>
              <w:rFonts w:cstheme="minorBidi"/>
              <w:b w:val="0"/>
              <w:bCs w:val="0"/>
              <w:caps w:val="0"/>
              <w:noProof/>
              <w:sz w:val="22"/>
              <w:szCs w:val="22"/>
            </w:rPr>
          </w:pPr>
          <w:hyperlink w:anchor="_Toc490658031" w:history="1">
            <w:r w:rsidR="00E00D03" w:rsidRPr="00EA00E0">
              <w:rPr>
                <w:rStyle w:val="Lienhypertexte"/>
                <w:noProof/>
              </w:rPr>
              <w:t>GENERAL DISCUSSION</w:t>
            </w:r>
            <w:r w:rsidR="00E00D03">
              <w:rPr>
                <w:noProof/>
                <w:webHidden/>
              </w:rPr>
              <w:tab/>
            </w:r>
            <w:r w:rsidR="00E00D03">
              <w:rPr>
                <w:noProof/>
                <w:webHidden/>
              </w:rPr>
              <w:fldChar w:fldCharType="begin"/>
            </w:r>
            <w:r w:rsidR="00E00D03">
              <w:rPr>
                <w:noProof/>
                <w:webHidden/>
              </w:rPr>
              <w:instrText xml:space="preserve"> PAGEREF _Toc490658031 \h </w:instrText>
            </w:r>
            <w:r w:rsidR="00E00D03">
              <w:rPr>
                <w:noProof/>
                <w:webHidden/>
              </w:rPr>
            </w:r>
            <w:r w:rsidR="00E00D03">
              <w:rPr>
                <w:noProof/>
                <w:webHidden/>
              </w:rPr>
              <w:fldChar w:fldCharType="separate"/>
            </w:r>
            <w:r w:rsidR="00E00D03">
              <w:rPr>
                <w:noProof/>
                <w:webHidden/>
              </w:rPr>
              <w:t>41</w:t>
            </w:r>
            <w:r w:rsidR="00E00D03">
              <w:rPr>
                <w:noProof/>
                <w:webHidden/>
              </w:rPr>
              <w:fldChar w:fldCharType="end"/>
            </w:r>
          </w:hyperlink>
        </w:p>
        <w:p w14:paraId="205AB30F" w14:textId="77777777" w:rsidR="00E00D03" w:rsidRDefault="00BE3A7A">
          <w:pPr>
            <w:pStyle w:val="TM1"/>
            <w:rPr>
              <w:rFonts w:cstheme="minorBidi"/>
              <w:b w:val="0"/>
              <w:bCs w:val="0"/>
              <w:caps w:val="0"/>
              <w:noProof/>
              <w:sz w:val="22"/>
              <w:szCs w:val="22"/>
            </w:rPr>
          </w:pPr>
          <w:hyperlink w:anchor="_Toc490658032" w:history="1">
            <w:r w:rsidR="00E00D03" w:rsidRPr="00EA00E0">
              <w:rPr>
                <w:rStyle w:val="Lienhypertexte"/>
                <w:noProof/>
              </w:rPr>
              <w:t>ANNEXES</w:t>
            </w:r>
            <w:r w:rsidR="00E00D03">
              <w:rPr>
                <w:noProof/>
                <w:webHidden/>
              </w:rPr>
              <w:tab/>
            </w:r>
            <w:r w:rsidR="00E00D03">
              <w:rPr>
                <w:noProof/>
                <w:webHidden/>
              </w:rPr>
              <w:fldChar w:fldCharType="begin"/>
            </w:r>
            <w:r w:rsidR="00E00D03">
              <w:rPr>
                <w:noProof/>
                <w:webHidden/>
              </w:rPr>
              <w:instrText xml:space="preserve"> PAGEREF _Toc490658032 \h </w:instrText>
            </w:r>
            <w:r w:rsidR="00E00D03">
              <w:rPr>
                <w:noProof/>
                <w:webHidden/>
              </w:rPr>
            </w:r>
            <w:r w:rsidR="00E00D03">
              <w:rPr>
                <w:noProof/>
                <w:webHidden/>
              </w:rPr>
              <w:fldChar w:fldCharType="separate"/>
            </w:r>
            <w:r w:rsidR="00E00D03">
              <w:rPr>
                <w:noProof/>
                <w:webHidden/>
              </w:rPr>
              <w:t>43</w:t>
            </w:r>
            <w:r w:rsidR="00E00D03">
              <w:rPr>
                <w:noProof/>
                <w:webHidden/>
              </w:rPr>
              <w:fldChar w:fldCharType="end"/>
            </w:r>
          </w:hyperlink>
        </w:p>
        <w:p w14:paraId="529408D6" w14:textId="77777777" w:rsidR="00E00D03" w:rsidRDefault="00BE3A7A">
          <w:pPr>
            <w:pStyle w:val="TM1"/>
            <w:rPr>
              <w:rFonts w:cstheme="minorBidi"/>
              <w:b w:val="0"/>
              <w:bCs w:val="0"/>
              <w:caps w:val="0"/>
              <w:noProof/>
              <w:sz w:val="22"/>
              <w:szCs w:val="22"/>
            </w:rPr>
          </w:pPr>
          <w:hyperlink w:anchor="_Toc490658033" w:history="1">
            <w:r w:rsidR="00E00D03" w:rsidRPr="00EA00E0">
              <w:rPr>
                <w:rStyle w:val="Lienhypertexte"/>
                <w:noProof/>
              </w:rPr>
              <w:t>REFERENCES</w:t>
            </w:r>
            <w:r w:rsidR="00E00D03">
              <w:rPr>
                <w:noProof/>
                <w:webHidden/>
              </w:rPr>
              <w:tab/>
            </w:r>
            <w:r w:rsidR="00E00D03">
              <w:rPr>
                <w:noProof/>
                <w:webHidden/>
              </w:rPr>
              <w:fldChar w:fldCharType="begin"/>
            </w:r>
            <w:r w:rsidR="00E00D03">
              <w:rPr>
                <w:noProof/>
                <w:webHidden/>
              </w:rPr>
              <w:instrText xml:space="preserve"> PAGEREF _Toc490658033 \h </w:instrText>
            </w:r>
            <w:r w:rsidR="00E00D03">
              <w:rPr>
                <w:noProof/>
                <w:webHidden/>
              </w:rPr>
            </w:r>
            <w:r w:rsidR="00E00D03">
              <w:rPr>
                <w:noProof/>
                <w:webHidden/>
              </w:rPr>
              <w:fldChar w:fldCharType="separate"/>
            </w:r>
            <w:r w:rsidR="00E00D03">
              <w:rPr>
                <w:noProof/>
                <w:webHidden/>
              </w:rPr>
              <w:t>44</w:t>
            </w:r>
            <w:r w:rsidR="00E00D03">
              <w:rPr>
                <w:noProof/>
                <w:webHidden/>
              </w:rPr>
              <w:fldChar w:fldCharType="end"/>
            </w:r>
          </w:hyperlink>
        </w:p>
        <w:p w14:paraId="61D32C23" w14:textId="70D7BF2C" w:rsidR="00E8570D" w:rsidRDefault="009306E8" w:rsidP="00A06F55">
          <w:r w:rsidRPr="002E0546">
            <w:rPr>
              <w:rFonts w:asciiTheme="minorHAnsi" w:hAnsiTheme="minorHAnsi" w:cstheme="minorHAnsi"/>
              <w:sz w:val="22"/>
              <w:szCs w:val="22"/>
            </w:rPr>
            <w:fldChar w:fldCharType="end"/>
          </w:r>
        </w:p>
      </w:sdtContent>
    </w:sdt>
    <w:p w14:paraId="7D511E24" w14:textId="77777777" w:rsidR="00A8104E" w:rsidRDefault="00A8104E" w:rsidP="00D249CA">
      <w:r>
        <w:br w:type="page"/>
      </w:r>
    </w:p>
    <w:p w14:paraId="2BFE4CB5" w14:textId="320E4593" w:rsidR="007F080B" w:rsidRDefault="004900F5" w:rsidP="003A78B4">
      <w:pPr>
        <w:pStyle w:val="Partie"/>
      </w:pPr>
      <w:bookmarkStart w:id="3" w:name="_Toc490657973"/>
      <w:r>
        <w:t>LIST OF PUBLICATIONS</w:t>
      </w:r>
      <w:bookmarkEnd w:id="3"/>
    </w:p>
    <w:p w14:paraId="546D9A5F" w14:textId="77777777" w:rsidR="00D104C9" w:rsidRDefault="00D104C9" w:rsidP="00760B85">
      <w:pPr>
        <w:rPr>
          <w:b/>
        </w:rPr>
      </w:pPr>
    </w:p>
    <w:p w14:paraId="1DB7704E" w14:textId="497EBFFB" w:rsidR="00760B85" w:rsidRPr="00D5559C" w:rsidRDefault="00760B85" w:rsidP="00760B85">
      <w:pPr>
        <w:rPr>
          <w:b/>
        </w:rPr>
      </w:pPr>
      <w:r w:rsidRPr="00D5559C">
        <w:rPr>
          <w:b/>
        </w:rPr>
        <w:t>Peer-reviewed publications</w:t>
      </w:r>
    </w:p>
    <w:p w14:paraId="71A10662" w14:textId="77777777" w:rsidR="00760B85" w:rsidRDefault="00760B85" w:rsidP="00760B85"/>
    <w:p w14:paraId="1E97ED0F" w14:textId="5222C138" w:rsidR="00760B85" w:rsidRPr="00760B85" w:rsidRDefault="00760B85" w:rsidP="00760B85">
      <w:pPr>
        <w:rPr>
          <w:b/>
        </w:rPr>
      </w:pPr>
      <w:r w:rsidRPr="00760B85">
        <w:rPr>
          <w:b/>
        </w:rPr>
        <w:t>Submitted or under review</w:t>
      </w:r>
    </w:p>
    <w:p w14:paraId="1A5B6753" w14:textId="77777777" w:rsidR="00760B85" w:rsidRDefault="00760B85" w:rsidP="00760B85"/>
    <w:p w14:paraId="3F9796CC" w14:textId="3580DA11" w:rsidR="00760B85" w:rsidRDefault="00760B85" w:rsidP="00760B85">
      <w:pPr>
        <w:rPr>
          <w:b/>
        </w:rPr>
      </w:pPr>
      <w:r w:rsidRPr="00760B85">
        <w:rPr>
          <w:b/>
        </w:rPr>
        <w:t>In preparation</w:t>
      </w:r>
    </w:p>
    <w:p w14:paraId="13BE0CA4" w14:textId="77777777" w:rsidR="00681497" w:rsidRDefault="00681497" w:rsidP="00760B85">
      <w:pPr>
        <w:rPr>
          <w:b/>
        </w:rPr>
      </w:pPr>
    </w:p>
    <w:p w14:paraId="1094ABE1" w14:textId="4BDDB6E3" w:rsidR="006D3E74" w:rsidRPr="00681497" w:rsidRDefault="00681497" w:rsidP="00681497">
      <w:r w:rsidRPr="00681497">
        <w:rPr>
          <w:b/>
        </w:rPr>
        <w:t>*</w:t>
      </w:r>
      <w:r>
        <w:rPr>
          <w:b/>
        </w:rPr>
        <w:t xml:space="preserve"> </w:t>
      </w:r>
      <w:r w:rsidR="006D3E74" w:rsidRPr="00681497">
        <w:t xml:space="preserve">The authors </w:t>
      </w:r>
      <w:r w:rsidRPr="00681497">
        <w:t>contributed</w:t>
      </w:r>
      <w:r w:rsidR="006D3E74" w:rsidRPr="00681497">
        <w:t xml:space="preserve"> equally to this work</w:t>
      </w:r>
    </w:p>
    <w:p w14:paraId="55D17885" w14:textId="77777777" w:rsidR="00BF6464" w:rsidRDefault="00BF6464" w:rsidP="00D249CA">
      <w:r>
        <w:br w:type="page"/>
      </w:r>
    </w:p>
    <w:p w14:paraId="546A97D7" w14:textId="73385978" w:rsidR="00451D36" w:rsidRPr="003A78B4" w:rsidRDefault="00FC6885" w:rsidP="00451D36">
      <w:pPr>
        <w:pStyle w:val="Partie"/>
      </w:pPr>
      <w:bookmarkStart w:id="4" w:name="_Toc490657974"/>
      <w:r>
        <w:t xml:space="preserve">LIST OF </w:t>
      </w:r>
      <w:r w:rsidR="002053F7">
        <w:t>ACRONYM</w:t>
      </w:r>
      <w:r w:rsidR="00954560" w:rsidRPr="003A78B4">
        <w:t>S</w:t>
      </w:r>
      <w:bookmarkEnd w:id="4"/>
    </w:p>
    <w:p w14:paraId="6483BBA3" w14:textId="77777777" w:rsidR="00954560" w:rsidRDefault="00954560" w:rsidP="00D249CA">
      <w:r>
        <w:br w:type="page"/>
      </w:r>
    </w:p>
    <w:p w14:paraId="51DD8507" w14:textId="1A4A2696" w:rsidR="00451D36" w:rsidRDefault="00565B07" w:rsidP="00451D36">
      <w:pPr>
        <w:pStyle w:val="Partie"/>
      </w:pPr>
      <w:bookmarkStart w:id="5" w:name="_Toc490657975"/>
      <w:r>
        <w:t>FIGURES AND TABLES</w:t>
      </w:r>
      <w:bookmarkEnd w:id="5"/>
    </w:p>
    <w:p w14:paraId="03BC482F" w14:textId="3A4538CE" w:rsidR="00451D36" w:rsidRDefault="00451D36" w:rsidP="00451D36">
      <w:r>
        <w:br w:type="page"/>
      </w:r>
    </w:p>
    <w:p w14:paraId="5379E8A9" w14:textId="77777777" w:rsidR="00354499" w:rsidRPr="00334756" w:rsidRDefault="00354499" w:rsidP="00354499">
      <w:pPr>
        <w:pStyle w:val="Partie"/>
        <w:rPr>
          <w:lang w:val="fr-FR"/>
        </w:rPr>
      </w:pPr>
      <w:bookmarkStart w:id="6" w:name="_Toc490657976"/>
      <w:r w:rsidRPr="00334756">
        <w:rPr>
          <w:lang w:val="fr-FR"/>
        </w:rPr>
        <w:t>ACKNOWLEDGMENTS</w:t>
      </w:r>
      <w:bookmarkEnd w:id="6"/>
    </w:p>
    <w:p w14:paraId="7DA164CB" w14:textId="2253A1E7" w:rsidR="00354499" w:rsidRPr="00334756" w:rsidRDefault="00354499">
      <w:pPr>
        <w:spacing w:after="200" w:line="276" w:lineRule="auto"/>
        <w:jc w:val="left"/>
        <w:rPr>
          <w:rFonts w:ascii="Georgia" w:hAnsi="Georgia"/>
          <w:sz w:val="60"/>
          <w:szCs w:val="60"/>
          <w:lang w:val="fr-FR"/>
        </w:rPr>
      </w:pPr>
      <w:r w:rsidRPr="00334756">
        <w:rPr>
          <w:lang w:val="fr-FR"/>
        </w:rPr>
        <w:br w:type="page"/>
      </w:r>
    </w:p>
    <w:p w14:paraId="77DE8960" w14:textId="77777777" w:rsidR="00A93C52" w:rsidRDefault="00A93C52" w:rsidP="00056E0C">
      <w:pPr>
        <w:pStyle w:val="Partie"/>
        <w:rPr>
          <w:lang w:val="fr-FR"/>
        </w:rPr>
      </w:pPr>
    </w:p>
    <w:p w14:paraId="2CC258E6" w14:textId="6026A1CF" w:rsidR="00C25137" w:rsidRDefault="0080175B" w:rsidP="00056E0C">
      <w:pPr>
        <w:pStyle w:val="Partie"/>
        <w:rPr>
          <w:lang w:val="fr-FR"/>
        </w:rPr>
      </w:pPr>
      <w:bookmarkStart w:id="7" w:name="_Toc490657977"/>
      <w:r w:rsidRPr="00334756">
        <w:rPr>
          <w:lang w:val="fr-FR"/>
        </w:rPr>
        <w:t>GENERAL INTRODUCTION</w:t>
      </w:r>
      <w:bookmarkEnd w:id="7"/>
    </w:p>
    <w:p w14:paraId="1CF8FC5F" w14:textId="77777777" w:rsidR="009B51B0" w:rsidRDefault="009B51B0">
      <w:pPr>
        <w:spacing w:after="200" w:line="276" w:lineRule="auto"/>
        <w:jc w:val="left"/>
        <w:rPr>
          <w:lang w:val="fr-FR"/>
        </w:rPr>
      </w:pPr>
      <w:r>
        <w:rPr>
          <w:lang w:val="fr-FR"/>
        </w:rPr>
        <w:br w:type="page"/>
      </w:r>
    </w:p>
    <w:p w14:paraId="451A6F72" w14:textId="3EE61D25" w:rsidR="00C25137" w:rsidRDefault="00C25137">
      <w:pPr>
        <w:spacing w:after="200" w:line="276" w:lineRule="auto"/>
        <w:jc w:val="left"/>
        <w:rPr>
          <w:rFonts w:ascii="Georgia" w:hAnsi="Georgia"/>
          <w:sz w:val="60"/>
          <w:szCs w:val="60"/>
          <w:lang w:val="fr-FR"/>
        </w:rPr>
      </w:pPr>
      <w:r>
        <w:rPr>
          <w:lang w:val="fr-FR"/>
        </w:rPr>
        <w:br w:type="page"/>
      </w:r>
    </w:p>
    <w:p w14:paraId="188FCFE1" w14:textId="0A9F12FB" w:rsidR="00C46098" w:rsidRPr="00334756" w:rsidRDefault="00C25137" w:rsidP="00A628CB">
      <w:pPr>
        <w:jc w:val="center"/>
        <w:rPr>
          <w:lang w:val="fr-FR"/>
        </w:rPr>
      </w:pPr>
      <w:r>
        <w:rPr>
          <w:noProof/>
        </w:rPr>
        <w:drawing>
          <wp:inline distT="0" distB="0" distL="0" distR="0" wp14:anchorId="13A7D6FE" wp14:editId="25FCC18B">
            <wp:extent cx="5466083" cy="7920000"/>
            <wp:effectExtent l="0" t="0" r="1270" b="508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ndville_Une_promenade_dans_le_ciel_-color1.jpeg"/>
                    <pic:cNvPicPr/>
                  </pic:nvPicPr>
                  <pic:blipFill rotWithShape="1">
                    <a:blip r:embed="rId9">
                      <a:clrChange>
                        <a:clrFrom>
                          <a:srgbClr val="E1E5F0"/>
                        </a:clrFrom>
                        <a:clrTo>
                          <a:srgbClr val="E1E5F0">
                            <a:alpha val="0"/>
                          </a:srgbClr>
                        </a:clrTo>
                      </a:clrChange>
                      <a:extLst>
                        <a:ext uri="{28A0092B-C50C-407E-A947-70E740481C1C}">
                          <a14:useLocalDpi xmlns:a14="http://schemas.microsoft.com/office/drawing/2010/main" val="0"/>
                        </a:ext>
                      </a:extLst>
                    </a:blip>
                    <a:srcRect b="5810"/>
                    <a:stretch/>
                  </pic:blipFill>
                  <pic:spPr bwMode="auto">
                    <a:xfrm>
                      <a:off x="0" y="0"/>
                      <a:ext cx="5466083" cy="7920000"/>
                    </a:xfrm>
                    <a:prstGeom prst="rect">
                      <a:avLst/>
                    </a:prstGeom>
                    <a:ln>
                      <a:noFill/>
                    </a:ln>
                    <a:extLst>
                      <a:ext uri="{53640926-AAD7-44D8-BBD7-CCE9431645EC}">
                        <a14:shadowObscured xmlns:a14="http://schemas.microsoft.com/office/drawing/2010/main"/>
                      </a:ext>
                    </a:extLst>
                  </pic:spPr>
                </pic:pic>
              </a:graphicData>
            </a:graphic>
          </wp:inline>
        </w:drawing>
      </w:r>
    </w:p>
    <w:p w14:paraId="6C99AD36" w14:textId="77777777" w:rsidR="00305648" w:rsidRDefault="00305648" w:rsidP="00C25137">
      <w:pPr>
        <w:jc w:val="right"/>
        <w:rPr>
          <w:lang w:val="fr-FR"/>
        </w:rPr>
      </w:pPr>
    </w:p>
    <w:p w14:paraId="2B595A02" w14:textId="5272482C" w:rsidR="00C25137" w:rsidRDefault="00B67BA9" w:rsidP="00C25137">
      <w:pPr>
        <w:jc w:val="right"/>
        <w:rPr>
          <w:lang w:val="fr-FR"/>
        </w:rPr>
      </w:pPr>
      <w:r>
        <w:rPr>
          <w:lang w:val="fr-FR"/>
        </w:rPr>
        <w:t xml:space="preserve">Jean-Jacques </w:t>
      </w:r>
      <w:r w:rsidR="00C25137">
        <w:rPr>
          <w:lang w:val="fr-FR"/>
        </w:rPr>
        <w:t xml:space="preserve">Grandville. </w:t>
      </w:r>
      <w:r w:rsidR="00C25137" w:rsidRPr="00C25137">
        <w:rPr>
          <w:i/>
          <w:lang w:val="fr-FR"/>
        </w:rPr>
        <w:t>Second rêve –Une promenade dans le ciel</w:t>
      </w:r>
      <w:r w:rsidR="00C25137">
        <w:rPr>
          <w:lang w:val="fr-FR"/>
        </w:rPr>
        <w:t>, 1847</w:t>
      </w:r>
    </w:p>
    <w:p w14:paraId="36D92C9F" w14:textId="77777777" w:rsidR="009E43B3" w:rsidRDefault="009E43B3" w:rsidP="00D249CA">
      <w:pPr>
        <w:rPr>
          <w:lang w:val="fr-FR"/>
        </w:rPr>
      </w:pPr>
      <w:r w:rsidRPr="00334756">
        <w:rPr>
          <w:lang w:val="fr-FR"/>
        </w:rPr>
        <w:br w:type="page"/>
      </w:r>
    </w:p>
    <w:p w14:paraId="4491AB06" w14:textId="58405D8E" w:rsidR="005F7A87" w:rsidRDefault="00C12AB9" w:rsidP="00D249CA">
      <w:pPr>
        <w:pStyle w:val="Titre"/>
      </w:pPr>
      <w:bookmarkStart w:id="8" w:name="_Toc490657978"/>
      <w:r>
        <w:t>The science of sleep and dreams</w:t>
      </w:r>
      <w:bookmarkEnd w:id="8"/>
    </w:p>
    <w:p w14:paraId="69C534E9" w14:textId="1CA9F0BF" w:rsidR="00840CE3" w:rsidRPr="00A44045" w:rsidRDefault="00A44045" w:rsidP="0074462A">
      <w:pPr>
        <w:pStyle w:val="Citation"/>
      </w:pPr>
      <w:r w:rsidRPr="00A44045">
        <w:t xml:space="preserve">« </w:t>
      </w:r>
      <w:r w:rsidR="007A2648" w:rsidRPr="007A2648">
        <w:t>Dream science holds an intermediate position between history and biology. It is a science of observation, because observation is an essential part of it, but it is also an historical science in the sense that the elapsed dream can never be reenacted and is therefore investigated, not directly, but through memory.</w:t>
      </w:r>
      <w:r>
        <w:t xml:space="preserve"> </w:t>
      </w:r>
      <w:r w:rsidRPr="00A44045">
        <w:t>»</w:t>
      </w:r>
    </w:p>
    <w:p w14:paraId="7FD1695D" w14:textId="77777777" w:rsidR="007A2648" w:rsidRPr="004C02A1" w:rsidRDefault="007A2648" w:rsidP="00A44045">
      <w:pPr>
        <w:pStyle w:val="Citation"/>
        <w:rPr>
          <w:lang w:val="fr-FR"/>
        </w:rPr>
      </w:pPr>
      <w:r w:rsidRPr="004C02A1">
        <w:rPr>
          <w:lang w:val="fr-FR"/>
        </w:rPr>
        <w:t>Yves Delage. Le rêve. Etude psychologique, philosophique et littéraire. 1920</w:t>
      </w:r>
    </w:p>
    <w:p w14:paraId="19D90A6F" w14:textId="4059B349" w:rsidR="00C91717" w:rsidRPr="00425F08" w:rsidRDefault="00C1191D" w:rsidP="00D249CA">
      <w:pPr>
        <w:pStyle w:val="Titre1"/>
      </w:pPr>
      <w:bookmarkStart w:id="9" w:name="_Toc490657979"/>
      <w:r>
        <w:t>Dreams</w:t>
      </w:r>
      <w:bookmarkEnd w:id="9"/>
    </w:p>
    <w:p w14:paraId="2E055A61" w14:textId="302E2318" w:rsidR="00471E4D" w:rsidRDefault="002018D2" w:rsidP="00D249CA">
      <w:pPr>
        <w:pStyle w:val="Titre2"/>
      </w:pPr>
      <w:bookmarkStart w:id="10" w:name="_Toc490657980"/>
      <w:r>
        <w:t xml:space="preserve">Modern </w:t>
      </w:r>
      <w:r w:rsidR="00CA6FD3">
        <w:t>d</w:t>
      </w:r>
      <w:r w:rsidR="00112EBE">
        <w:t>efinition</w:t>
      </w:r>
      <w:bookmarkEnd w:id="10"/>
      <w:r w:rsidR="00112EBE">
        <w:t xml:space="preserve"> </w:t>
      </w:r>
    </w:p>
    <w:p w14:paraId="2CFFD5C8" w14:textId="183FBCCB" w:rsidR="008208BB" w:rsidRDefault="00D249CA" w:rsidP="00847791">
      <w:pPr>
        <w:rPr>
          <w:rStyle w:val="hvr"/>
        </w:rPr>
      </w:pPr>
      <w:r w:rsidRPr="00D249CA">
        <w:t xml:space="preserve">According to the </w:t>
      </w:r>
      <w:r w:rsidR="00A41D10">
        <w:t>Cambridge Dictionary</w:t>
      </w:r>
      <w:r w:rsidRPr="00D249CA">
        <w:t xml:space="preserve">, a dream is a </w:t>
      </w:r>
      <w:r w:rsidR="00A41D10" w:rsidRPr="0019220E">
        <w:rPr>
          <w:i/>
        </w:rPr>
        <w:t>“</w:t>
      </w:r>
      <w:r w:rsidR="00A41D10" w:rsidRPr="0019220E">
        <w:rPr>
          <w:rStyle w:val="hvr"/>
          <w:i/>
        </w:rPr>
        <w:t xml:space="preserve">series of events or images that happen in </w:t>
      </w:r>
      <w:r w:rsidR="00A6350F" w:rsidRPr="0019220E">
        <w:rPr>
          <w:rStyle w:val="hvr"/>
          <w:i/>
        </w:rPr>
        <w:t>the</w:t>
      </w:r>
      <w:r w:rsidR="00A41D10" w:rsidRPr="0019220E">
        <w:rPr>
          <w:rStyle w:val="hvr"/>
          <w:i/>
        </w:rPr>
        <w:t xml:space="preserve"> mind when </w:t>
      </w:r>
      <w:r w:rsidR="00330D70" w:rsidRPr="0019220E">
        <w:rPr>
          <w:rStyle w:val="hvr"/>
          <w:i/>
        </w:rPr>
        <w:t>one is</w:t>
      </w:r>
      <w:r w:rsidR="00A41D10" w:rsidRPr="0019220E">
        <w:rPr>
          <w:rStyle w:val="hvr"/>
          <w:i/>
        </w:rPr>
        <w:t xml:space="preserve"> sleeping”</w:t>
      </w:r>
      <w:r w:rsidR="00563127">
        <w:rPr>
          <w:rStyle w:val="hvr"/>
        </w:rPr>
        <w:t>.</w:t>
      </w:r>
      <w:r w:rsidR="00592095">
        <w:rPr>
          <w:rStyle w:val="hvr"/>
        </w:rPr>
        <w:t xml:space="preserve"> </w:t>
      </w:r>
      <w:r w:rsidR="003D3537">
        <w:rPr>
          <w:rStyle w:val="hvr"/>
        </w:rPr>
        <w:t>This vague definition illustrates quite clearly how little we know about dream</w:t>
      </w:r>
      <w:r w:rsidR="004369A6">
        <w:rPr>
          <w:rStyle w:val="hvr"/>
        </w:rPr>
        <w:t>s</w:t>
      </w:r>
      <w:r w:rsidR="00926BFC">
        <w:rPr>
          <w:rStyle w:val="hvr"/>
        </w:rPr>
        <w:t>, despite more than a century of experimental research</w:t>
      </w:r>
      <w:r w:rsidR="0005343B">
        <w:rPr>
          <w:rStyle w:val="hvr"/>
        </w:rPr>
        <w:t xml:space="preserve"> and millennia of religious and philosophical speculation</w:t>
      </w:r>
      <w:r w:rsidR="005A2B15">
        <w:rPr>
          <w:rStyle w:val="hvr"/>
        </w:rPr>
        <w:t xml:space="preserve"> on </w:t>
      </w:r>
      <w:r w:rsidR="00E71191">
        <w:rPr>
          <w:rStyle w:val="hvr"/>
        </w:rPr>
        <w:t>their</w:t>
      </w:r>
      <w:r w:rsidR="005A2B15">
        <w:rPr>
          <w:rStyle w:val="hvr"/>
        </w:rPr>
        <w:t xml:space="preserve"> nature and meaning</w:t>
      </w:r>
      <w:r w:rsidR="0005343B">
        <w:rPr>
          <w:rStyle w:val="hvr"/>
        </w:rPr>
        <w:t>.</w:t>
      </w:r>
      <w:r w:rsidR="001C644D">
        <w:rPr>
          <w:rStyle w:val="hvr"/>
        </w:rPr>
        <w:t xml:space="preserve"> </w:t>
      </w:r>
      <w:r w:rsidR="0038795E">
        <w:rPr>
          <w:rStyle w:val="hvr"/>
        </w:rPr>
        <w:t xml:space="preserve">The main reason for </w:t>
      </w:r>
      <w:r w:rsidR="004E795F">
        <w:rPr>
          <w:rStyle w:val="hvr"/>
        </w:rPr>
        <w:t xml:space="preserve">this lack of </w:t>
      </w:r>
      <w:r w:rsidR="006F6369">
        <w:rPr>
          <w:rStyle w:val="hvr"/>
        </w:rPr>
        <w:t xml:space="preserve">a </w:t>
      </w:r>
      <w:r w:rsidR="004E795F">
        <w:rPr>
          <w:rStyle w:val="hvr"/>
        </w:rPr>
        <w:t>clear</w:t>
      </w:r>
      <w:r w:rsidR="006F6369">
        <w:rPr>
          <w:rStyle w:val="hvr"/>
        </w:rPr>
        <w:t xml:space="preserve"> and consensual</w:t>
      </w:r>
      <w:r w:rsidR="004E795F">
        <w:rPr>
          <w:rStyle w:val="hvr"/>
        </w:rPr>
        <w:t xml:space="preserve"> definition</w:t>
      </w:r>
      <w:r w:rsidR="007F73C2">
        <w:rPr>
          <w:rStyle w:val="hvr"/>
        </w:rPr>
        <w:t xml:space="preserve"> </w:t>
      </w:r>
      <w:r w:rsidR="007F73C2">
        <w:rPr>
          <w:rStyle w:val="hvr"/>
        </w:rPr>
        <w:fldChar w:fldCharType="begin"/>
      </w:r>
      <w:r w:rsidR="00FC4B35">
        <w:rPr>
          <w:rStyle w:val="hvr"/>
        </w:rPr>
        <w:instrText xml:space="preserve"> ADDIN ZOTERO_ITEM CSL_CITATION {"citationID":"a144ef1begn","properties":{"formattedCitation":"(Pagel et al. 2001)","plainCitation":"(Pagel et al. 2001)"},"citationItems":[{"id":1223,"uris":["http://zotero.org/users/2461669/items/55PE8H36"],"uri":["http://zotero.org/users/2461669/items/55PE8H36"],"itemData":{"id":1223,"type":"article-journal","title":"Definitions of dream: A paradigm for comparing field descriptive specific studies of dream.","container-title":"Dreaming","page":"195","volume":"11","issue":"4","author":[{"family":"Pagel","given":"J. F."},{"family":"Blagrove","given":"M."},{"family":"Levin","given":"R."},{"family":"Stickgold","given":"B."},{"family":"White","given":"S."}],"issued":{"date-parts":[["2001"]]}}}],"schema":"https://github.com/citation-style-language/schema/raw/master/csl-citation.json"} </w:instrText>
      </w:r>
      <w:r w:rsidR="007F73C2">
        <w:rPr>
          <w:rStyle w:val="hvr"/>
        </w:rPr>
        <w:fldChar w:fldCharType="separate"/>
      </w:r>
      <w:r w:rsidR="00FC4B35" w:rsidRPr="00FC4B35">
        <w:t>(Pagel et al. 2001)</w:t>
      </w:r>
      <w:r w:rsidR="007F73C2">
        <w:rPr>
          <w:rStyle w:val="hvr"/>
        </w:rPr>
        <w:fldChar w:fldCharType="end"/>
      </w:r>
      <w:r w:rsidR="004E795F">
        <w:rPr>
          <w:rStyle w:val="hvr"/>
        </w:rPr>
        <w:t xml:space="preserve"> </w:t>
      </w:r>
      <w:r w:rsidR="0038795E">
        <w:rPr>
          <w:rStyle w:val="hvr"/>
        </w:rPr>
        <w:t xml:space="preserve">is </w:t>
      </w:r>
      <w:r w:rsidR="005F3A5C">
        <w:rPr>
          <w:rStyle w:val="hvr"/>
        </w:rPr>
        <w:t>due to the fact that</w:t>
      </w:r>
      <w:r w:rsidR="0038795E">
        <w:rPr>
          <w:rStyle w:val="hvr"/>
        </w:rPr>
        <w:t xml:space="preserve"> dream</w:t>
      </w:r>
      <w:r w:rsidR="00431D4F">
        <w:rPr>
          <w:rStyle w:val="hvr"/>
        </w:rPr>
        <w:t>ing is</w:t>
      </w:r>
      <w:r w:rsidR="00D544F2">
        <w:rPr>
          <w:rStyle w:val="hvr"/>
        </w:rPr>
        <w:t>, by nature,</w:t>
      </w:r>
      <w:r w:rsidR="003B109F">
        <w:rPr>
          <w:rStyle w:val="hvr"/>
        </w:rPr>
        <w:t xml:space="preserve"> </w:t>
      </w:r>
      <w:r w:rsidR="0038795E">
        <w:rPr>
          <w:rStyle w:val="hvr"/>
        </w:rPr>
        <w:t>elusive</w:t>
      </w:r>
      <w:r w:rsidR="00431D4F">
        <w:rPr>
          <w:rStyle w:val="hvr"/>
        </w:rPr>
        <w:t xml:space="preserve">, or, to </w:t>
      </w:r>
      <w:r w:rsidR="00D570F2">
        <w:rPr>
          <w:rStyle w:val="hvr"/>
        </w:rPr>
        <w:t>say it in other words</w:t>
      </w:r>
      <w:r w:rsidR="00895EA3">
        <w:rPr>
          <w:rStyle w:val="hvr"/>
        </w:rPr>
        <w:t xml:space="preserve">, </w:t>
      </w:r>
      <w:r w:rsidR="00895EA3" w:rsidRPr="00895EA3">
        <w:rPr>
          <w:rStyle w:val="hvr"/>
          <w:i/>
        </w:rPr>
        <w:t>“</w:t>
      </w:r>
      <w:r w:rsidR="00B044C3" w:rsidRPr="00895EA3">
        <w:rPr>
          <w:rStyle w:val="hvr"/>
          <w:i/>
        </w:rPr>
        <w:t xml:space="preserve">a phenomenon that we </w:t>
      </w:r>
      <w:r w:rsidR="00263239">
        <w:rPr>
          <w:rStyle w:val="hvr"/>
          <w:i/>
        </w:rPr>
        <w:t xml:space="preserve">can </w:t>
      </w:r>
      <w:r w:rsidR="00B044C3" w:rsidRPr="00895EA3">
        <w:rPr>
          <w:rStyle w:val="hvr"/>
          <w:i/>
        </w:rPr>
        <w:t>observe only during its absence</w:t>
      </w:r>
      <w:r w:rsidR="00895EA3" w:rsidRPr="00895EA3">
        <w:rPr>
          <w:rStyle w:val="hvr"/>
          <w:i/>
        </w:rPr>
        <w:t>”</w:t>
      </w:r>
      <w:r w:rsidR="00B044C3">
        <w:rPr>
          <w:rStyle w:val="hvr"/>
        </w:rPr>
        <w:t xml:space="preserve"> (Paul Valery, </w:t>
      </w:r>
      <w:r w:rsidR="00B044C3" w:rsidRPr="00010D1D">
        <w:rPr>
          <w:rStyle w:val="hvr"/>
          <w:i/>
        </w:rPr>
        <w:t>Analecta</w:t>
      </w:r>
      <w:r w:rsidR="00B044C3">
        <w:rPr>
          <w:rStyle w:val="hvr"/>
        </w:rPr>
        <w:t>, 1926)</w:t>
      </w:r>
      <w:r w:rsidR="008F69F2">
        <w:rPr>
          <w:rStyle w:val="hvr"/>
        </w:rPr>
        <w:t>.</w:t>
      </w:r>
      <w:r w:rsidR="002D461B">
        <w:rPr>
          <w:rStyle w:val="hvr"/>
        </w:rPr>
        <w:t xml:space="preserve"> </w:t>
      </w:r>
      <w:r w:rsidR="00E00ED5">
        <w:rPr>
          <w:rStyle w:val="hvr"/>
        </w:rPr>
        <w:t xml:space="preserve">Indeed, </w:t>
      </w:r>
      <w:r w:rsidR="00C0485D">
        <w:rPr>
          <w:rStyle w:val="hvr"/>
        </w:rPr>
        <w:t>we still do not know precisely when dreaming occur</w:t>
      </w:r>
      <w:r w:rsidR="002644C9">
        <w:rPr>
          <w:rStyle w:val="hvr"/>
        </w:rPr>
        <w:t>s</w:t>
      </w:r>
      <w:r w:rsidR="00C0485D">
        <w:rPr>
          <w:rStyle w:val="hvr"/>
        </w:rPr>
        <w:t xml:space="preserve"> during sleep, </w:t>
      </w:r>
      <w:r w:rsidR="002644C9">
        <w:rPr>
          <w:rStyle w:val="hvr"/>
        </w:rPr>
        <w:t xml:space="preserve">and </w:t>
      </w:r>
      <w:r w:rsidR="00A800F8">
        <w:rPr>
          <w:rStyle w:val="hvr"/>
        </w:rPr>
        <w:t>the</w:t>
      </w:r>
      <w:r w:rsidR="002644C9">
        <w:rPr>
          <w:rStyle w:val="hvr"/>
        </w:rPr>
        <w:t xml:space="preserve"> dreamer alone is witness to his or her dream. </w:t>
      </w:r>
      <w:r w:rsidR="001C1175">
        <w:rPr>
          <w:rStyle w:val="hvr"/>
        </w:rPr>
        <w:t>For that reason, the</w:t>
      </w:r>
      <w:r w:rsidR="00A800F8">
        <w:rPr>
          <w:rStyle w:val="hvr"/>
        </w:rPr>
        <w:t xml:space="preserve"> study of dreaming </w:t>
      </w:r>
      <w:r w:rsidR="001C1175">
        <w:rPr>
          <w:rStyle w:val="hvr"/>
        </w:rPr>
        <w:t>relies critically</w:t>
      </w:r>
      <w:r w:rsidR="00E663D7">
        <w:rPr>
          <w:rStyle w:val="hvr"/>
        </w:rPr>
        <w:t xml:space="preserve"> on the introspective recall</w:t>
      </w:r>
      <w:r w:rsidR="00860A00">
        <w:rPr>
          <w:rStyle w:val="hvr"/>
        </w:rPr>
        <w:t xml:space="preserve">, or </w:t>
      </w:r>
      <w:r w:rsidR="00860A00" w:rsidRPr="00860A00">
        <w:rPr>
          <w:rStyle w:val="hvr"/>
          <w:i/>
        </w:rPr>
        <w:t>“retrospection”</w:t>
      </w:r>
      <w:r w:rsidR="00860A00">
        <w:rPr>
          <w:rStyle w:val="hvr"/>
        </w:rPr>
        <w:t xml:space="preserve"> </w:t>
      </w:r>
      <w:r w:rsidR="00860A00">
        <w:rPr>
          <w:rStyle w:val="hvr"/>
        </w:rPr>
        <w:fldChar w:fldCharType="begin"/>
      </w:r>
      <w:r w:rsidR="00341CAC">
        <w:rPr>
          <w:rStyle w:val="hvr"/>
        </w:rPr>
        <w:instrText xml:space="preserve"> ADDIN ZOTERO_ITEM CSL_CITATION {"citationID":"4SuQWzM5","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860A00">
        <w:rPr>
          <w:rStyle w:val="hvr"/>
        </w:rPr>
        <w:fldChar w:fldCharType="separate"/>
      </w:r>
      <w:r w:rsidR="00341CAC" w:rsidRPr="00341CAC">
        <w:t>(Schwartz et al. 2005)</w:t>
      </w:r>
      <w:r w:rsidR="00860A00">
        <w:rPr>
          <w:rStyle w:val="hvr"/>
        </w:rPr>
        <w:fldChar w:fldCharType="end"/>
      </w:r>
      <w:r w:rsidR="00E94FF8">
        <w:rPr>
          <w:rStyle w:val="hvr"/>
        </w:rPr>
        <w:t>,</w:t>
      </w:r>
      <w:r w:rsidR="00E663D7">
        <w:rPr>
          <w:rStyle w:val="hvr"/>
        </w:rPr>
        <w:t xml:space="preserve"> of the dreamer.</w:t>
      </w:r>
      <w:r w:rsidR="00236E4A">
        <w:rPr>
          <w:rStyle w:val="hvr"/>
        </w:rPr>
        <w:t xml:space="preserve"> </w:t>
      </w:r>
      <w:r w:rsidR="00E663D7">
        <w:rPr>
          <w:rStyle w:val="hvr"/>
        </w:rPr>
        <w:t xml:space="preserve"> </w:t>
      </w:r>
    </w:p>
    <w:p w14:paraId="04B8ECF9" w14:textId="2FD8B52F" w:rsidR="003D4D4F" w:rsidRDefault="007C642E" w:rsidP="003D4D4F">
      <w:pPr>
        <w:pStyle w:val="Titre2"/>
        <w:rPr>
          <w:rStyle w:val="hvr"/>
        </w:rPr>
      </w:pPr>
      <w:bookmarkStart w:id="11" w:name="_Toc490657981"/>
      <w:r>
        <w:rPr>
          <w:rStyle w:val="hvr"/>
        </w:rPr>
        <w:t>Scientific conceptualization</w:t>
      </w:r>
      <w:bookmarkEnd w:id="11"/>
    </w:p>
    <w:p w14:paraId="70976BBF" w14:textId="1ED35FE9" w:rsidR="00185F7C" w:rsidRPr="00E00D03" w:rsidRDefault="00B8192F" w:rsidP="00847791">
      <w:pPr>
        <w:rPr>
          <w:rStyle w:val="hvr"/>
        </w:rPr>
      </w:pPr>
      <w:r>
        <w:rPr>
          <w:rStyle w:val="hvr"/>
        </w:rPr>
        <w:t>This</w:t>
      </w:r>
      <w:r w:rsidR="00953DDF">
        <w:rPr>
          <w:rStyle w:val="hvr"/>
        </w:rPr>
        <w:t xml:space="preserve"> observation</w:t>
      </w:r>
      <w:r>
        <w:rPr>
          <w:rStyle w:val="hvr"/>
        </w:rPr>
        <w:t xml:space="preserve"> led Guénolé to </w:t>
      </w:r>
      <w:r w:rsidR="009D5E47">
        <w:rPr>
          <w:rStyle w:val="hvr"/>
        </w:rPr>
        <w:t xml:space="preserve">distinguish </w:t>
      </w:r>
      <w:r w:rsidR="00813CF9">
        <w:rPr>
          <w:rStyle w:val="hvr"/>
        </w:rPr>
        <w:t>three successive forms</w:t>
      </w:r>
      <w:r w:rsidR="00590077">
        <w:rPr>
          <w:rStyle w:val="hvr"/>
        </w:rPr>
        <w:t xml:space="preserve"> of the dreaming phenomenon</w:t>
      </w:r>
      <w:r w:rsidR="00D644B1">
        <w:rPr>
          <w:rStyle w:val="hvr"/>
        </w:rPr>
        <w:t xml:space="preserve">, </w:t>
      </w:r>
      <w:r w:rsidR="00FD55B0">
        <w:rPr>
          <w:rStyle w:val="hvr"/>
        </w:rPr>
        <w:t>intertwined like nesting dolls</w:t>
      </w:r>
      <w:r w:rsidR="00762C15">
        <w:rPr>
          <w:rStyle w:val="hvr"/>
        </w:rPr>
        <w:t xml:space="preserve"> </w:t>
      </w:r>
      <w:r w:rsidR="00762C15">
        <w:rPr>
          <w:rStyle w:val="hvr"/>
        </w:rPr>
        <w:fldChar w:fldCharType="begin"/>
      </w:r>
      <w:r w:rsidR="00FC4B35">
        <w:rPr>
          <w:rStyle w:val="hvr"/>
        </w:rPr>
        <w:instrText xml:space="preserve"> ADDIN ZOTERO_ITEM CSL_CITATION {"citationID":"hSDCg9ju","properties":{"formattedCitation":"{\\rtf (Gu\\uc0\\u233{}nol\\uc0\\u233{} 2009)}","plainCitation":"(Guénolé 2009)"},"citationItems":[{"id":1225,"uris":["http://zotero.org/users/2461669/items/HW85P2E5"],"uri":["http://zotero.org/users/2461669/items/HW85P2E5"],"itemData":{"id":1225,"type":"article-journal","title":"À quel moment le rêve se produit-il au cours d’une nuit de sommeil ? Une revue des données psychophysiologiques","container-title":"Médecine du Sommeil","page":"56-64","volume":"6","issue":"2","source":"CrossRef","DOI":"10.1016/j.msom.2009.05.004","ISSN":"17694493","shortTitle":"À quel moment le rêve se produit-il au cours d’une nuit de sommeil ?","language":"fr","author":[{"family":"Guénolé","given":"F."}],"issued":{"date-parts":[["2009",4]]}}}],"schema":"https://github.com/citation-style-language/schema/raw/master/csl-citation.json"} </w:instrText>
      </w:r>
      <w:r w:rsidR="00762C15">
        <w:rPr>
          <w:rStyle w:val="hvr"/>
        </w:rPr>
        <w:fldChar w:fldCharType="separate"/>
      </w:r>
      <w:r w:rsidR="00FC4B35" w:rsidRPr="00FC4B35">
        <w:rPr>
          <w:szCs w:val="24"/>
        </w:rPr>
        <w:t>(Guénolé 2009)</w:t>
      </w:r>
      <w:r w:rsidR="00762C15">
        <w:rPr>
          <w:rStyle w:val="hvr"/>
        </w:rPr>
        <w:fldChar w:fldCharType="end"/>
      </w:r>
      <w:r w:rsidR="00813CF9">
        <w:rPr>
          <w:rStyle w:val="hvr"/>
        </w:rPr>
        <w:t xml:space="preserve">. </w:t>
      </w:r>
      <w:r w:rsidR="00637430">
        <w:rPr>
          <w:rStyle w:val="hvr"/>
        </w:rPr>
        <w:t xml:space="preserve">The primordial state is the </w:t>
      </w:r>
      <w:r w:rsidR="007E6C9F">
        <w:rPr>
          <w:rStyle w:val="hvr"/>
        </w:rPr>
        <w:t>dream-experience</w:t>
      </w:r>
      <w:r w:rsidR="008A35D0">
        <w:rPr>
          <w:rStyle w:val="hvr"/>
        </w:rPr>
        <w:t>, which occurs</w:t>
      </w:r>
      <w:r w:rsidR="00637430">
        <w:rPr>
          <w:rStyle w:val="hvr"/>
        </w:rPr>
        <w:t xml:space="preserve"> during sleep, </w:t>
      </w:r>
      <w:r w:rsidR="00AE28DD">
        <w:rPr>
          <w:rStyle w:val="hvr"/>
        </w:rPr>
        <w:t xml:space="preserve">and </w:t>
      </w:r>
      <w:r w:rsidR="00915B50">
        <w:rPr>
          <w:rStyle w:val="hvr"/>
        </w:rPr>
        <w:t>of which very little</w:t>
      </w:r>
      <w:r w:rsidR="001D4669">
        <w:rPr>
          <w:rStyle w:val="hvr"/>
        </w:rPr>
        <w:t xml:space="preserve"> is known</w:t>
      </w:r>
      <w:r w:rsidR="00505478">
        <w:rPr>
          <w:rStyle w:val="hvr"/>
        </w:rPr>
        <w:t xml:space="preserve"> because </w:t>
      </w:r>
      <w:r w:rsidR="00686449">
        <w:rPr>
          <w:rStyle w:val="hvr"/>
        </w:rPr>
        <w:t xml:space="preserve">the dreamer has no means </w:t>
      </w:r>
      <w:r w:rsidR="00513B58">
        <w:rPr>
          <w:rStyle w:val="hvr"/>
        </w:rPr>
        <w:t xml:space="preserve">to communicate in real-time </w:t>
      </w:r>
      <w:r w:rsidR="00990DD3">
        <w:rPr>
          <w:rStyle w:val="hvr"/>
        </w:rPr>
        <w:t>his or her oneiric travels to</w:t>
      </w:r>
      <w:r w:rsidR="00686449">
        <w:rPr>
          <w:rStyle w:val="hvr"/>
        </w:rPr>
        <w:t xml:space="preserve"> the external world</w:t>
      </w:r>
      <w:r w:rsidR="00990DD3">
        <w:rPr>
          <w:rStyle w:val="hvr"/>
        </w:rPr>
        <w:t xml:space="preserve">. </w:t>
      </w:r>
      <w:r w:rsidR="00E03BB2">
        <w:rPr>
          <w:rStyle w:val="hvr"/>
        </w:rPr>
        <w:t xml:space="preserve">With the notable exception of lucid dreaming, </w:t>
      </w:r>
      <w:r w:rsidR="00AC2DDA">
        <w:rPr>
          <w:rStyle w:val="hvr"/>
        </w:rPr>
        <w:t>t</w:t>
      </w:r>
      <w:r w:rsidR="00C65104">
        <w:rPr>
          <w:rStyle w:val="hvr"/>
        </w:rPr>
        <w:t xml:space="preserve">he </w:t>
      </w:r>
      <w:r w:rsidR="007E6C9F">
        <w:rPr>
          <w:rStyle w:val="hvr"/>
        </w:rPr>
        <w:t>dream-experience</w:t>
      </w:r>
      <w:r w:rsidR="00C65104">
        <w:rPr>
          <w:rStyle w:val="hvr"/>
        </w:rPr>
        <w:t xml:space="preserve"> is unobservable to the waking consciousness, </w:t>
      </w:r>
      <w:r w:rsidR="007F336B">
        <w:rPr>
          <w:rStyle w:val="hvr"/>
        </w:rPr>
        <w:t>b</w:t>
      </w:r>
      <w:r w:rsidR="00C65104" w:rsidRPr="00C65104">
        <w:rPr>
          <w:rStyle w:val="hvr"/>
        </w:rPr>
        <w:t>e it that of an external observer, but also that of the dreamer him</w:t>
      </w:r>
      <w:r w:rsidR="003C7912">
        <w:rPr>
          <w:rStyle w:val="hvr"/>
        </w:rPr>
        <w:t>-</w:t>
      </w:r>
      <w:r w:rsidR="00AC2DDA">
        <w:rPr>
          <w:rStyle w:val="hvr"/>
        </w:rPr>
        <w:t xml:space="preserve"> or her</w:t>
      </w:r>
      <w:r w:rsidR="00C65104" w:rsidRPr="00C65104">
        <w:rPr>
          <w:rStyle w:val="hvr"/>
        </w:rPr>
        <w:t>self.</w:t>
      </w:r>
      <w:r w:rsidR="00953477">
        <w:rPr>
          <w:rStyle w:val="hvr"/>
        </w:rPr>
        <w:t xml:space="preserve"> The second form is the </w:t>
      </w:r>
      <w:r w:rsidR="00500B85">
        <w:rPr>
          <w:rStyle w:val="hvr"/>
        </w:rPr>
        <w:t xml:space="preserve">memory of the </w:t>
      </w:r>
      <w:r w:rsidR="007E6C9F">
        <w:rPr>
          <w:rStyle w:val="hvr"/>
        </w:rPr>
        <w:t>dream-experience</w:t>
      </w:r>
      <w:r w:rsidR="00953477">
        <w:rPr>
          <w:rStyle w:val="hvr"/>
        </w:rPr>
        <w:t xml:space="preserve"> as we recall it after awakening</w:t>
      </w:r>
      <w:r w:rsidR="009A5BAF">
        <w:rPr>
          <w:rStyle w:val="hvr"/>
        </w:rPr>
        <w:t xml:space="preserve">. </w:t>
      </w:r>
      <w:r w:rsidR="00532605">
        <w:rPr>
          <w:rStyle w:val="hvr"/>
        </w:rPr>
        <w:t>Importantly, the dream recall occur in a consciousness state different from the one in which the dream was experienced</w:t>
      </w:r>
      <w:r w:rsidR="00320022">
        <w:rPr>
          <w:rStyle w:val="hvr"/>
        </w:rPr>
        <w:t>.</w:t>
      </w:r>
      <w:r w:rsidR="00532605">
        <w:rPr>
          <w:rStyle w:val="hvr"/>
        </w:rPr>
        <w:t xml:space="preserve"> </w:t>
      </w:r>
      <w:r w:rsidR="00FC0EEE">
        <w:rPr>
          <w:rStyle w:val="hvr"/>
        </w:rPr>
        <w:t>As a memory object</w:t>
      </w:r>
      <w:r w:rsidR="006B00CB">
        <w:rPr>
          <w:rStyle w:val="hvr"/>
        </w:rPr>
        <w:t>, dream recall</w:t>
      </w:r>
      <w:r w:rsidR="00D61E58">
        <w:rPr>
          <w:rStyle w:val="hvr"/>
        </w:rPr>
        <w:t xml:space="preserve"> is therefore likely to be influenced by several mechanisms such as forgetting, reconstruction, verbal description difficulties and censorships</w:t>
      </w:r>
      <w:r w:rsidR="00236E4A">
        <w:rPr>
          <w:rStyle w:val="hvr"/>
        </w:rPr>
        <w:t xml:space="preserve"> </w:t>
      </w:r>
      <w:r w:rsidR="00236E4A">
        <w:rPr>
          <w:rStyle w:val="hvr"/>
        </w:rPr>
        <w:fldChar w:fldCharType="begin"/>
      </w:r>
      <w:r w:rsidR="00341CAC">
        <w:rPr>
          <w:rStyle w:val="hvr"/>
        </w:rPr>
        <w:instrText xml:space="preserve"> ADDIN ZOTERO_ITEM CSL_CITATION {"citationID":"62PIgVNR","properties":{"formattedCitation":"(Schwartz and Maquet 2002; Schwartz et al. 2005)","plainCitation":"(Schwartz and Maquet 2002; Schwartz et al. 2005)"},"citationItems":[{"id":653,"uris":["http://zotero.org/users/2461669/items/2P3XIJTF"],"uri":["http://zotero.org/users/2461669/items/2P3XIJTF"],"itemData":{"id":653,"type":"article-journal","title":"Sleep imaging and the neuro-psychological assessment of dreams","container-title":"Trends in cognitive sciences","page":"23–30","volume":"6","issue":"1","source":"Google Scholar","author":[{"family":"Schwartz","given":"Sophie"},{"family":"Maquet","given":"P."}],"issued":{"date-parts":[["2002"]]}}},{"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236E4A">
        <w:rPr>
          <w:rStyle w:val="hvr"/>
        </w:rPr>
        <w:fldChar w:fldCharType="separate"/>
      </w:r>
      <w:r w:rsidR="00341CAC" w:rsidRPr="00341CAC">
        <w:t>(Schwartz and Maquet 2002; Schwartz et al. 2005)</w:t>
      </w:r>
      <w:r w:rsidR="00236E4A">
        <w:rPr>
          <w:rStyle w:val="hvr"/>
        </w:rPr>
        <w:fldChar w:fldCharType="end"/>
      </w:r>
      <w:r w:rsidR="005466E5">
        <w:rPr>
          <w:rStyle w:val="hvr"/>
        </w:rPr>
        <w:t>. T</w:t>
      </w:r>
      <w:r w:rsidR="008B3294">
        <w:rPr>
          <w:rStyle w:val="hvr"/>
        </w:rPr>
        <w:t xml:space="preserve">he </w:t>
      </w:r>
      <w:r w:rsidR="007F633F">
        <w:rPr>
          <w:rStyle w:val="hvr"/>
        </w:rPr>
        <w:t xml:space="preserve">third and </w:t>
      </w:r>
      <w:r w:rsidR="00C621C7">
        <w:rPr>
          <w:rStyle w:val="hvr"/>
        </w:rPr>
        <w:t xml:space="preserve">last </w:t>
      </w:r>
      <w:r w:rsidR="00E05FF8">
        <w:rPr>
          <w:rStyle w:val="hvr"/>
        </w:rPr>
        <w:t xml:space="preserve">element </w:t>
      </w:r>
      <w:r w:rsidR="004D1EA6">
        <w:rPr>
          <w:rStyle w:val="hvr"/>
        </w:rPr>
        <w:t>of the model</w:t>
      </w:r>
      <w:r w:rsidR="00BE22EE">
        <w:rPr>
          <w:rStyle w:val="hvr"/>
        </w:rPr>
        <w:t xml:space="preserve"> </w:t>
      </w:r>
      <w:r w:rsidR="008B3294">
        <w:rPr>
          <w:rStyle w:val="hvr"/>
        </w:rPr>
        <w:t xml:space="preserve">is the </w:t>
      </w:r>
      <w:r w:rsidR="00A93760">
        <w:rPr>
          <w:rStyle w:val="hvr"/>
        </w:rPr>
        <w:t xml:space="preserve">verbal </w:t>
      </w:r>
      <w:r w:rsidR="009E4B87">
        <w:rPr>
          <w:rStyle w:val="hvr"/>
        </w:rPr>
        <w:t>report</w:t>
      </w:r>
      <w:r w:rsidR="008B3294">
        <w:rPr>
          <w:rStyle w:val="hvr"/>
        </w:rPr>
        <w:t xml:space="preserve"> </w:t>
      </w:r>
      <w:r w:rsidR="009E4B87">
        <w:rPr>
          <w:rStyle w:val="hvr"/>
        </w:rPr>
        <w:t>of the dream</w:t>
      </w:r>
      <w:r w:rsidR="00DB1AA6">
        <w:rPr>
          <w:rStyle w:val="hvr"/>
        </w:rPr>
        <w:t xml:space="preserve"> memory</w:t>
      </w:r>
      <w:r w:rsidR="00FD620F">
        <w:rPr>
          <w:rStyle w:val="hvr"/>
        </w:rPr>
        <w:t>,</w:t>
      </w:r>
      <w:r w:rsidR="008B3294">
        <w:rPr>
          <w:rStyle w:val="hvr"/>
        </w:rPr>
        <w:t xml:space="preserve"> </w:t>
      </w:r>
      <w:r w:rsidR="00DB1AA6">
        <w:rPr>
          <w:rStyle w:val="hvr"/>
        </w:rPr>
        <w:t>using</w:t>
      </w:r>
      <w:r w:rsidR="008B3294">
        <w:rPr>
          <w:rStyle w:val="hvr"/>
        </w:rPr>
        <w:t xml:space="preserve"> words or pictures.</w:t>
      </w:r>
      <w:r w:rsidR="001354BD">
        <w:rPr>
          <w:rStyle w:val="hvr"/>
        </w:rPr>
        <w:t xml:space="preserve"> </w:t>
      </w:r>
      <w:r w:rsidR="00CE2234">
        <w:rPr>
          <w:rStyle w:val="hvr"/>
        </w:rPr>
        <w:t>The dream report is the</w:t>
      </w:r>
      <w:r w:rsidR="00175F4E">
        <w:rPr>
          <w:rStyle w:val="hvr"/>
        </w:rPr>
        <w:t xml:space="preserve"> only one that can actually be </w:t>
      </w:r>
      <w:r w:rsidR="00CE2234">
        <w:rPr>
          <w:rStyle w:val="hvr"/>
        </w:rPr>
        <w:t xml:space="preserve">communicated to others and therefore </w:t>
      </w:r>
      <w:r w:rsidR="00F57200">
        <w:rPr>
          <w:rStyle w:val="hvr"/>
        </w:rPr>
        <w:t xml:space="preserve">the only one </w:t>
      </w:r>
      <w:r w:rsidR="00CE2234">
        <w:rPr>
          <w:rStyle w:val="hvr"/>
        </w:rPr>
        <w:t xml:space="preserve">eligible to empirical </w:t>
      </w:r>
      <w:r w:rsidR="00354755">
        <w:rPr>
          <w:rStyle w:val="hvr"/>
        </w:rPr>
        <w:t>investigation</w:t>
      </w:r>
      <w:r w:rsidR="00D27B00">
        <w:rPr>
          <w:rStyle w:val="hvr"/>
        </w:rPr>
        <w:t>.</w:t>
      </w:r>
      <w:r w:rsidR="00AE400D">
        <w:rPr>
          <w:rStyle w:val="hvr"/>
        </w:rPr>
        <w:t xml:space="preserve"> </w:t>
      </w:r>
      <w:r w:rsidR="0075371B" w:rsidRPr="00D173ED">
        <w:rPr>
          <w:rStyle w:val="hvr"/>
        </w:rPr>
        <w:t xml:space="preserve">As a consequence, </w:t>
      </w:r>
      <w:r w:rsidR="00D173ED" w:rsidRPr="00D173ED">
        <w:rPr>
          <w:rStyle w:val="hvr"/>
        </w:rPr>
        <w:t xml:space="preserve">most of the </w:t>
      </w:r>
      <w:r w:rsidR="00A52DF0">
        <w:rPr>
          <w:rStyle w:val="hvr"/>
        </w:rPr>
        <w:t xml:space="preserve">dream </w:t>
      </w:r>
      <w:r w:rsidR="00D173ED" w:rsidRPr="00D173ED">
        <w:rPr>
          <w:rStyle w:val="hvr"/>
        </w:rPr>
        <w:t>research</w:t>
      </w:r>
      <w:r w:rsidR="00A52DF0">
        <w:rPr>
          <w:rStyle w:val="hvr"/>
        </w:rPr>
        <w:t xml:space="preserve"> </w:t>
      </w:r>
      <w:r w:rsidR="00D173ED" w:rsidRPr="00D173ED">
        <w:rPr>
          <w:rStyle w:val="hvr"/>
        </w:rPr>
        <w:t xml:space="preserve">has in fact focused on dream </w:t>
      </w:r>
      <w:r w:rsidR="00D173ED" w:rsidRPr="00E00D03">
        <w:rPr>
          <w:rStyle w:val="hvr"/>
        </w:rPr>
        <w:t>reports.</w:t>
      </w:r>
    </w:p>
    <w:p w14:paraId="661F49E6" w14:textId="5962DA4A" w:rsidR="00827527" w:rsidRPr="00827527" w:rsidRDefault="00E13C59" w:rsidP="00827527">
      <w:r>
        <w:rPr>
          <w:noProof/>
        </w:rPr>
        <w:drawing>
          <wp:inline distT="0" distB="0" distL="0" distR="0" wp14:anchorId="6775A42B" wp14:editId="3FFC604E">
            <wp:extent cx="5760732" cy="202082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ntro_Guenol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32" cy="2020828"/>
                    </a:xfrm>
                    <a:prstGeom prst="rect">
                      <a:avLst/>
                    </a:prstGeom>
                  </pic:spPr>
                </pic:pic>
              </a:graphicData>
            </a:graphic>
          </wp:inline>
        </w:drawing>
      </w:r>
    </w:p>
    <w:p w14:paraId="7ACC8477" w14:textId="3AF1B7A7" w:rsidR="00E13C59" w:rsidRDefault="00E13C59" w:rsidP="00CA54AC">
      <w:pPr>
        <w:pStyle w:val="Lgende"/>
      </w:pPr>
      <w:r>
        <w:t xml:space="preserve">Figure </w:t>
      </w:r>
      <w:r w:rsidR="00BE3A7A">
        <w:fldChar w:fldCharType="begin"/>
      </w:r>
      <w:r w:rsidR="00BE3A7A">
        <w:instrText xml:space="preserve"> SEQ Figure \* ARABIC </w:instrText>
      </w:r>
      <w:r w:rsidR="00BE3A7A">
        <w:fldChar w:fldCharType="separate"/>
      </w:r>
      <w:r w:rsidR="00B152FC">
        <w:rPr>
          <w:noProof/>
        </w:rPr>
        <w:t>1</w:t>
      </w:r>
      <w:r w:rsidR="00BE3A7A">
        <w:rPr>
          <w:noProof/>
        </w:rPr>
        <w:fldChar w:fldCharType="end"/>
      </w:r>
      <w:r>
        <w:t xml:space="preserve">: </w:t>
      </w:r>
      <w:r w:rsidR="007727F2">
        <w:t>G</w:t>
      </w:r>
      <w:r w:rsidR="00943E0E">
        <w:t>ué</w:t>
      </w:r>
      <w:r w:rsidR="007727F2">
        <w:t>nol</w:t>
      </w:r>
      <w:r w:rsidR="00943E0E">
        <w:t>é</w:t>
      </w:r>
      <w:r w:rsidR="007727F2">
        <w:t>’s model of dreaming</w:t>
      </w:r>
      <w:r>
        <w:t xml:space="preserve"> </w:t>
      </w:r>
      <w:r w:rsidRPr="00513B16">
        <w:rPr>
          <w:b w:val="0"/>
        </w:rPr>
        <w:t>(</w:t>
      </w:r>
      <w:r w:rsidR="005C433D" w:rsidRPr="00513B16">
        <w:rPr>
          <w:b w:val="0"/>
        </w:rPr>
        <w:t>Guénolé</w:t>
      </w:r>
      <w:r w:rsidRPr="00513B16">
        <w:rPr>
          <w:b w:val="0"/>
        </w:rPr>
        <w:t>, 2009)</w:t>
      </w:r>
    </w:p>
    <w:p w14:paraId="25A4C032" w14:textId="57A20377" w:rsidR="00432459" w:rsidRDefault="00144D00" w:rsidP="00D249CA">
      <w:pPr>
        <w:rPr>
          <w:rStyle w:val="hvr"/>
        </w:rPr>
      </w:pPr>
      <w:r>
        <w:rPr>
          <w:rStyle w:val="hvr"/>
        </w:rPr>
        <w:t xml:space="preserve">Because of this inherent constraint, dreaming still remains one of the great mystery of the human cognition. </w:t>
      </w:r>
      <w:r w:rsidR="00C1792A">
        <w:rPr>
          <w:rStyle w:val="hvr"/>
        </w:rPr>
        <w:t>S</w:t>
      </w:r>
      <w:r w:rsidR="00032EE2">
        <w:rPr>
          <w:rStyle w:val="hvr"/>
        </w:rPr>
        <w:t xml:space="preserve">everal questions </w:t>
      </w:r>
      <w:r>
        <w:rPr>
          <w:rStyle w:val="hvr"/>
        </w:rPr>
        <w:t xml:space="preserve">on its nature and meaning are still not answered: </w:t>
      </w:r>
      <w:r w:rsidR="00DD03BA">
        <w:rPr>
          <w:rStyle w:val="hvr"/>
        </w:rPr>
        <w:t>do we dream every nights</w:t>
      </w:r>
      <w:r w:rsidR="00032EE2">
        <w:rPr>
          <w:rStyle w:val="hvr"/>
        </w:rPr>
        <w:t xml:space="preserve">? </w:t>
      </w:r>
      <w:r w:rsidR="00DD03BA">
        <w:rPr>
          <w:rStyle w:val="hvr"/>
        </w:rPr>
        <w:t>For how long</w:t>
      </w:r>
      <w:r w:rsidR="00032EE2">
        <w:rPr>
          <w:rStyle w:val="hvr"/>
        </w:rPr>
        <w:t>?</w:t>
      </w:r>
      <w:r w:rsidR="00DD03BA">
        <w:rPr>
          <w:rStyle w:val="hvr"/>
        </w:rPr>
        <w:t xml:space="preserve"> </w:t>
      </w:r>
      <w:r w:rsidR="004A5288">
        <w:rPr>
          <w:rStyle w:val="hvr"/>
        </w:rPr>
        <w:t xml:space="preserve">Why do we sometimes recall our dreams and sometimes not? </w:t>
      </w:r>
      <w:r w:rsidR="006B69CB">
        <w:rPr>
          <w:rStyle w:val="hvr"/>
        </w:rPr>
        <w:t>Are dream reports accurate and exhaustive transcriptions of the dream experience</w:t>
      </w:r>
      <w:r w:rsidR="001711CA">
        <w:rPr>
          <w:rStyle w:val="hvr"/>
        </w:rPr>
        <w:t>?</w:t>
      </w:r>
      <w:r w:rsidR="006B69CB">
        <w:rPr>
          <w:rStyle w:val="hvr"/>
        </w:rPr>
        <w:t xml:space="preserve"> </w:t>
      </w:r>
      <w:r w:rsidR="004A5288">
        <w:rPr>
          <w:rStyle w:val="hvr"/>
        </w:rPr>
        <w:t xml:space="preserve">What is, or </w:t>
      </w:r>
      <w:r w:rsidR="008A594A">
        <w:rPr>
          <w:rStyle w:val="hvr"/>
        </w:rPr>
        <w:t xml:space="preserve">what </w:t>
      </w:r>
      <w:r w:rsidR="004A5288">
        <w:rPr>
          <w:rStyle w:val="hvr"/>
        </w:rPr>
        <w:t>are, the function(s) of dreaming?</w:t>
      </w:r>
      <w:r w:rsidR="00C744C8">
        <w:rPr>
          <w:rStyle w:val="hvr"/>
        </w:rPr>
        <w:t xml:space="preserve"> What are the neurophysiological correlates of dreaming? </w:t>
      </w:r>
    </w:p>
    <w:p w14:paraId="4E83921E" w14:textId="77259463" w:rsidR="00032EE2" w:rsidRPr="00706D88" w:rsidRDefault="00432459" w:rsidP="00D249CA">
      <w:pPr>
        <w:rPr>
          <w:rStyle w:val="hvr"/>
        </w:rPr>
      </w:pPr>
      <w:r w:rsidRPr="00706D88">
        <w:rPr>
          <w:rStyle w:val="hvr"/>
        </w:rPr>
        <w:t>The aim of the present thesis</w:t>
      </w:r>
      <w:r w:rsidR="004A5288" w:rsidRPr="00706D88">
        <w:rPr>
          <w:rStyle w:val="hvr"/>
        </w:rPr>
        <w:t xml:space="preserve"> </w:t>
      </w:r>
      <w:r w:rsidRPr="00706D88">
        <w:rPr>
          <w:rStyle w:val="hvr"/>
        </w:rPr>
        <w:t>is to offer a modest contribution to the ongoing effo</w:t>
      </w:r>
      <w:r w:rsidR="00C1393D" w:rsidRPr="00706D88">
        <w:rPr>
          <w:rStyle w:val="hvr"/>
        </w:rPr>
        <w:t xml:space="preserve">rt to </w:t>
      </w:r>
      <w:r w:rsidRPr="00706D88">
        <w:rPr>
          <w:rStyle w:val="hvr"/>
        </w:rPr>
        <w:t xml:space="preserve">solve these </w:t>
      </w:r>
      <w:r w:rsidR="00C1393D" w:rsidRPr="00706D88">
        <w:rPr>
          <w:rStyle w:val="hvr"/>
        </w:rPr>
        <w:t xml:space="preserve">questions. </w:t>
      </w:r>
      <w:r w:rsidR="005F7767" w:rsidRPr="00224DE4">
        <w:rPr>
          <w:rStyle w:val="hvr"/>
          <w:color w:val="7030A0"/>
        </w:rPr>
        <w:t xml:space="preserve">Our first research axis </w:t>
      </w:r>
      <w:r w:rsidR="00E7258D" w:rsidRPr="00224DE4">
        <w:rPr>
          <w:rStyle w:val="hvr"/>
          <w:color w:val="7030A0"/>
        </w:rPr>
        <w:t xml:space="preserve">concerned </w:t>
      </w:r>
      <w:r w:rsidR="004736AF" w:rsidRPr="00224DE4">
        <w:rPr>
          <w:rStyle w:val="hvr"/>
          <w:color w:val="7030A0"/>
        </w:rPr>
        <w:t>the neurophysiological correlates of dream recall frequency</w:t>
      </w:r>
      <w:r w:rsidR="00E7258D" w:rsidRPr="00224DE4">
        <w:rPr>
          <w:rStyle w:val="hvr"/>
          <w:color w:val="7030A0"/>
        </w:rPr>
        <w:t xml:space="preserve">. </w:t>
      </w:r>
    </w:p>
    <w:p w14:paraId="6FE3358A" w14:textId="0B52BAC7" w:rsidR="00AC2454" w:rsidRDefault="007D01E6" w:rsidP="00D249CA">
      <w:pPr>
        <w:pStyle w:val="Titre1"/>
      </w:pPr>
      <w:bookmarkStart w:id="12" w:name="_Toc490657982"/>
      <w:r>
        <w:t>Sleep</w:t>
      </w:r>
      <w:bookmarkEnd w:id="12"/>
    </w:p>
    <w:p w14:paraId="683C3F81" w14:textId="263E8B08" w:rsidR="00963E47" w:rsidRDefault="001B093C" w:rsidP="00D249CA">
      <w:pPr>
        <w:pStyle w:val="Titre2"/>
      </w:pPr>
      <w:bookmarkStart w:id="13" w:name="_Toc490657983"/>
      <w:r>
        <w:t>Definition</w:t>
      </w:r>
      <w:bookmarkEnd w:id="13"/>
    </w:p>
    <w:p w14:paraId="4AC18EC6" w14:textId="7A59C5A6" w:rsidR="002F4E2D" w:rsidRDefault="004652A5" w:rsidP="0085330A">
      <w:r>
        <w:t xml:space="preserve">As Schopenhauer rightly noticed, </w:t>
      </w:r>
      <w:r w:rsidRPr="004652A5">
        <w:rPr>
          <w:i/>
        </w:rPr>
        <w:t>“the characteristic of dream is the condition of sleep peculiar to it”</w:t>
      </w:r>
      <w:r>
        <w:rPr>
          <w:i/>
        </w:rPr>
        <w:t xml:space="preserve">. </w:t>
      </w:r>
      <w:r w:rsidR="00997AB1" w:rsidRPr="00997AB1">
        <w:t>Therefore, w</w:t>
      </w:r>
      <w:r w:rsidR="00E562B4" w:rsidRPr="00997AB1">
        <w:t>e</w:t>
      </w:r>
      <w:r w:rsidR="00E562B4" w:rsidRPr="00E562B4">
        <w:t xml:space="preserve"> cannot </w:t>
      </w:r>
      <w:r w:rsidR="00707EA7" w:rsidRPr="00E562B4">
        <w:t>go</w:t>
      </w:r>
      <w:r w:rsidR="00707EA7">
        <w:t xml:space="preserve"> </w:t>
      </w:r>
      <w:r w:rsidR="00E562B4">
        <w:t xml:space="preserve">any </w:t>
      </w:r>
      <w:r w:rsidR="00707EA7">
        <w:t xml:space="preserve">further in our study of dreaming without </w:t>
      </w:r>
      <w:r w:rsidR="00E562B4">
        <w:t xml:space="preserve">first </w:t>
      </w:r>
      <w:r w:rsidR="00707EA7">
        <w:t>defining</w:t>
      </w:r>
      <w:r w:rsidR="00E562B4">
        <w:t xml:space="preserve"> </w:t>
      </w:r>
      <w:r w:rsidR="00707EA7">
        <w:t xml:space="preserve">the sleeping state and its physiology. </w:t>
      </w:r>
      <w:r w:rsidR="007625E6">
        <w:t>Sleep is a normal physiological and periodic state characterized by vigilance suspension</w:t>
      </w:r>
      <w:r w:rsidR="00F6162B">
        <w:t>, which generally occurs during night time in humans</w:t>
      </w:r>
      <w:r w:rsidR="002A4979">
        <w:t xml:space="preserve">. </w:t>
      </w:r>
      <w:r w:rsidR="008F5BE9">
        <w:t>Sleep</w:t>
      </w:r>
      <w:r w:rsidR="002A4979">
        <w:t xml:space="preserve"> is a vital need</w:t>
      </w:r>
      <w:r w:rsidR="008F5BE9">
        <w:t xml:space="preserve"> </w:t>
      </w:r>
      <w:r w:rsidR="002A4979">
        <w:t xml:space="preserve">that </w:t>
      </w:r>
      <w:r w:rsidR="007625E6">
        <w:t xml:space="preserve">allows </w:t>
      </w:r>
      <w:r w:rsidR="00E21035">
        <w:t xml:space="preserve">restoration of the </w:t>
      </w:r>
      <w:r w:rsidR="008F5BE9">
        <w:t xml:space="preserve">immune, </w:t>
      </w:r>
      <w:r w:rsidR="00E21035">
        <w:t>nervous, skeletal and</w:t>
      </w:r>
      <w:r w:rsidR="008F5BE9">
        <w:t xml:space="preserve"> muscular systems</w:t>
      </w:r>
      <w:r w:rsidR="004238B9">
        <w:t xml:space="preserve">, leading some authors to postulate that </w:t>
      </w:r>
      <w:r w:rsidR="004238B9" w:rsidRPr="004238B9">
        <w:rPr>
          <w:i/>
        </w:rPr>
        <w:t>“sleep is the price we pay for being alive”</w:t>
      </w:r>
      <w:r w:rsidR="004238B9">
        <w:t xml:space="preserve"> </w:t>
      </w:r>
      <w:r w:rsidR="004238B9">
        <w:fldChar w:fldCharType="begin"/>
      </w:r>
      <w:r w:rsidR="00FC4B35">
        <w:instrText xml:space="preserve"> ADDIN ZOTERO_ITEM CSL_CITATION {"citationID":"Ae5cOx8k","properties":{"formattedCitation":"(Tononi and Cirelli 2014)","plainCitation":"(Tononi and Cirelli 2014)"},"citationItems":[{"id":668,"uris":["http://zotero.org/users/2461669/items/JATT2JH9"],"uri":["http://zotero.org/users/2461669/items/JATT2JH9"],"itemData":{"id":668,"type":"article-journal","title":"Sleep and the Price of Plasticity: From Synaptic and Cellular Homeostasis to Memory Consolidation and Integration","container-title":"Neuron","page":"12-34","volume":"81","issue":"1","source":"CrossRef","DOI":"10.1016/j.neuron.2013.12.025","ISSN":"08966273","shortTitle":"Sleep and the Price of Plasticity","language":"en","author":[{"family":"Tononi","given":"Giulio"},{"family":"Cirelli","given":"Chiara"}],"issued":{"date-parts":[["2014",1]]}}}],"schema":"https://github.com/citation-style-language/schema/raw/master/csl-citation.json"} </w:instrText>
      </w:r>
      <w:r w:rsidR="004238B9">
        <w:fldChar w:fldCharType="separate"/>
      </w:r>
      <w:r w:rsidR="00FC4B35" w:rsidRPr="00FC4B35">
        <w:t>(Tononi and Cirelli 2014)</w:t>
      </w:r>
      <w:r w:rsidR="004238B9">
        <w:fldChar w:fldCharType="end"/>
      </w:r>
      <w:r w:rsidR="004238B9">
        <w:t xml:space="preserve">. </w:t>
      </w:r>
      <w:r w:rsidR="00EA7B4A">
        <w:t>Long regarded as an idle state</w:t>
      </w:r>
      <w:r w:rsidR="00E86A50">
        <w:t xml:space="preserve">, it is becoming increasingly evident that </w:t>
      </w:r>
      <w:r w:rsidR="00E37AAA">
        <w:t xml:space="preserve">sleep is </w:t>
      </w:r>
      <w:r w:rsidR="00792576" w:rsidRPr="00792576">
        <w:rPr>
          <w:i/>
        </w:rPr>
        <w:t>“</w:t>
      </w:r>
      <w:r w:rsidR="00E37AAA" w:rsidRPr="00792576">
        <w:rPr>
          <w:i/>
        </w:rPr>
        <w:t>first and foremost a brain process</w:t>
      </w:r>
      <w:r w:rsidR="00792576" w:rsidRPr="00792576">
        <w:rPr>
          <w:i/>
        </w:rPr>
        <w:t>”</w:t>
      </w:r>
      <w:r w:rsidR="00792576">
        <w:t xml:space="preserve"> </w:t>
      </w:r>
      <w:r w:rsidR="00792576">
        <w:fldChar w:fldCharType="begin"/>
      </w:r>
      <w:r w:rsidR="00FC4B35">
        <w:instrText xml:space="preserve"> ADDIN ZOTERO_ITEM CSL_CITATION {"citationID":"yQUbAQ4c","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92576">
        <w:fldChar w:fldCharType="separate"/>
      </w:r>
      <w:r w:rsidR="00FC4B35" w:rsidRPr="00FC4B35">
        <w:t>(Hirshkowitz 2004)</w:t>
      </w:r>
      <w:r w:rsidR="00792576">
        <w:fldChar w:fldCharType="end"/>
      </w:r>
      <w:r w:rsidR="00E37AAA">
        <w:t xml:space="preserve"> in which</w:t>
      </w:r>
      <w:r w:rsidR="002F4E2D">
        <w:t xml:space="preserve"> </w:t>
      </w:r>
      <w:r w:rsidR="00AB1524">
        <w:t>the brain is “</w:t>
      </w:r>
      <w:r w:rsidR="002F4E2D" w:rsidRPr="002F4E2D">
        <w:rPr>
          <w:i/>
        </w:rPr>
        <w:t>hard at work and helps makes something of the world”</w:t>
      </w:r>
      <w:r w:rsidR="00431252">
        <w:rPr>
          <w:i/>
        </w:rPr>
        <w:t>,</w:t>
      </w:r>
      <w:r w:rsidR="002F4E2D">
        <w:t xml:space="preserve"> to borrow the words of Heraclitus</w:t>
      </w:r>
      <w:r w:rsidR="00EF45F8">
        <w:t>’</w:t>
      </w:r>
      <w:r w:rsidR="00D73134">
        <w:t>s famous aphorism</w:t>
      </w:r>
      <w:r w:rsidR="009C4A8B">
        <w:t xml:space="preserve"> (f</w:t>
      </w:r>
      <w:r w:rsidR="0033024D">
        <w:t xml:space="preserve">or an exhaustive review of the cognitive processes occurring during sleep, see </w:t>
      </w:r>
      <w:r w:rsidR="0033024D">
        <w:fldChar w:fldCharType="begin"/>
      </w:r>
      <w:r w:rsidR="00FC4B35">
        <w:instrText xml:space="preserve"> ADDIN ZOTERO_ITEM CSL_CITATION {"citationID":"i11Bs4LR","properties":{"formattedCitation":"(Andrillon 2016)","plainCitation":"(Andrillon 2016)"},"citationItems":[{"id":1133,"uris":["http://zotero.org/users/2461669/items/QGRAHK4Z"],"uri":["http://zotero.org/users/2461669/items/QGRAHK4Z"],"itemData":{"id":1133,"type":"thesis","title":"The sleeping brain at work: perceptual processing and learning in human sleep","publisher":"Paris Sciences et Lettres","URL":"https://doc-14-6o-docs.googleusercontent.com/docs/securesc/pm2umd8q4t6nuutkgvgltmt2n767nvun/h3rcvjo21ah7v69lab6u5ovqatj73066/1497542400000/09625487145494865771/02700834482462282956/0B9amtLm9opTbcE9nNkZUVWx0cE0?e=download&amp;nonce=uaaliolneof7k&amp;user=02700834482462282956&amp;hash=oqksdcogboirgil0covbcnrm5nnddjqv","author":[{"family":"Andrillon","given":"Thomas"}],"issued":{"date-parts":[["2016"]]},"accessed":{"date-parts":[["2017",6,15]]}}}],"schema":"https://github.com/citation-style-language/schema/raw/master/csl-citation.json"} </w:instrText>
      </w:r>
      <w:r w:rsidR="0033024D">
        <w:fldChar w:fldCharType="separate"/>
      </w:r>
      <w:r w:rsidR="00FC4B35" w:rsidRPr="00FC4B35">
        <w:t>(Andrillon 2016)</w:t>
      </w:r>
      <w:r w:rsidR="0033024D">
        <w:fldChar w:fldCharType="end"/>
      </w:r>
      <w:r w:rsidR="0033024D">
        <w:t>.</w:t>
      </w:r>
    </w:p>
    <w:p w14:paraId="06537E96" w14:textId="04203B0F" w:rsidR="00B360C6" w:rsidRDefault="00B360C6" w:rsidP="00B360C6">
      <w:pPr>
        <w:pStyle w:val="Titre2"/>
      </w:pPr>
      <w:bookmarkStart w:id="14" w:name="_Toc490657984"/>
      <w:r>
        <w:t>Polysomnographic recordings</w:t>
      </w:r>
      <w:bookmarkEnd w:id="14"/>
    </w:p>
    <w:p w14:paraId="365DEB51" w14:textId="0D397406" w:rsidR="008C021C" w:rsidRDefault="00B54209" w:rsidP="00672106">
      <w:pPr>
        <w:rPr>
          <w:color w:val="808080" w:themeColor="background1" w:themeShade="80"/>
        </w:rPr>
      </w:pPr>
      <w:r>
        <w:t xml:space="preserve">The </w:t>
      </w:r>
      <w:r w:rsidR="003F1E96">
        <w:t>invention</w:t>
      </w:r>
      <w:r>
        <w:t xml:space="preserve"> of electro-encephalography (EEG) by Hans Berger in 1928 has </w:t>
      </w:r>
      <w:r w:rsidR="00DD3101">
        <w:t xml:space="preserve">paved the way </w:t>
      </w:r>
      <w:r>
        <w:t xml:space="preserve">for </w:t>
      </w:r>
      <w:r w:rsidR="001C6F37">
        <w:t>the scientific study of sleep.</w:t>
      </w:r>
      <w:r w:rsidR="006A1F1C">
        <w:t xml:space="preserve"> It was indeed soon after that </w:t>
      </w:r>
      <w:r w:rsidR="006F7C65">
        <w:t xml:space="preserve">discovery that </w:t>
      </w:r>
      <w:r w:rsidR="006A1F1C">
        <w:t xml:space="preserve">Alfred Loomis </w:t>
      </w:r>
      <w:r w:rsidR="00421BBF">
        <w:t>first described</w:t>
      </w:r>
      <w:r w:rsidR="006A1F1C">
        <w:t xml:space="preserve"> a </w:t>
      </w:r>
      <w:r w:rsidR="00D90E27">
        <w:t xml:space="preserve">global </w:t>
      </w:r>
      <w:r w:rsidR="006A1F1C">
        <w:t xml:space="preserve">slowing down </w:t>
      </w:r>
      <w:r w:rsidR="00D90E27">
        <w:t xml:space="preserve">of the brain </w:t>
      </w:r>
      <w:r w:rsidR="00421BBF">
        <w:t>rhythm</w:t>
      </w:r>
      <w:r w:rsidR="006A1F1C" w:rsidRPr="006A1F1C">
        <w:t xml:space="preserve"> during sleep</w:t>
      </w:r>
      <w:r w:rsidR="00902974">
        <w:t xml:space="preserve">, </w:t>
      </w:r>
      <w:r w:rsidR="00421BBF">
        <w:t>associated with the apparition of several grapho-elements such as</w:t>
      </w:r>
      <w:r w:rsidR="00902974">
        <w:t xml:space="preserve"> K-complexes. </w:t>
      </w:r>
      <w:r w:rsidR="00A34384">
        <w:t xml:space="preserve">Since then, </w:t>
      </w:r>
      <w:r w:rsidR="00E95B0F">
        <w:t xml:space="preserve">sleep researchers have </w:t>
      </w:r>
      <w:r w:rsidR="00421BBF">
        <w:t xml:space="preserve">used EEG to monitor brain waves, electrooculography (EOG) </w:t>
      </w:r>
      <w:r w:rsidR="00464ED1">
        <w:t>to monitor eye movements and electromyography (EMG) to measure</w:t>
      </w:r>
      <w:r w:rsidR="00421BBF">
        <w:t xml:space="preserve"> skeletal muscle activity.</w:t>
      </w:r>
      <w:r w:rsidR="00464ED1">
        <w:t xml:space="preserve"> The s</w:t>
      </w:r>
      <w:r w:rsidR="00672106" w:rsidRPr="00672106">
        <w:t>imultaneous collection of these measurements is called polysomnography</w:t>
      </w:r>
      <w:r w:rsidR="00E52BE0">
        <w:t xml:space="preserve"> (PSG)</w:t>
      </w:r>
      <w:r w:rsidR="00956EF2">
        <w:t xml:space="preserve"> </w:t>
      </w:r>
      <w:r w:rsidR="008C021C" w:rsidRPr="008C021C">
        <w:t xml:space="preserve">and </w:t>
      </w:r>
      <w:r w:rsidR="00672106" w:rsidRPr="008C021C">
        <w:t>provides</w:t>
      </w:r>
      <w:r w:rsidR="008C021C" w:rsidRPr="008C021C">
        <w:t xml:space="preserve"> sufficient information to identify sleep stages according to standard international established guidelines.</w:t>
      </w:r>
      <w:r w:rsidR="008C021C">
        <w:t xml:space="preserve"> P</w:t>
      </w:r>
      <w:r w:rsidR="00DD3101">
        <w:t xml:space="preserve">SG is the gold standard in modern sleep </w:t>
      </w:r>
      <w:r w:rsidR="002D7B96">
        <w:t>science</w:t>
      </w:r>
      <w:r w:rsidR="00DD3101">
        <w:t xml:space="preserve"> and is used in both clinical and research settings. </w:t>
      </w:r>
    </w:p>
    <w:p w14:paraId="0D33FFFF" w14:textId="68A1C2D1" w:rsidR="00B63577" w:rsidRDefault="00B63577" w:rsidP="00D249CA">
      <w:pPr>
        <w:pStyle w:val="Titre2"/>
      </w:pPr>
      <w:bookmarkStart w:id="15" w:name="_Toc490657985"/>
      <w:r w:rsidRPr="009E4964">
        <w:t>Sleep stages</w:t>
      </w:r>
      <w:bookmarkEnd w:id="15"/>
    </w:p>
    <w:p w14:paraId="1F2C489B" w14:textId="2ED3394C" w:rsidR="009820E1" w:rsidRDefault="009820E1" w:rsidP="004D554D">
      <w:r w:rsidRPr="009820E1">
        <w:t xml:space="preserve">A first set of rules were published by Rechtschaffen and Kales (R&amp;K) in 1968 </w:t>
      </w:r>
      <w:r w:rsidR="00D629F2">
        <w:fldChar w:fldCharType="begin"/>
      </w:r>
      <w:r w:rsidR="00FC4B35">
        <w:instrText xml:space="preserve"> ADDIN ZOTERO_ITEM CSL_CITATION {"citationID":"chw9ixdx","properties":{"formattedCitation":"(Kales and Rechtschaffen 1968)","plainCitation":"(Kales and Rechtschaffen 1968)"},"citationItems":[{"id":1087,"uris":["http://zotero.org/users/2461669/items/97992WMT"],"uri":["http://zotero.org/users/2461669/items/97992WMT"],"itemData":{"id":1087,"type":"book","title":"A manual of standardized terminology, techniques and scoring system for sleep stages of human subjects","publisher":"US Department of Health, Education and Welfare, Public Health Service, National Institutes of Health, National Institute of Neurological Diseases and Blindness, Neurological Information Network","author":[{"family":"Kales","given":"Anthony"},{"family":"Rechtschaffen","given":"Allan"}],"issued":{"date-parts":[["1968"]]}}}],"schema":"https://github.com/citation-style-language/schema/raw/master/csl-citation.json"} </w:instrText>
      </w:r>
      <w:r w:rsidR="00D629F2">
        <w:fldChar w:fldCharType="separate"/>
      </w:r>
      <w:r w:rsidR="00FC4B35" w:rsidRPr="00FC4B35">
        <w:t>(Kales and Rechtschaffen 1968)</w:t>
      </w:r>
      <w:r w:rsidR="00D629F2">
        <w:fldChar w:fldCharType="end"/>
      </w:r>
      <w:r w:rsidRPr="009820E1">
        <w:t xml:space="preserve"> and proposed to divide sleep into 5 stages with distinct electrophysiological properties, named rapid-eye movement (REM) and non-REM (NREM) stages 1, 2, 3, 4. This nomenclature was updated in 2007 by the American Academy of Sleep Medicine </w:t>
      </w:r>
      <w:r w:rsidR="00D629F2">
        <w:fldChar w:fldCharType="begin"/>
      </w:r>
      <w:r w:rsidR="00FC4B35">
        <w:instrText xml:space="preserve"> ADDIN ZOTERO_ITEM CSL_CITATION {"citationID":"V3zcwJWu","properties":{"formattedCitation":"(Iber 2007)","plainCitation":"(Iber 2007)"},"citationItems":[{"id":762,"uris":["http://zotero.org/users/2461669/items/SJJQ6ZC3"],"uri":["http://zotero.org/users/2461669/items/SJJQ6ZC3"],"itemData":{"id":762,"type":"book","title":"The AASM manual for the scoring of sleep and associated events: rules, terminology and technical specifications","publisher":"American Academy of Sleep Medicine","author":[{"family":"Iber","given":"Conrad"}],"issued":{"date-parts":[["2007"]]}}}],"schema":"https://github.com/citation-style-language/schema/raw/master/csl-citation.json"} </w:instrText>
      </w:r>
      <w:r w:rsidR="00D629F2">
        <w:fldChar w:fldCharType="separate"/>
      </w:r>
      <w:r w:rsidR="00FC4B35" w:rsidRPr="00FC4B35">
        <w:t>(Iber 2007)</w:t>
      </w:r>
      <w:r w:rsidR="00D629F2">
        <w:fldChar w:fldCharType="end"/>
      </w:r>
      <w:r w:rsidR="00D629F2">
        <w:t xml:space="preserve"> </w:t>
      </w:r>
      <w:r w:rsidRPr="009820E1">
        <w:t>and sleep stage 3 and 4 have been merged into stage N3. In humans, a normal night of sleep consists of a repetition of four or five cycles in which sleep stages tend to follow each other in a particular order. Sleep staging is generally done visually by inspecting consecutive polysomnographic segments of 30 seconds. It results in a hypnogram which represents the succession of sleep stages across time.</w:t>
      </w:r>
      <w:r w:rsidR="001104EE">
        <w:t xml:space="preserve"> </w:t>
      </w:r>
      <w:r w:rsidR="00F604CC">
        <w:t>Below are summarized</w:t>
      </w:r>
      <w:r w:rsidR="004D554D">
        <w:t xml:space="preserve"> EEG-EOG-EMG characteristics for wakefulness and the different sleep stages</w:t>
      </w:r>
      <w:r w:rsidR="00F604CC">
        <w:t xml:space="preserve"> (see also</w:t>
      </w:r>
      <w:r w:rsidR="00796F71">
        <w:rPr>
          <w:b/>
        </w:rPr>
        <w:t xml:space="preserve"> </w:t>
      </w:r>
      <w:r w:rsidR="00796F71">
        <w:rPr>
          <w:b/>
        </w:rPr>
        <w:fldChar w:fldCharType="begin"/>
      </w:r>
      <w:r w:rsidR="00796F71">
        <w:rPr>
          <w:b/>
        </w:rPr>
        <w:instrText xml:space="preserve"> REF _Ref490218273 \h </w:instrText>
      </w:r>
      <w:r w:rsidR="00796F71">
        <w:rPr>
          <w:b/>
        </w:rPr>
      </w:r>
      <w:r w:rsidR="00796F71">
        <w:rPr>
          <w:b/>
        </w:rPr>
        <w:fldChar w:fldCharType="separate"/>
      </w:r>
      <w:r w:rsidR="002E0546">
        <w:t xml:space="preserve">Figure </w:t>
      </w:r>
      <w:r w:rsidR="002E0546">
        <w:rPr>
          <w:noProof/>
        </w:rPr>
        <w:t>2</w:t>
      </w:r>
      <w:r w:rsidR="00796F71">
        <w:rPr>
          <w:b/>
        </w:rPr>
        <w:fldChar w:fldCharType="end"/>
      </w:r>
      <w:r w:rsidR="00F604CC">
        <w:t>)</w:t>
      </w:r>
      <w:r w:rsidR="004D554D">
        <w:t xml:space="preserve">. </w:t>
      </w:r>
    </w:p>
    <w:p w14:paraId="21491B82" w14:textId="32E2CC44" w:rsidR="00E413E1" w:rsidRPr="005A5182" w:rsidRDefault="00E413E1" w:rsidP="00E413E1">
      <w:pPr>
        <w:pStyle w:val="Titre3"/>
      </w:pPr>
      <w:r w:rsidRPr="00E413E1">
        <w:t>Wakefulness</w:t>
      </w:r>
    </w:p>
    <w:p w14:paraId="3F15657A" w14:textId="042994DA" w:rsidR="00E413E1" w:rsidRPr="005A5182" w:rsidRDefault="005A5182" w:rsidP="00503AB1">
      <w:r w:rsidRPr="005A5182">
        <w:t xml:space="preserve">Before diving into </w:t>
      </w:r>
      <w:r w:rsidR="005F4616">
        <w:t>sleep</w:t>
      </w:r>
      <w:r w:rsidRPr="005A5182">
        <w:t xml:space="preserve">, </w:t>
      </w:r>
      <w:r>
        <w:t xml:space="preserve">we first need to define the state of wakefulness. </w:t>
      </w:r>
      <w:r w:rsidR="00503AB1">
        <w:t xml:space="preserve">Eyes-closed quiet wakefulness </w:t>
      </w:r>
      <w:r w:rsidR="005F4616">
        <w:t>is accompanied by an EEG rhythm predominantly in the alpha range (8-12 Hz)</w:t>
      </w:r>
      <w:r w:rsidR="00503AB1">
        <w:t>. Opening the eyes or engaging in a significant mental task (for example</w:t>
      </w:r>
      <w:r w:rsidR="006F000A">
        <w:t xml:space="preserve"> mental calculation) reduces</w:t>
      </w:r>
      <w:r w:rsidR="00503AB1">
        <w:t xml:space="preserve"> or blocks the alpha activity.</w:t>
      </w:r>
      <w:r w:rsidR="006F000A">
        <w:t xml:space="preserve"> </w:t>
      </w:r>
      <w:r w:rsidR="00503AB1">
        <w:t xml:space="preserve">Fairly high muscle activity can be present and </w:t>
      </w:r>
      <w:r w:rsidR="00D133CB">
        <w:t xml:space="preserve">slow or rapid </w:t>
      </w:r>
      <w:r w:rsidR="00503AB1">
        <w:t>eye movements may occur</w:t>
      </w:r>
      <w:r w:rsidR="00D133CB">
        <w:t xml:space="preserve">. </w:t>
      </w:r>
    </w:p>
    <w:p w14:paraId="475A8A26" w14:textId="5626BB24" w:rsidR="006B6AA6" w:rsidRPr="00D133CB" w:rsidRDefault="006B6AA6" w:rsidP="00481C22">
      <w:pPr>
        <w:pStyle w:val="Titre3"/>
      </w:pPr>
      <w:r w:rsidRPr="00D133CB">
        <w:t>N1 sleep</w:t>
      </w:r>
    </w:p>
    <w:p w14:paraId="50B6C501" w14:textId="045EF1CB" w:rsidR="006B6AA6" w:rsidRDefault="006B6AA6" w:rsidP="006B6AA6">
      <w:r w:rsidRPr="006B6AA6">
        <w:t xml:space="preserve">Stage N1 corresponds to the transitional period </w:t>
      </w:r>
      <w:r>
        <w:t xml:space="preserve">between wakefulness and sleep. </w:t>
      </w:r>
      <w:r w:rsidR="00F512AB">
        <w:t>The brain rhythm progressively decreases from alpha to theta (5 – 7 Hz), and the EOG is characterized</w:t>
      </w:r>
      <w:r w:rsidR="000F3F24">
        <w:t xml:space="preserve"> by slow, rolling eye movements. </w:t>
      </w:r>
      <w:r w:rsidR="00C6568B">
        <w:t xml:space="preserve">N1 sleep represents approximatively </w:t>
      </w:r>
      <w:r w:rsidR="00D27607">
        <w:t>5</w:t>
      </w:r>
      <w:r w:rsidR="00C6568B">
        <w:t>% of a normal night of sleep.</w:t>
      </w:r>
    </w:p>
    <w:p w14:paraId="7AEF8D99" w14:textId="5EF111A5" w:rsidR="006E784D" w:rsidRPr="006E784D" w:rsidRDefault="006E784D" w:rsidP="006E784D">
      <w:pPr>
        <w:pStyle w:val="Titre3"/>
      </w:pPr>
      <w:r w:rsidRPr="006E784D">
        <w:t>N2 sleep</w:t>
      </w:r>
    </w:p>
    <w:p w14:paraId="5E68D537" w14:textId="7C926FC9" w:rsidR="00793F70" w:rsidRDefault="006E784D" w:rsidP="00793F70">
      <w:r>
        <w:t xml:space="preserve">Each night, we spend more than </w:t>
      </w:r>
      <w:r w:rsidR="00CF21F6">
        <w:t>half the night’s sleep</w:t>
      </w:r>
      <w:r w:rsidR="00B83641">
        <w:t xml:space="preserve"> </w:t>
      </w:r>
      <w:r>
        <w:t xml:space="preserve">in </w:t>
      </w:r>
      <w:r w:rsidRPr="006E784D">
        <w:t>N2 sleep</w:t>
      </w:r>
      <w:r w:rsidR="00843FAC">
        <w:t xml:space="preserve">. </w:t>
      </w:r>
      <w:r w:rsidR="001104EE">
        <w:t xml:space="preserve">The EEG activity during this </w:t>
      </w:r>
      <w:r w:rsidR="00B83641">
        <w:t xml:space="preserve">stage </w:t>
      </w:r>
      <w:r w:rsidR="001104EE">
        <w:t xml:space="preserve">is </w:t>
      </w:r>
      <w:r w:rsidR="00B83641">
        <w:t>characterized by a predominance of theta waves</w:t>
      </w:r>
      <w:r w:rsidR="001104EE">
        <w:t xml:space="preserve">, recurrently interrupted by </w:t>
      </w:r>
      <w:r w:rsidR="001C3B93">
        <w:t xml:space="preserve">two grapho-elements, the </w:t>
      </w:r>
      <w:r w:rsidR="001104EE">
        <w:t>spindles and K-complexes</w:t>
      </w:r>
      <w:r w:rsidR="00E42EEA">
        <w:t xml:space="preserve">, </w:t>
      </w:r>
      <w:r w:rsidR="001C3B93">
        <w:t>which are the landmarks of this sleep stage</w:t>
      </w:r>
      <w:r w:rsidR="00FE6E02">
        <w:t>.</w:t>
      </w:r>
      <w:r w:rsidR="00450541">
        <w:t xml:space="preserve"> </w:t>
      </w:r>
      <w:r w:rsidR="004946AD">
        <w:t>K-complexes</w:t>
      </w:r>
      <w:r w:rsidR="004946AD" w:rsidRPr="004946AD">
        <w:t xml:space="preserve"> </w:t>
      </w:r>
      <w:r w:rsidR="004946AD">
        <w:t xml:space="preserve">are defined as sharp negative waves followed by a positive component, prominent over frontal scalp electrodes and lasting more than 0.5 seconds. </w:t>
      </w:r>
      <w:r w:rsidR="00F62805">
        <w:t>S</w:t>
      </w:r>
      <w:r w:rsidR="000466A9">
        <w:t>pindles refer to burst of 12 to 14 Hz waves predominant over central scalp electrodes and lasting between 0.5 and 2 seconds.</w:t>
      </w:r>
      <w:r w:rsidRPr="006E784D">
        <w:t xml:space="preserve"> </w:t>
      </w:r>
      <w:r w:rsidR="00961C0D">
        <w:t>Beyond that, N2 sleep is characterized by an absence of eye movements</w:t>
      </w:r>
      <w:r w:rsidR="00B07E75">
        <w:t xml:space="preserve"> as well as</w:t>
      </w:r>
      <w:r w:rsidR="00961C0D">
        <w:t xml:space="preserve"> </w:t>
      </w:r>
      <w:r w:rsidR="00B07E75">
        <w:t>decreased</w:t>
      </w:r>
      <w:r w:rsidR="00961C0D">
        <w:t xml:space="preserve"> muscle tone and brain metabolism</w:t>
      </w:r>
      <w:r w:rsidR="00B07E75">
        <w:t>.</w:t>
      </w:r>
    </w:p>
    <w:p w14:paraId="0E0397F3" w14:textId="5310328A" w:rsidR="006E1439" w:rsidRPr="006E1439" w:rsidRDefault="006E1439" w:rsidP="006E1439">
      <w:pPr>
        <w:pStyle w:val="Titre3"/>
      </w:pPr>
      <w:r w:rsidRPr="006E1439">
        <w:t>N3 sleep</w:t>
      </w:r>
    </w:p>
    <w:p w14:paraId="59D81E53" w14:textId="014FD636" w:rsidR="006E1439" w:rsidRDefault="006E1439" w:rsidP="006E1439">
      <w:r w:rsidRPr="006E1439">
        <w:t xml:space="preserve">N3 sleep, also referred to as deep sleep or </w:t>
      </w:r>
      <w:r>
        <w:t xml:space="preserve">slow-wave sleep, is the deepest sleep stage. </w:t>
      </w:r>
      <w:r w:rsidR="003D6C0C">
        <w:t xml:space="preserve">It is characterized by </w:t>
      </w:r>
      <w:r w:rsidR="001D66B5">
        <w:t>a predominance (&gt; 2</w:t>
      </w:r>
      <w:r w:rsidR="00754879">
        <w:t>0 % of the epoch) of high amplitude</w:t>
      </w:r>
      <w:r w:rsidR="0087022A">
        <w:t xml:space="preserve"> (&gt; 75 µV)</w:t>
      </w:r>
      <w:r w:rsidR="00754879">
        <w:t xml:space="preserve"> delta waves (0.5 – 4 </w:t>
      </w:r>
      <w:r w:rsidR="00FB5B8D">
        <w:t>H</w:t>
      </w:r>
      <w:r w:rsidR="00754879">
        <w:t>z)</w:t>
      </w:r>
      <w:r w:rsidR="004A7DCC">
        <w:t xml:space="preserve">. </w:t>
      </w:r>
      <w:r w:rsidR="0035661D">
        <w:t>Eye motility, muscle tone and brain metabolism are even more decreased than in N2 sleep.</w:t>
      </w:r>
      <w:r w:rsidR="003B460C" w:rsidRPr="003B460C">
        <w:t xml:space="preserve"> </w:t>
      </w:r>
      <w:r w:rsidR="00A56DE3">
        <w:t>N3</w:t>
      </w:r>
      <w:r w:rsidR="003B460C">
        <w:t xml:space="preserve"> sleep </w:t>
      </w:r>
      <w:r w:rsidR="003C23CA">
        <w:t>represents</w:t>
      </w:r>
      <w:r w:rsidR="003B460C">
        <w:t xml:space="preserve"> approximatively </w:t>
      </w:r>
      <w:r w:rsidR="00083AC1">
        <w:t>2</w:t>
      </w:r>
      <w:r w:rsidR="003B460C">
        <w:t>0% of a normal night of sleep.</w:t>
      </w:r>
      <w:r w:rsidR="0035661D">
        <w:t xml:space="preserve"> </w:t>
      </w:r>
    </w:p>
    <w:p w14:paraId="14784FC0" w14:textId="07F7FCE8" w:rsidR="00870867" w:rsidRDefault="00870867" w:rsidP="00870867">
      <w:pPr>
        <w:pStyle w:val="Titre3"/>
      </w:pPr>
      <w:r>
        <w:t>REM sleep (or paradoxical sleep)</w:t>
      </w:r>
    </w:p>
    <w:p w14:paraId="4079384E" w14:textId="1EDEFD12" w:rsidR="004B3F22" w:rsidRDefault="004B3F22" w:rsidP="002B4C92">
      <w:r>
        <w:t>As its name suggests, rapid eye movements (REM) sleep is characterized by rapid eye movements easily observable on the EOG channels. They consist of conjugate, irregular and sharply peaked eye movements, similar to some extent to those</w:t>
      </w:r>
      <w:r w:rsidR="00063662">
        <w:t xml:space="preserve"> </w:t>
      </w:r>
      <w:r>
        <w:t>exhibited during wakefulness</w:t>
      </w:r>
      <w:r w:rsidR="00061954">
        <w:t xml:space="preserve">. </w:t>
      </w:r>
      <w:r w:rsidR="00DA30E9">
        <w:t xml:space="preserve">Another fundamental aspect of REM sleep is its muscle atonia, as revealed by a low EMG activity. However, some transient muscle activity or muscle </w:t>
      </w:r>
      <w:r w:rsidR="00A5054E">
        <w:t>twitching</w:t>
      </w:r>
      <w:r w:rsidR="00DA30E9">
        <w:t xml:space="preserve"> (MTs)</w:t>
      </w:r>
      <w:r w:rsidR="00B7417E">
        <w:t xml:space="preserve"> </w:t>
      </w:r>
      <w:r w:rsidR="00DA30E9">
        <w:t>can also be observed. These short irregular bursts of EMG activity are superimposed</w:t>
      </w:r>
      <w:r w:rsidR="005F1893">
        <w:t xml:space="preserve"> </w:t>
      </w:r>
      <w:r w:rsidR="00DA30E9">
        <w:t>on the background of low EMG activity.</w:t>
      </w:r>
      <w:r w:rsidR="00A5054E">
        <w:t xml:space="preserve"> </w:t>
      </w:r>
      <w:r w:rsidR="00231225">
        <w:t>Brain metabolism is similar to that of wakefulness, and the</w:t>
      </w:r>
      <w:r w:rsidR="00A5054E">
        <w:t xml:space="preserve"> EEG is </w:t>
      </w:r>
      <w:r w:rsidR="00BC7BE9">
        <w:t>marked by mixed low-amplitude waves</w:t>
      </w:r>
      <w:r w:rsidR="009C601A">
        <w:t xml:space="preserve"> predominantly in the theta</w:t>
      </w:r>
      <w:r w:rsidR="00496329">
        <w:t xml:space="preserve"> band</w:t>
      </w:r>
      <w:r w:rsidR="002B4C92">
        <w:t xml:space="preserve"> (saw-tooth waves)</w:t>
      </w:r>
      <w:r w:rsidR="00496329">
        <w:t>, as well as a complete absence</w:t>
      </w:r>
      <w:r w:rsidR="00BC7BE9">
        <w:t xml:space="preserve"> of delta</w:t>
      </w:r>
      <w:r w:rsidR="00496329">
        <w:t xml:space="preserve"> </w:t>
      </w:r>
      <w:r w:rsidR="00ED32A4">
        <w:t>rhythms</w:t>
      </w:r>
      <w:r w:rsidR="00BC7BE9">
        <w:t>.</w:t>
      </w:r>
      <w:r w:rsidR="00623174">
        <w:t xml:space="preserve"> </w:t>
      </w:r>
      <w:r w:rsidR="00E85150">
        <w:t>O</w:t>
      </w:r>
      <w:r w:rsidR="002B4C92">
        <w:t>ther physiologic activities accompany REM sleep including middle ear muscle activity,</w:t>
      </w:r>
      <w:r w:rsidR="00F123DC">
        <w:t xml:space="preserve"> </w:t>
      </w:r>
      <w:r w:rsidR="002B4C92">
        <w:t>periorbital integrated potentials, and sleep-related erections.</w:t>
      </w:r>
      <w:r w:rsidR="00567339">
        <w:t xml:space="preserve"> </w:t>
      </w:r>
      <w:r w:rsidR="00623174">
        <w:t>REM sleep constitutes approximatively 20% of a normal night of sleep.</w:t>
      </w:r>
    </w:p>
    <w:p w14:paraId="0B5AF41C" w14:textId="77777777" w:rsidR="00136A0A" w:rsidRDefault="00136A0A" w:rsidP="00136A0A">
      <w:pPr>
        <w:keepNext/>
      </w:pPr>
      <w:r>
        <w:rPr>
          <w:noProof/>
        </w:rPr>
        <w:drawing>
          <wp:inline distT="0" distB="0" distL="0" distR="0" wp14:anchorId="0B3C03D1" wp14:editId="6B0CF2AF">
            <wp:extent cx="5760732" cy="3578359"/>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Intro_Sleep_Stages_PSD_final_1505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32" cy="3578359"/>
                    </a:xfrm>
                    <a:prstGeom prst="rect">
                      <a:avLst/>
                    </a:prstGeom>
                  </pic:spPr>
                </pic:pic>
              </a:graphicData>
            </a:graphic>
          </wp:inline>
        </w:drawing>
      </w:r>
    </w:p>
    <w:p w14:paraId="4849A2DE" w14:textId="150F4392" w:rsidR="00136A0A" w:rsidRPr="00BE6EF3" w:rsidRDefault="00136A0A" w:rsidP="00CA54AC">
      <w:pPr>
        <w:pStyle w:val="Lgende"/>
      </w:pPr>
      <w:bookmarkStart w:id="16" w:name="_Ref490218273"/>
      <w:r>
        <w:t xml:space="preserve">Figure </w:t>
      </w:r>
      <w:r w:rsidR="00BE3A7A">
        <w:fldChar w:fldCharType="begin"/>
      </w:r>
      <w:r w:rsidR="00BE3A7A">
        <w:instrText xml:space="preserve"> SEQ Figure \* ARABIC </w:instrText>
      </w:r>
      <w:r w:rsidR="00BE3A7A">
        <w:fldChar w:fldCharType="separate"/>
      </w:r>
      <w:r w:rsidR="00B152FC">
        <w:rPr>
          <w:noProof/>
        </w:rPr>
        <w:t>2</w:t>
      </w:r>
      <w:r w:rsidR="00BE3A7A">
        <w:rPr>
          <w:noProof/>
        </w:rPr>
        <w:fldChar w:fldCharType="end"/>
      </w:r>
      <w:bookmarkEnd w:id="16"/>
      <w:r>
        <w:t xml:space="preserve">: </w:t>
      </w:r>
      <w:r w:rsidRPr="00CA54AC">
        <w:t>Polysomnographic</w:t>
      </w:r>
      <w:r>
        <w:t xml:space="preserve"> </w:t>
      </w:r>
      <w:r w:rsidR="00685C25">
        <w:t>recordings</w:t>
      </w:r>
      <w:r>
        <w:t xml:space="preserve"> across sleep and wakefulness.</w:t>
      </w:r>
      <w:r w:rsidR="00685C25">
        <w:t xml:space="preserve"> </w:t>
      </w:r>
      <w:r w:rsidR="006467BD" w:rsidRPr="00CA54AC">
        <w:rPr>
          <w:b w:val="0"/>
        </w:rPr>
        <w:t xml:space="preserve">Top: Scalp EEG, EOG and EMG performed in one healthy young adult during wakefulness, N1, N2, N3 and REM sleep. </w:t>
      </w:r>
      <w:r w:rsidR="00A7318C" w:rsidRPr="00CA54AC">
        <w:rPr>
          <w:b w:val="0"/>
        </w:rPr>
        <w:t xml:space="preserve">The main features of each vigilance state are described. </w:t>
      </w:r>
      <w:r w:rsidR="00BE6EF3" w:rsidRPr="00CA54AC">
        <w:rPr>
          <w:b w:val="0"/>
        </w:rPr>
        <w:t>Bottom: Spectral properties of each stage</w:t>
      </w:r>
      <w:r w:rsidRPr="00CA54AC">
        <w:rPr>
          <w:b w:val="0"/>
        </w:rPr>
        <w:t xml:space="preserve"> </w:t>
      </w:r>
      <w:r w:rsidR="00BE6EF3" w:rsidRPr="00CA54AC">
        <w:rPr>
          <w:b w:val="0"/>
        </w:rPr>
        <w:t>obtained by co</w:t>
      </w:r>
      <w:r w:rsidR="00C42C0C" w:rsidRPr="00CA54AC">
        <w:rPr>
          <w:b w:val="0"/>
        </w:rPr>
        <w:t>mputing the spectrogram of the Cz EEG signal atop</w:t>
      </w:r>
      <w:r w:rsidR="00DA0A89" w:rsidRPr="00CA54AC">
        <w:rPr>
          <w:b w:val="0"/>
        </w:rPr>
        <w:t>.</w:t>
      </w:r>
      <w:r w:rsidR="00BE6EF3">
        <w:t xml:space="preserve"> </w:t>
      </w:r>
    </w:p>
    <w:p w14:paraId="1EF085ED" w14:textId="31711EA1" w:rsidR="00B63577" w:rsidRDefault="00420F8B" w:rsidP="00D249CA">
      <w:pPr>
        <w:pStyle w:val="Titre2"/>
      </w:pPr>
      <w:bookmarkStart w:id="17" w:name="_Toc490657986"/>
      <w:r>
        <w:t>S</w:t>
      </w:r>
      <w:r w:rsidR="00B63577">
        <w:t>leep architecture</w:t>
      </w:r>
      <w:bookmarkEnd w:id="17"/>
    </w:p>
    <w:p w14:paraId="5D741411" w14:textId="7E65A541" w:rsidR="008F35D8" w:rsidRDefault="001F667A" w:rsidP="008F35D8">
      <w:r>
        <w:t xml:space="preserve">Modern research has revealed that sleep is not </w:t>
      </w:r>
      <w:r w:rsidR="00486DFF">
        <w:t xml:space="preserve">a </w:t>
      </w:r>
      <w:r>
        <w:t>unitary</w:t>
      </w:r>
      <w:r w:rsidR="00486DFF">
        <w:t>, single block</w:t>
      </w:r>
      <w:r w:rsidR="005F4A51">
        <w:t>,</w:t>
      </w:r>
      <w:r>
        <w:t xml:space="preserve"> but rather a cyclical succession of different brain states, which </w:t>
      </w:r>
      <w:r w:rsidR="007276EC">
        <w:t>are all</w:t>
      </w:r>
      <w:r>
        <w:t xml:space="preserve"> associated with </w:t>
      </w:r>
      <w:r w:rsidR="003A6B88">
        <w:t>specific</w:t>
      </w:r>
      <w:r>
        <w:t xml:space="preserve"> functional roles.</w:t>
      </w:r>
      <w:r w:rsidR="0027212F">
        <w:t xml:space="preserve"> A normal night of sleep consists of a repetition of four or five </w:t>
      </w:r>
      <w:r w:rsidR="00E641B2">
        <w:t xml:space="preserve">90 to 110 minutes long </w:t>
      </w:r>
      <w:r w:rsidR="0027212F">
        <w:t>cycles in which sleep stages tend to follow e</w:t>
      </w:r>
      <w:r w:rsidR="00F64B1B">
        <w:t>ach other in a particular order</w:t>
      </w:r>
      <w:r w:rsidR="00936F07">
        <w:t>.</w:t>
      </w:r>
      <w:r w:rsidR="00F64B1B">
        <w:t xml:space="preserve"> The cycle properties </w:t>
      </w:r>
      <w:r w:rsidR="00E60033">
        <w:t>evolve</w:t>
      </w:r>
      <w:r w:rsidR="00F64B1B">
        <w:t xml:space="preserve"> with each cycle reoccurrence. </w:t>
      </w:r>
      <w:r w:rsidR="00936F07">
        <w:t xml:space="preserve"> </w:t>
      </w:r>
      <w:r w:rsidR="00054733">
        <w:t>I</w:t>
      </w:r>
      <w:r w:rsidR="00EE0E86">
        <w:t xml:space="preserve">n his overview of the human sleep, </w:t>
      </w:r>
      <w:r w:rsidR="00EE0E86" w:rsidRPr="00EE0E86">
        <w:t>Hirshkowitz</w:t>
      </w:r>
      <w:r w:rsidR="00DF63FA">
        <w:t xml:space="preserve"> described </w:t>
      </w:r>
      <w:r w:rsidR="00DF63FA" w:rsidRPr="00DF63FA">
        <w:t>five generalizations about normal sleep architecture</w:t>
      </w:r>
      <w:r w:rsidR="007164A7">
        <w:t xml:space="preserve"> </w:t>
      </w:r>
      <w:r w:rsidR="007164A7">
        <w:fldChar w:fldCharType="begin"/>
      </w:r>
      <w:r w:rsidR="00FC4B35">
        <w:instrText xml:space="preserve"> ADDIN ZOTERO_ITEM CSL_CITATION {"citationID":"z0XBEdJV","properties":{"formattedCitation":"(Hirshkowitz 2004)","plainCitation":"(Hirshkowitz 2004)"},"citationItems":[{"id":57,"uris":["http://zotero.org/users/2461669/items/ANJC5TXP"],"uri":["http://zotero.org/users/2461669/items/ANJC5TXP"],"itemData":{"id":57,"type":"article-journal","title":"Normal human sleep: an overview","container-title":"Medical Clinics of North America","page":"551-565","volume":"88","issue":"3","source":"CrossRef","DOI":"10.1016/j.mcna.2004.01.001","ISSN":"00257125","shortTitle":"Normal human sleep","language":"en","author":[{"family":"Hirshkowitz","given":"Max"}],"issued":{"date-parts":[["2004",5]]}}}],"schema":"https://github.com/citation-style-language/schema/raw/master/csl-citation.json"} </w:instrText>
      </w:r>
      <w:r w:rsidR="007164A7">
        <w:fldChar w:fldCharType="separate"/>
      </w:r>
      <w:r w:rsidR="00FC4B35" w:rsidRPr="00FC4B35">
        <w:t>(Hirshkowitz 2004)</w:t>
      </w:r>
      <w:r w:rsidR="007164A7">
        <w:fldChar w:fldCharType="end"/>
      </w:r>
      <w:r w:rsidR="00DF63FA" w:rsidRPr="00DF63FA">
        <w:t>:</w:t>
      </w:r>
    </w:p>
    <w:p w14:paraId="66B1852D" w14:textId="5F25D1C3" w:rsidR="00DF63FA" w:rsidRDefault="003647A9" w:rsidP="003647A9">
      <w:pPr>
        <w:pStyle w:val="Paragraphedeliste"/>
        <w:numPr>
          <w:ilvl w:val="0"/>
          <w:numId w:val="9"/>
        </w:numPr>
      </w:pPr>
      <w:r w:rsidRPr="003647A9">
        <w:t>Sleep is entered through non-REM sleep</w:t>
      </w:r>
    </w:p>
    <w:p w14:paraId="2931E797" w14:textId="77777777" w:rsidR="003647A9" w:rsidRDefault="003647A9" w:rsidP="003647A9">
      <w:pPr>
        <w:pStyle w:val="Paragraphedeliste"/>
        <w:numPr>
          <w:ilvl w:val="0"/>
          <w:numId w:val="9"/>
        </w:numPr>
      </w:pPr>
      <w:r>
        <w:t>Non-REM and REM sleep alternate approximately every 90 to 120</w:t>
      </w:r>
    </w:p>
    <w:p w14:paraId="56D13A38" w14:textId="73A228ED" w:rsidR="003647A9" w:rsidRDefault="003647A9" w:rsidP="003647A9">
      <w:pPr>
        <w:pStyle w:val="Paragraphedeliste"/>
        <w:numPr>
          <w:ilvl w:val="0"/>
          <w:numId w:val="9"/>
        </w:numPr>
      </w:pPr>
      <w:r>
        <w:t>Minutes</w:t>
      </w:r>
    </w:p>
    <w:p w14:paraId="3F6EAD63" w14:textId="74941C3E" w:rsidR="003647A9" w:rsidRDefault="003647A9" w:rsidP="003647A9">
      <w:pPr>
        <w:pStyle w:val="Paragraphedeliste"/>
        <w:numPr>
          <w:ilvl w:val="0"/>
          <w:numId w:val="9"/>
        </w:numPr>
      </w:pPr>
      <w:r>
        <w:t xml:space="preserve">N3 </w:t>
      </w:r>
      <w:r w:rsidRPr="003647A9">
        <w:t>sleep predominates in the first third of the night</w:t>
      </w:r>
    </w:p>
    <w:p w14:paraId="710C74B3" w14:textId="7F779F2F" w:rsidR="003647A9" w:rsidRDefault="003647A9" w:rsidP="003647A9">
      <w:pPr>
        <w:pStyle w:val="Paragraphedeliste"/>
        <w:numPr>
          <w:ilvl w:val="0"/>
          <w:numId w:val="9"/>
        </w:numPr>
      </w:pPr>
      <w:r w:rsidRPr="003647A9">
        <w:t>REM sleep predominates in the last half of the night</w:t>
      </w:r>
    </w:p>
    <w:p w14:paraId="47399C48" w14:textId="696807EB" w:rsidR="003647A9" w:rsidRDefault="003647A9" w:rsidP="00594E23">
      <w:pPr>
        <w:pStyle w:val="Paragraphedeliste"/>
        <w:numPr>
          <w:ilvl w:val="0"/>
          <w:numId w:val="9"/>
        </w:numPr>
      </w:pPr>
      <w:r>
        <w:t>REM sleep occurs in four to six discrete episodes each night with episodes generally lengthening as sleep period progresses</w:t>
      </w:r>
    </w:p>
    <w:p w14:paraId="51CE0110" w14:textId="77777777" w:rsidR="004953BB" w:rsidRDefault="004953BB" w:rsidP="00D249CA">
      <w:pPr>
        <w:pStyle w:val="Titre1"/>
      </w:pPr>
      <w:bookmarkStart w:id="18" w:name="_Toc490657987"/>
      <w:r>
        <w:t>Link between dreaming and sleep stages</w:t>
      </w:r>
      <w:bookmarkEnd w:id="18"/>
    </w:p>
    <w:p w14:paraId="670BADE2" w14:textId="77777777" w:rsidR="004953BB" w:rsidRDefault="004953BB" w:rsidP="00D249CA">
      <w:pPr>
        <w:pStyle w:val="Titre2"/>
      </w:pPr>
      <w:bookmarkStart w:id="19" w:name="_Toc490657988"/>
      <w:r>
        <w:t>The REM sleep hypothesis of dreaming</w:t>
      </w:r>
      <w:bookmarkEnd w:id="19"/>
    </w:p>
    <w:p w14:paraId="76C18A0A" w14:textId="40EB1CED" w:rsidR="003B6951" w:rsidRPr="00A9408A" w:rsidRDefault="00860E8A" w:rsidP="003B6951">
      <w:r>
        <w:t>I</w:t>
      </w:r>
      <w:r w:rsidR="007A18B3">
        <w:t>n the early fift</w:t>
      </w:r>
      <w:r w:rsidR="0031708E">
        <w:t>ies</w:t>
      </w:r>
      <w:r>
        <w:t>,</w:t>
      </w:r>
      <w:r w:rsidR="009D0848">
        <w:t xml:space="preserve"> Nathaniel Kleitman and his doctoral student Eugene Aserinsky</w:t>
      </w:r>
      <w:r w:rsidR="00262441">
        <w:t xml:space="preserve">, </w:t>
      </w:r>
      <w:r w:rsidR="00305D85">
        <w:t xml:space="preserve">discovered </w:t>
      </w:r>
      <w:r w:rsidR="00A05AE5">
        <w:t xml:space="preserve">in humans </w:t>
      </w:r>
      <w:r w:rsidR="00305D85">
        <w:t xml:space="preserve">the existence of periods of sleep with </w:t>
      </w:r>
      <w:r w:rsidR="00E3040D">
        <w:t xml:space="preserve">an EEG similar to wakefulness (low </w:t>
      </w:r>
      <w:r w:rsidR="00FD5522">
        <w:t>voltage</w:t>
      </w:r>
      <w:r w:rsidR="00E3040D">
        <w:t xml:space="preserve"> and fast frequencies)</w:t>
      </w:r>
      <w:r w:rsidR="00FD5522">
        <w:t xml:space="preserve">, rapid eye movements and </w:t>
      </w:r>
      <w:r w:rsidR="00D0529E">
        <w:t>neurovegetative responses</w:t>
      </w:r>
      <w:r w:rsidR="00F83582">
        <w:t xml:space="preserve"> </w:t>
      </w:r>
      <w:r w:rsidR="00F83582">
        <w:fldChar w:fldCharType="begin"/>
      </w:r>
      <w:r w:rsidR="00FC4B35">
        <w:instrText xml:space="preserve"> ADDIN ZOTERO_ITEM CSL_CITATION {"citationID":"lJ1Sr17H","properties":{"formattedCitation":"(Aserinsky and Kleitman 1953)","plainCitation":"(Aserinsky and Kleitman 1953)"},"citationItems":[{"id":1228,"uris":["http://zotero.org/users/2461669/items/XJW6RBR4"],"uri":["http://zotero.org/users/2461669/items/XJW6RBR4"],"itemData":{"id":1228,"type":"article-journal","title":"Regularly occurring periods of eye motility, and concomitant phenomena, during sleep","container-title":"Science","page":"273-274","volume":"118","issue":"3062","author":[{"family":"Aserinsky","given":"Eugene"},{"family":"Kleitman","given":"Nathaniel"}],"issued":{"date-parts":[["1953"]]}}}],"schema":"https://github.com/citation-style-language/schema/raw/master/csl-citation.json"} </w:instrText>
      </w:r>
      <w:r w:rsidR="00F83582">
        <w:fldChar w:fldCharType="separate"/>
      </w:r>
      <w:r w:rsidR="00FC4B35" w:rsidRPr="00FC4B35">
        <w:t>(Aserinsky and Kleitman 1953)</w:t>
      </w:r>
      <w:r w:rsidR="00F83582">
        <w:fldChar w:fldCharType="end"/>
      </w:r>
      <w:r w:rsidR="00305D85">
        <w:t xml:space="preserve">. </w:t>
      </w:r>
      <w:r w:rsidR="00D06186">
        <w:t xml:space="preserve">This discovery </w:t>
      </w:r>
      <w:r w:rsidR="007A18B3">
        <w:t>had a strong</w:t>
      </w:r>
      <w:r w:rsidR="0040049B">
        <w:t xml:space="preserve"> and persistent</w:t>
      </w:r>
      <w:r w:rsidR="007A18B3">
        <w:t xml:space="preserve"> impact on dream and sleep research. </w:t>
      </w:r>
      <w:r w:rsidR="00DA0387">
        <w:t>T</w:t>
      </w:r>
      <w:r w:rsidR="0031708E">
        <w:t xml:space="preserve">he authors have </w:t>
      </w:r>
      <w:r w:rsidR="00274235">
        <w:t xml:space="preserve">indeed </w:t>
      </w:r>
      <w:r w:rsidR="0031708E">
        <w:t xml:space="preserve">proposed that the </w:t>
      </w:r>
      <w:r w:rsidR="00F83582">
        <w:t xml:space="preserve">rapid </w:t>
      </w:r>
      <w:r w:rsidR="0031708E">
        <w:t xml:space="preserve">eye movements </w:t>
      </w:r>
      <w:r w:rsidR="00272D3B">
        <w:t>correspond</w:t>
      </w:r>
      <w:r w:rsidR="005F0456">
        <w:t>ed</w:t>
      </w:r>
      <w:r w:rsidR="00272D3B">
        <w:t xml:space="preserve"> to the scanning of dream images</w:t>
      </w:r>
      <w:r w:rsidR="0031708E">
        <w:t xml:space="preserve">. </w:t>
      </w:r>
      <w:r w:rsidR="00FD4394">
        <w:t>They reached this conclusion by comparing the proportion of dream reports obtained upon awakening in periods of eye motility</w:t>
      </w:r>
      <w:r w:rsidR="00E257F6">
        <w:t xml:space="preserve"> and outside these periods, respectively 75% and 11% in their 1953’</w:t>
      </w:r>
      <w:r w:rsidR="00770A0C">
        <w:t xml:space="preserve">s study, and 80% and 7% in their 1957’s study </w:t>
      </w:r>
      <w:r w:rsidR="00770A0C">
        <w:fldChar w:fldCharType="begin"/>
      </w:r>
      <w:r w:rsidR="00FC4B35">
        <w:instrText xml:space="preserve"> ADDIN ZOTERO_ITEM CSL_CITATION {"citationID":"TlIyvDKE","properties":{"formattedCitation":"(Dement and Kleitman 1957)","plainCitation":"(Dement and Kleitman 1957)"},"citationItems":[{"id":714,"uris":["http://zotero.org/users/2461669/items/AE9F7TPU"],"uri":["http://zotero.org/users/2461669/items/AE9F7TPU"],"itemData":{"id":714,"type":"article-journal","title":"The relation of eye movements during sleep to dream activity: an objective method for the study of dreaming.","container-title":"Journal of experimental psychology","page":"339","volume":"53","issue":"5","author":[{"family":"Dement","given":"William"},{"family":"Kleitman","given":"Nathaniel"}],"issued":{"date-parts":[["1957"]]}}}],"schema":"https://github.com/citation-style-language/schema/raw/master/csl-citation.json"} </w:instrText>
      </w:r>
      <w:r w:rsidR="00770A0C">
        <w:fldChar w:fldCharType="separate"/>
      </w:r>
      <w:r w:rsidR="00FC4B35" w:rsidRPr="00FC4B35">
        <w:t>(Dement and Kleitman 1957)</w:t>
      </w:r>
      <w:r w:rsidR="00770A0C">
        <w:fldChar w:fldCharType="end"/>
      </w:r>
      <w:r w:rsidR="001917F8">
        <w:t xml:space="preserve">. They concluded that their newly-discovered REM sleep stage was the </w:t>
      </w:r>
      <w:r w:rsidR="00F40664">
        <w:t>neurophysiological basis of dreaming.</w:t>
      </w:r>
      <w:r w:rsidR="002471BA">
        <w:t xml:space="preserve"> </w:t>
      </w:r>
      <w:r w:rsidR="00272D3B">
        <w:t>A few years later, the French neuro</w:t>
      </w:r>
      <w:r w:rsidR="002F107E">
        <w:t>physiologist</w:t>
      </w:r>
      <w:r w:rsidR="00977BFE">
        <w:t xml:space="preserve"> Michel Jouvet, who had started working on sleep in cats, found </w:t>
      </w:r>
      <w:r w:rsidR="00787F55">
        <w:t xml:space="preserve">that REM sleep was associated with muscular atonia </w:t>
      </w:r>
      <w:r w:rsidR="00787F55">
        <w:fldChar w:fldCharType="begin"/>
      </w:r>
      <w:r w:rsidR="00FC4B35">
        <w:instrText xml:space="preserve"> ADDIN ZOTERO_ITEM CSL_CITATION {"citationID":"wFpwZmFi","properties":{"formattedCitation":"(Jouvet, Michel, and Courjon 1959)","plainCitation":"(Jouvet, Michel, and Courjon 1959)"},"citationItems":[{"id":1230,"uris":["http://zotero.org/users/2461669/items/GZ3GRP7Z"],"uri":["http://zotero.org/users/2461669/items/GZ3GRP7Z"],"itemData":{"id":1230,"type":"article-journal","title":"Sur un stade d’activité électrique cérébrale rapide au cours du sommeil physiologique","container-title":"CR Soc Biol","page":"1024-1028","volume":"153","author":[{"family":"Jouvet","given":"Michel"},{"family":"Michel","given":"F."},{"family":"Courjon","given":"J."}],"issued":{"date-parts":[["1959"]]}}}],"schema":"https://github.com/citation-style-language/schema/raw/master/csl-citation.json"} </w:instrText>
      </w:r>
      <w:r w:rsidR="00787F55">
        <w:fldChar w:fldCharType="separate"/>
      </w:r>
      <w:r w:rsidR="00FC4B35" w:rsidRPr="00FC4B35">
        <w:t>(Jouvet, Michel, and Courjon 1959)</w:t>
      </w:r>
      <w:r w:rsidR="00787F55">
        <w:fldChar w:fldCharType="end"/>
      </w:r>
      <w:r w:rsidR="00311E8B">
        <w:t xml:space="preserve">, a </w:t>
      </w:r>
      <w:r w:rsidR="00787F55">
        <w:t xml:space="preserve">finding </w:t>
      </w:r>
      <w:r w:rsidR="00311E8B">
        <w:t xml:space="preserve">that </w:t>
      </w:r>
      <w:r w:rsidR="00787F55">
        <w:t>was soon</w:t>
      </w:r>
      <w:r w:rsidR="00F77BF7">
        <w:t xml:space="preserve"> after replicated in humans </w:t>
      </w:r>
      <w:r w:rsidR="00F77BF7">
        <w:fldChar w:fldCharType="begin"/>
      </w:r>
      <w:r w:rsidR="00FC4B35">
        <w:instrText xml:space="preserve"> ADDIN ZOTERO_ITEM CSL_CITATION {"citationID":"QV5TO0Mb","properties":{"formattedCitation":"(Berger 1961)","plainCitation":"(Berger 1961)"},"citationItems":[{"id":1232,"uris":["http://zotero.org/users/2461669/items/3X7367QP"],"uri":["http://zotero.org/users/2461669/items/3X7367QP"],"itemData":{"id":1232,"type":"article-journal","title":"Tonus of extrinsic laryngeal muscles during sleep and dreaming","container-title":"Science","page":"840-840","volume":"134","issue":"3482","author":[{"family":"Berger","given":"Ralph J."}],"issued":{"date-parts":[["1961"]]}}}],"schema":"https://github.com/citation-style-language/schema/raw/master/csl-citation.json"} </w:instrText>
      </w:r>
      <w:r w:rsidR="00F77BF7">
        <w:fldChar w:fldCharType="separate"/>
      </w:r>
      <w:r w:rsidR="00FC4B35" w:rsidRPr="00FC4B35">
        <w:t>(Berger 1961)</w:t>
      </w:r>
      <w:r w:rsidR="00F77BF7">
        <w:fldChar w:fldCharType="end"/>
      </w:r>
      <w:r w:rsidR="00F77BF7">
        <w:t>.</w:t>
      </w:r>
      <w:r w:rsidR="00941851">
        <w:t xml:space="preserve"> </w:t>
      </w:r>
      <w:r w:rsidR="00A0737A">
        <w:t xml:space="preserve">Pursuing his research on REM sleep, or “paradoxical sleep” as he named it, </w:t>
      </w:r>
      <w:r w:rsidR="00A9408A" w:rsidRPr="00A9408A">
        <w:t xml:space="preserve">Jouvet </w:t>
      </w:r>
      <w:r w:rsidR="00E50FDF">
        <w:t xml:space="preserve">had the idea to suppress </w:t>
      </w:r>
      <w:r w:rsidR="00A0737A">
        <w:t xml:space="preserve">the </w:t>
      </w:r>
      <w:r w:rsidR="00E50FDF">
        <w:t xml:space="preserve">muscular atonia by </w:t>
      </w:r>
      <w:r w:rsidR="00A0737A">
        <w:t xml:space="preserve">injuring the </w:t>
      </w:r>
      <w:r w:rsidR="00A25148">
        <w:t>brain stem of cats.</w:t>
      </w:r>
      <w:r w:rsidR="00A0737A">
        <w:t xml:space="preserve"> </w:t>
      </w:r>
      <w:r w:rsidR="00A66335">
        <w:t xml:space="preserve">To his astonishment, </w:t>
      </w:r>
      <w:r w:rsidR="00914697">
        <w:t>he found that the injured cats</w:t>
      </w:r>
      <w:r w:rsidR="008E519C">
        <w:t xml:space="preserve"> were performing, </w:t>
      </w:r>
      <w:r w:rsidR="007E4628">
        <w:t xml:space="preserve">only </w:t>
      </w:r>
      <w:r w:rsidR="008E519C">
        <w:t>during REM sleep, complex motor sequences</w:t>
      </w:r>
      <w:r w:rsidR="00551D5C">
        <w:t>, that he named “oneiric behavior”</w:t>
      </w:r>
      <w:r w:rsidR="00B51844">
        <w:t xml:space="preserve"> </w:t>
      </w:r>
      <w:r w:rsidR="00B51844">
        <w:fldChar w:fldCharType="begin"/>
      </w:r>
      <w:r w:rsidR="00FC4B35">
        <w:instrText xml:space="preserve"> ADDIN ZOTERO_ITEM CSL_CITATION {"citationID":"Fn7A1Mst","properties":{"formattedCitation":"(Sastre and Jouvet 1979)","plainCitation":"(Sastre and Jouvet 1979)"},"citationItems":[{"id":720,"uris":["http://zotero.org/users/2461669/items/HGG2X8F8"],"uri":["http://zotero.org/users/2461669/items/HGG2X8F8"],"itemData":{"id":720,"type":"article-journal","title":"Le comportement onirique du chat","container-title":"Physiology &amp; Behavior","page":"979-989","volume":"22","issue":"5","author":[{"family":"Sastre","given":"Jean-Pierre"},{"family":"Jouvet","given":"Michel"}],"issued":{"date-parts":[["1979"]]}}}],"schema":"https://github.com/citation-style-language/schema/raw/master/csl-citation.json"} </w:instrText>
      </w:r>
      <w:r w:rsidR="00B51844">
        <w:fldChar w:fldCharType="separate"/>
      </w:r>
      <w:r w:rsidR="00FC4B35" w:rsidRPr="00FC4B35">
        <w:t>(Sastre and Jouvet 1979)</w:t>
      </w:r>
      <w:r w:rsidR="00B51844">
        <w:fldChar w:fldCharType="end"/>
      </w:r>
      <w:r w:rsidR="00515D15">
        <w:t xml:space="preserve">. </w:t>
      </w:r>
      <w:r w:rsidR="00D0529E">
        <w:t xml:space="preserve">For him and the scientific community at the time, it was clear that these motors sequences </w:t>
      </w:r>
      <w:r w:rsidR="000F7804">
        <w:t xml:space="preserve">were directly related </w:t>
      </w:r>
      <w:r w:rsidR="00DF2A8E">
        <w:t>to the cat’s dreams</w:t>
      </w:r>
      <w:r w:rsidR="000F7804">
        <w:t xml:space="preserve">, </w:t>
      </w:r>
      <w:r w:rsidR="003B26D6">
        <w:t xml:space="preserve">and this experiment provided </w:t>
      </w:r>
      <w:r w:rsidR="0024259E">
        <w:t>a significant</w:t>
      </w:r>
      <w:r w:rsidR="003B26D6">
        <w:t xml:space="preserve"> </w:t>
      </w:r>
      <w:r w:rsidR="00025933">
        <w:t xml:space="preserve">evidence in </w:t>
      </w:r>
      <w:r w:rsidR="00CC715E">
        <w:t>favor</w:t>
      </w:r>
      <w:r w:rsidR="00025933">
        <w:t xml:space="preserve"> of </w:t>
      </w:r>
      <w:r w:rsidR="00CC715E">
        <w:t>the</w:t>
      </w:r>
      <w:r w:rsidR="00BC3288">
        <w:t xml:space="preserve"> REM sleep hypothesis of dreaming.</w:t>
      </w:r>
    </w:p>
    <w:p w14:paraId="0775F9DA" w14:textId="55A45076" w:rsidR="004953BB" w:rsidRDefault="004953BB" w:rsidP="00D249CA">
      <w:pPr>
        <w:pStyle w:val="Titre2"/>
      </w:pPr>
      <w:bookmarkStart w:id="20" w:name="_Toc490657989"/>
      <w:r>
        <w:t xml:space="preserve">The new hypothesis: </w:t>
      </w:r>
      <w:r w:rsidR="00B453A2">
        <w:t>a continuum of mentation during sleep</w:t>
      </w:r>
      <w:r w:rsidR="00F53DAD">
        <w:t>?</w:t>
      </w:r>
      <w:bookmarkEnd w:id="20"/>
    </w:p>
    <w:p w14:paraId="5B6A49AB" w14:textId="3A666823" w:rsidR="00EE65A9" w:rsidRDefault="008C5151" w:rsidP="00F7718D">
      <w:r>
        <w:t>Even though equating dreaming with REM sleep provided a useful way to</w:t>
      </w:r>
      <w:r w:rsidR="00A0396A">
        <w:t xml:space="preserve"> explore, with a scientific approach, </w:t>
      </w:r>
      <w:r>
        <w:t xml:space="preserve">the secrets of dreams, it soon became </w:t>
      </w:r>
      <w:r w:rsidR="00701204">
        <w:t>apparent</w:t>
      </w:r>
      <w:r>
        <w:t xml:space="preserve"> that dreaming was not </w:t>
      </w:r>
      <w:r w:rsidR="00CF7FC7">
        <w:t xml:space="preserve">exclusively present during </w:t>
      </w:r>
      <w:r>
        <w:t xml:space="preserve">REM sleep </w:t>
      </w:r>
      <w:r w:rsidR="00DC2050">
        <w:t xml:space="preserve">but also </w:t>
      </w:r>
      <w:r>
        <w:t xml:space="preserve">during </w:t>
      </w:r>
      <w:r w:rsidR="000F4229">
        <w:t>all the other sleep stages</w:t>
      </w:r>
      <w:r>
        <w:t xml:space="preserve">. </w:t>
      </w:r>
      <w:r w:rsidR="00073C08">
        <w:t xml:space="preserve">Few years after the initial discovery of REM sleep, </w:t>
      </w:r>
      <w:r w:rsidR="000F4229">
        <w:t>s</w:t>
      </w:r>
      <w:r w:rsidR="00073C08">
        <w:t>everal researchers reported a much higher proportion of dream re</w:t>
      </w:r>
      <w:r w:rsidR="00E4267D">
        <w:t xml:space="preserve">port in non-REM sleep than </w:t>
      </w:r>
      <w:r w:rsidR="00FC755A">
        <w:t xml:space="preserve">what was </w:t>
      </w:r>
      <w:r w:rsidR="00E4267D">
        <w:t>expected based on the findings of the</w:t>
      </w:r>
      <w:r w:rsidR="00073C08">
        <w:t xml:space="preserve"> Kleitman’s team</w:t>
      </w:r>
      <w:r w:rsidR="000F4229">
        <w:t xml:space="preserve"> </w:t>
      </w:r>
      <w:r w:rsidR="000F4229">
        <w:fldChar w:fldCharType="begin"/>
      </w:r>
      <w:r w:rsidR="00FC4B35">
        <w:instrText xml:space="preserve"> ADDIN ZOTERO_ITEM CSL_CITATION {"citationID":"IqMfYpLu","properties":{"formattedCitation":"(Goodenough et al. 1959; Foulkes 1962)","plainCitation":"(Goodenough et al. 1959; Foulkes 1962)"},"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id":1229,"uris":["http://zotero.org/users/2461669/items/WCN8AMWW"],"uri":["http://zotero.org/users/2461669/items/WCN8AMWW"],"itemData":{"id":1229,"type":"article-journal","title":"Dream reports from different stages of sleep.","container-title":"The Journal of Abnormal and Social Psychology","page":"14","volume":"65","issue":"1","author":[{"family":"Foulkes","given":"William David"}],"issued":{"date-parts":[["1962"]]}}}],"schema":"https://github.com/citation-style-language/schema/raw/master/csl-citation.json"} </w:instrText>
      </w:r>
      <w:r w:rsidR="000F4229">
        <w:fldChar w:fldCharType="separate"/>
      </w:r>
      <w:r w:rsidR="00FC4B35" w:rsidRPr="00FC4B35">
        <w:t>(Goodenough et al. 1959; Foulkes 1962)</w:t>
      </w:r>
      <w:r w:rsidR="000F4229">
        <w:fldChar w:fldCharType="end"/>
      </w:r>
      <w:r w:rsidR="003D124A">
        <w:t xml:space="preserve">. Comparing the recall rate of people who never remembered their dreams with people who frequently recalled them, Goodenough and colleagues found </w:t>
      </w:r>
      <w:r w:rsidR="00604048">
        <w:t>respectively</w:t>
      </w:r>
      <w:r w:rsidR="003D124A">
        <w:t xml:space="preserve"> 34% and 54% of dream reports outside </w:t>
      </w:r>
      <w:r w:rsidR="00604048">
        <w:t>of REM sleep</w:t>
      </w:r>
      <w:r w:rsidR="003D124A">
        <w:t xml:space="preserve">. </w:t>
      </w:r>
      <w:r w:rsidR="00E4748F">
        <w:t>The recall rate</w:t>
      </w:r>
      <w:r w:rsidR="00604048">
        <w:t xml:space="preserve"> went up to 54% in </w:t>
      </w:r>
      <w:r w:rsidR="002C267A">
        <w:t>Foulkes</w:t>
      </w:r>
      <w:r w:rsidR="00604048">
        <w:t>’s study which comprised 200 awakenings.</w:t>
      </w:r>
      <w:r w:rsidR="00A62657">
        <w:t xml:space="preserve"> </w:t>
      </w:r>
      <w:r w:rsidR="00F7718D">
        <w:t>Since then, numerous studies have replicated the finding of mentation</w:t>
      </w:r>
      <w:r w:rsidR="005D5FA5">
        <w:t xml:space="preserve"> </w:t>
      </w:r>
      <w:r w:rsidR="00F7718D">
        <w:t xml:space="preserve">outside of REM sleep </w:t>
      </w:r>
      <w:r w:rsidR="00295D45">
        <w:fldChar w:fldCharType="begin"/>
      </w:r>
      <w:r w:rsidR="00FC4B35">
        <w:instrText xml:space="preserve"> ADDIN ZOTERO_ITEM CSL_CITATION {"citationID":"wmn0t3Nn","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295D45">
        <w:fldChar w:fldCharType="separate"/>
      </w:r>
      <w:r w:rsidR="00FC4B35" w:rsidRPr="00FC4B35">
        <w:t>(Nielsen 2000)</w:t>
      </w:r>
      <w:r w:rsidR="00295D45">
        <w:fldChar w:fldCharType="end"/>
      </w:r>
      <w:r w:rsidR="00324E9D">
        <w:t xml:space="preserve">, even </w:t>
      </w:r>
      <w:r w:rsidR="00615C82">
        <w:t xml:space="preserve">in the periods of non-REM sleep located </w:t>
      </w:r>
      <w:r w:rsidR="00324E9D">
        <w:t xml:space="preserve">before the first nocturnal episode of REM sleep </w:t>
      </w:r>
      <w:r w:rsidR="00324E9D">
        <w:fldChar w:fldCharType="begin"/>
      </w:r>
      <w:r w:rsidR="00FC4B35">
        <w:instrText xml:space="preserve"> ADDIN ZOTERO_ITEM CSL_CITATION {"citationID":"ecChQKsO","properties":{"formattedCitation":"(Noreika et al. 2009)","plainCitation":"(Noreika et al. 2009)"},"citationItems":[{"id":1236,"uris":["http://zotero.org/users/2461669/items/NXMUVNJK"],"uri":["http://zotero.org/users/2461669/items/NXMUVNJK"],"itemData":{"id":1236,"type":"article-journal","title":"Early-night serial awakenings as a new paradigm for studies on NREM dreaming","container-title":"International Journal of Psychophysiology","page":"14-18","volume":"74","issue":"1","author":[{"family":"Noreika","given":"Valdas"},{"family":"Valli","given":"Katja"},{"family":"Lahtela","given":"Hetti"},{"family":"Revonsuo","given":"Antti"}],"issued":{"date-parts":[["2009"]]}}}],"schema":"https://github.com/citation-style-language/schema/raw/master/csl-citation.json"} </w:instrText>
      </w:r>
      <w:r w:rsidR="00324E9D">
        <w:fldChar w:fldCharType="separate"/>
      </w:r>
      <w:r w:rsidR="00FC4B35" w:rsidRPr="00FC4B35">
        <w:t>(Noreika et al. 2009)</w:t>
      </w:r>
      <w:r w:rsidR="00324E9D">
        <w:fldChar w:fldCharType="end"/>
      </w:r>
      <w:r w:rsidR="00324E9D">
        <w:t xml:space="preserve">. </w:t>
      </w:r>
      <w:r w:rsidR="00EE65A9">
        <w:t xml:space="preserve">As a counterpoint, it has become apparent that a significant proportion (~15%) of REM sleep awakenings were not followed by a dream report. </w:t>
      </w:r>
      <w:r w:rsidR="00A21E2E">
        <w:t xml:space="preserve">There results show that REM sleep is not a necessary condition for dream report to occur. </w:t>
      </w:r>
    </w:p>
    <w:p w14:paraId="527B6C98" w14:textId="77777777" w:rsidR="00004054" w:rsidRDefault="00D71BC3" w:rsidP="00BE0381">
      <w:r>
        <w:t xml:space="preserve">Another strong evidence against the REM sleep hypothesis of dreaming comes from neuropsychology. </w:t>
      </w:r>
      <w:r w:rsidR="00F70B2C">
        <w:t>Traditionally, t</w:t>
      </w:r>
      <w:r w:rsidR="00C82630">
        <w:t xml:space="preserve">he </w:t>
      </w:r>
      <w:r w:rsidR="00F70B2C">
        <w:t xml:space="preserve">pons region of the </w:t>
      </w:r>
      <w:r w:rsidR="00C82630">
        <w:t xml:space="preserve">brain stem, </w:t>
      </w:r>
      <w:r w:rsidR="00F70B2C">
        <w:t>has been described as one generator of REM sleep.</w:t>
      </w:r>
      <w:r w:rsidR="00F65493">
        <w:t xml:space="preserve"> From this postulate, Solms </w:t>
      </w:r>
      <w:r w:rsidR="00941B76">
        <w:t xml:space="preserve">conducted </w:t>
      </w:r>
      <w:r w:rsidR="00F846D2">
        <w:t xml:space="preserve">in his landmark work </w:t>
      </w:r>
      <w:r w:rsidR="00941B76">
        <w:t>an exhaustive review</w:t>
      </w:r>
      <w:r w:rsidR="00973A6A">
        <w:t>, in humans,</w:t>
      </w:r>
      <w:r w:rsidR="006B662E">
        <w:t xml:space="preserve"> of studies reporting brain lesion and the associated symptomatology  within this area </w:t>
      </w:r>
      <w:r w:rsidR="00D923D6">
        <w:fldChar w:fldCharType="begin"/>
      </w:r>
      <w:r w:rsidR="00FC4B35">
        <w:instrText xml:space="preserve"> ADDIN ZOTERO_ITEM CSL_CITATION {"citationID":"1rk3aBsZ","properties":{"formattedCitation":"(Solms 1997)","plainCitation":"(Solms 1997)"},"citationItems":[{"id":1218,"uris":["http://zotero.org/users/2461669/items/3P3X8AZN"],"uri":["http://zotero.org/users/2461669/items/3P3X8AZN"],"itemData":{"id":1218,"type":"book","title":"The neuropsychology of dreams: A clinico-anatomical study","publisher":"L. Erlbaum","ISBN":"0-8058-1585-6","author":[{"family":"Solms","given":"Mark"}],"issued":{"date-parts":[["1997"]]}}}],"schema":"https://github.com/citation-style-language/schema/raw/master/csl-citation.json"} </w:instrText>
      </w:r>
      <w:r w:rsidR="00D923D6">
        <w:fldChar w:fldCharType="separate"/>
      </w:r>
      <w:r w:rsidR="00FC4B35" w:rsidRPr="00FC4B35">
        <w:t>(Solms 1997)</w:t>
      </w:r>
      <w:r w:rsidR="00D923D6">
        <w:fldChar w:fldCharType="end"/>
      </w:r>
      <w:r w:rsidR="003C194F">
        <w:t xml:space="preserve">. </w:t>
      </w:r>
      <w:r w:rsidR="009B3EDA">
        <w:t xml:space="preserve">He </w:t>
      </w:r>
      <w:r w:rsidR="006B662E">
        <w:t>found</w:t>
      </w:r>
      <w:r w:rsidR="009B3EDA">
        <w:t xml:space="preserve"> that out of 26 case reports of REM sleep loss or alteration</w:t>
      </w:r>
      <w:r w:rsidR="005136E2">
        <w:t xml:space="preserve"> following a lesion in the p</w:t>
      </w:r>
      <w:r w:rsidR="00CA2191">
        <w:t>ons area</w:t>
      </w:r>
      <w:r w:rsidR="009B3EDA">
        <w:t xml:space="preserve">, 25 were not associated with subsequent alterations in dream reporting. </w:t>
      </w:r>
      <w:r w:rsidR="00DC5415">
        <w:t xml:space="preserve">Similarly, </w:t>
      </w:r>
      <w:r w:rsidR="00CD6CF1">
        <w:t xml:space="preserve">he </w:t>
      </w:r>
      <w:r w:rsidR="009B7602">
        <w:t>reported</w:t>
      </w:r>
      <w:r w:rsidR="00CD6CF1">
        <w:t xml:space="preserve"> that lesions in the temporo-parietal junction (TPJ) and </w:t>
      </w:r>
      <w:r w:rsidR="004D276A">
        <w:t xml:space="preserve">the white matter of the </w:t>
      </w:r>
      <w:r w:rsidR="00CD6CF1">
        <w:t>medial prefrontal cortex (MPFC) were associated with a complete or par</w:t>
      </w:r>
      <w:r w:rsidR="00B41610">
        <w:t xml:space="preserve">tial cessation of dream reports, </w:t>
      </w:r>
      <w:r w:rsidR="00CD6CF1">
        <w:t xml:space="preserve">without any </w:t>
      </w:r>
      <w:r w:rsidR="00B41610">
        <w:t xml:space="preserve">subsequent </w:t>
      </w:r>
      <w:r w:rsidR="00CD6CF1">
        <w:t xml:space="preserve">REM sleep disturbances. </w:t>
      </w:r>
      <w:r w:rsidR="00AA10F1">
        <w:t xml:space="preserve">This </w:t>
      </w:r>
      <w:r w:rsidR="00FD131F">
        <w:t xml:space="preserve">double dissociation </w:t>
      </w:r>
      <w:r w:rsidR="00AA10F1">
        <w:t xml:space="preserve">provides a clear argument that </w:t>
      </w:r>
      <w:r w:rsidR="00FD131F">
        <w:t xml:space="preserve">not only dreaming can occur outside of REM sleep, but it is </w:t>
      </w:r>
      <w:r w:rsidR="000F1720">
        <w:t xml:space="preserve">also </w:t>
      </w:r>
      <w:r w:rsidR="00FD131F">
        <w:t xml:space="preserve">not </w:t>
      </w:r>
      <w:r w:rsidR="000F1720">
        <w:t>dependent</w:t>
      </w:r>
      <w:r w:rsidR="00FD131F">
        <w:t xml:space="preserve"> o</w:t>
      </w:r>
      <w:r w:rsidR="00F00F16">
        <w:t>f the</w:t>
      </w:r>
      <w:r w:rsidR="00FD131F">
        <w:t xml:space="preserve"> brain generators of REM sleep</w:t>
      </w:r>
      <w:r w:rsidR="00A90174">
        <w:t>.</w:t>
      </w:r>
      <w:r w:rsidR="00BE0381">
        <w:t xml:space="preserve"> Rather, </w:t>
      </w:r>
      <w:r w:rsidR="00450FE7">
        <w:t xml:space="preserve">Solms </w:t>
      </w:r>
      <w:r w:rsidR="00BE0381">
        <w:t>put forward the fore-brain hypothesis</w:t>
      </w:r>
      <w:r w:rsidR="00F0148B">
        <w:t xml:space="preserve"> of dreaming, </w:t>
      </w:r>
      <w:r w:rsidR="00BE0381">
        <w:t xml:space="preserve">which </w:t>
      </w:r>
      <w:r w:rsidR="004C0808">
        <w:t>proposes</w:t>
      </w:r>
      <w:r w:rsidR="00BE0381">
        <w:t xml:space="preserve"> that dreaming is controlled through forebrain mechanisms involving at least TPJ and MPFC.</w:t>
      </w:r>
    </w:p>
    <w:p w14:paraId="15CAD7DB" w14:textId="77777777" w:rsidR="00004054" w:rsidRDefault="00004054" w:rsidP="00004054">
      <w:pPr>
        <w:keepNext/>
        <w:jc w:val="center"/>
      </w:pPr>
      <w:r>
        <w:rPr>
          <w:noProof/>
        </w:rPr>
        <w:drawing>
          <wp:inline distT="0" distB="0" distL="0" distR="0" wp14:anchorId="555332A8" wp14:editId="544CD620">
            <wp:extent cx="5760244" cy="385235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ro_Lesions.png"/>
                    <pic:cNvPicPr/>
                  </pic:nvPicPr>
                  <pic:blipFill>
                    <a:blip r:embed="rId12">
                      <a:extLst>
                        <a:ext uri="{28A0092B-C50C-407E-A947-70E740481C1C}">
                          <a14:useLocalDpi xmlns:a14="http://schemas.microsoft.com/office/drawing/2010/main" val="0"/>
                        </a:ext>
                      </a:extLst>
                    </a:blip>
                    <a:stretch>
                      <a:fillRect/>
                    </a:stretch>
                  </pic:blipFill>
                  <pic:spPr>
                    <a:xfrm>
                      <a:off x="0" y="0"/>
                      <a:ext cx="5760244" cy="3852353"/>
                    </a:xfrm>
                    <a:prstGeom prst="rect">
                      <a:avLst/>
                    </a:prstGeom>
                  </pic:spPr>
                </pic:pic>
              </a:graphicData>
            </a:graphic>
          </wp:inline>
        </w:drawing>
      </w:r>
    </w:p>
    <w:p w14:paraId="317ED3A5" w14:textId="108FC7A5" w:rsidR="00D71BC3" w:rsidRPr="00004054" w:rsidRDefault="00004054" w:rsidP="00A15753">
      <w:pPr>
        <w:pStyle w:val="Lgende"/>
        <w:rPr>
          <w:b w:val="0"/>
        </w:rPr>
      </w:pPr>
      <w:r>
        <w:t xml:space="preserve">Figure </w:t>
      </w:r>
      <w:r w:rsidR="00BE3A7A">
        <w:fldChar w:fldCharType="begin"/>
      </w:r>
      <w:r w:rsidR="00BE3A7A">
        <w:instrText xml:space="preserve"> SEQ Figure \* ARABIC </w:instrText>
      </w:r>
      <w:r w:rsidR="00BE3A7A">
        <w:fldChar w:fldCharType="separate"/>
      </w:r>
      <w:r w:rsidR="00B152FC">
        <w:rPr>
          <w:noProof/>
        </w:rPr>
        <w:t>3</w:t>
      </w:r>
      <w:r w:rsidR="00BE3A7A">
        <w:rPr>
          <w:noProof/>
        </w:rPr>
        <w:fldChar w:fldCharType="end"/>
      </w:r>
      <w:r>
        <w:t xml:space="preserve">: Lesion maps associated with cessation vs preservation of dreaming. </w:t>
      </w:r>
      <w:r w:rsidRPr="00D97EE2">
        <w:rPr>
          <w:b w:val="0"/>
        </w:rPr>
        <w:t>Top: Global cessation</w:t>
      </w:r>
      <w:r w:rsidR="00D41C88" w:rsidRPr="00D97EE2">
        <w:rPr>
          <w:b w:val="0"/>
        </w:rPr>
        <w:t xml:space="preserve"> of dreaming was</w:t>
      </w:r>
      <w:r w:rsidRPr="00D97EE2">
        <w:rPr>
          <w:b w:val="0"/>
        </w:rPr>
        <w:t xml:space="preserve"> found following parietal lobe lesions (6 cases, inferior lobule and supramarginal gyrus; red), medial frontal lesions (9 cases; blue), and posterior lesions (8 cases; green). </w:t>
      </w:r>
      <w:r w:rsidR="00D41C88" w:rsidRPr="00D97EE2">
        <w:rPr>
          <w:b w:val="0"/>
        </w:rPr>
        <w:t xml:space="preserve">Bottom: Preserved dreaming was found following left hemispheric and frontal convexity lesions (15 cases; </w:t>
      </w:r>
      <w:r w:rsidR="00D97EE2" w:rsidRPr="00D97EE2">
        <w:rPr>
          <w:b w:val="0"/>
        </w:rPr>
        <w:t>green</w:t>
      </w:r>
      <w:r w:rsidR="00D41C88" w:rsidRPr="00D97EE2">
        <w:rPr>
          <w:b w:val="0"/>
        </w:rPr>
        <w:t>)</w:t>
      </w:r>
      <w:r w:rsidR="00D97EE2" w:rsidRPr="00D97EE2">
        <w:rPr>
          <w:b w:val="0"/>
        </w:rPr>
        <w:t>, bifrontal lesions (14 cases; blue), and brainstem lesions (17 cases; red).</w:t>
      </w:r>
      <w:r w:rsidRPr="00D97EE2">
        <w:rPr>
          <w:b w:val="0"/>
        </w:rPr>
        <w:t xml:space="preserve"> Reproduced from </w:t>
      </w:r>
      <w:r w:rsidRPr="00D97EE2">
        <w:rPr>
          <w:b w:val="0"/>
        </w:rPr>
        <w:fldChar w:fldCharType="begin"/>
      </w:r>
      <w:r w:rsidR="00341CAC">
        <w:rPr>
          <w:b w:val="0"/>
        </w:rPr>
        <w:instrText xml:space="preserve"> ADDIN ZOTERO_ITEM CSL_CITATION {"citationID":"46TobuGi","properties":{"formattedCitation":"(Schwartz et al. 2005)","plainCitation":"(Schwartz et al. 2005)","dontUpdate":true},"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Pr="00D97EE2">
        <w:rPr>
          <w:b w:val="0"/>
        </w:rPr>
        <w:fldChar w:fldCharType="separate"/>
      </w:r>
      <w:r w:rsidRPr="00D97EE2">
        <w:rPr>
          <w:b w:val="0"/>
        </w:rPr>
        <w:t>Schwartz et al. 2005</w:t>
      </w:r>
      <w:r w:rsidRPr="00D97EE2">
        <w:rPr>
          <w:b w:val="0"/>
        </w:rPr>
        <w:fldChar w:fldCharType="end"/>
      </w:r>
      <w:r w:rsidR="008E15BB">
        <w:rPr>
          <w:b w:val="0"/>
        </w:rPr>
        <w:t>.</w:t>
      </w:r>
      <w:r w:rsidRPr="00D97EE2">
        <w:rPr>
          <w:b w:val="0"/>
        </w:rPr>
        <w:t xml:space="preserve"> </w:t>
      </w:r>
    </w:p>
    <w:p w14:paraId="45F57A63" w14:textId="1F99F042" w:rsidR="0044193C" w:rsidRDefault="004C0808" w:rsidP="00F7718D">
      <w:r>
        <w:t xml:space="preserve">Based on these findings, some authors have postulated that instead of relying on REM sleep mechanisms, dreaming might be best described along a </w:t>
      </w:r>
      <w:r w:rsidR="006F188C">
        <w:t>“</w:t>
      </w:r>
      <w:r>
        <w:t>continuum</w:t>
      </w:r>
      <w:r w:rsidR="006F188C">
        <w:t>”</w:t>
      </w:r>
      <w:r w:rsidR="00586BF9">
        <w:t xml:space="preserve"> of mentation during sleep</w:t>
      </w:r>
      <w:r>
        <w:t>,</w:t>
      </w:r>
      <w:r w:rsidR="00586BF9">
        <w:t xml:space="preserve"> ranging</w:t>
      </w:r>
      <w:r>
        <w:t xml:space="preserve"> </w:t>
      </w:r>
      <w:r w:rsidR="006F188C">
        <w:t xml:space="preserve">from the hypnagogic reveries typical of sleep onset to florid and vivid dreamlike experiences typical during REM sleep </w:t>
      </w:r>
      <w:r w:rsidR="006F188C">
        <w:fldChar w:fldCharType="begin"/>
      </w:r>
      <w:r w:rsidR="00341CAC">
        <w:instrText xml:space="preserve"> ADDIN ZOTERO_ITEM CSL_CITATION {"citationID":"YGsUrIAw","properties":{"formattedCitation":"(Schwartz et al. 2005)","plainCitation":"(Schwartz et al. 2005)"},"citationItems":[{"id":1227,"uris":["http://zotero.org/users/2461669/items/7ERR4UT4"],"uri":["http://zotero.org/users/2461669/items/7ERR4UT4"],"itemData":{"id":1227,"type":"article-journal","title":"Dreaming: a neuropsychological view","container-title":"Schweiz Arch Neurol Psychiatr","page":"426–39","volume":"156","source":"Google Scholar","shortTitle":"Dreaming","author":[{"family":"Schwartz","given":"Sophie"},{"family":"Dang-Vu","given":"T. T."},{"family":"Ponz","given":"A."},{"family":"Duhoux","given":"S."},{"family":"Maquet","given":"P."}],"issued":{"date-parts":[["2005"]]}}}],"schema":"https://github.com/citation-style-language/schema/raw/master/csl-citation.json"} </w:instrText>
      </w:r>
      <w:r w:rsidR="006F188C">
        <w:fldChar w:fldCharType="separate"/>
      </w:r>
      <w:r w:rsidR="00341CAC" w:rsidRPr="00341CAC">
        <w:t>(Schwartz et al. 2005)</w:t>
      </w:r>
      <w:r w:rsidR="006F188C">
        <w:fldChar w:fldCharType="end"/>
      </w:r>
      <w:r w:rsidR="006F188C">
        <w:t xml:space="preserve">. </w:t>
      </w:r>
      <w:r w:rsidR="00843AEA">
        <w:t xml:space="preserve">A brief description of this continuum of mental activities during sleep is reported in </w:t>
      </w:r>
      <w:r w:rsidR="00843AEA">
        <w:fldChar w:fldCharType="begin"/>
      </w:r>
      <w:r w:rsidR="00843AEA">
        <w:instrText xml:space="preserve"> REF _Ref490202523 \h </w:instrText>
      </w:r>
      <w:r w:rsidR="00843AEA">
        <w:fldChar w:fldCharType="separate"/>
      </w:r>
      <w:r w:rsidR="002E0546">
        <w:t xml:space="preserve">Table </w:t>
      </w:r>
      <w:r w:rsidR="002E0546">
        <w:rPr>
          <w:noProof/>
        </w:rPr>
        <w:t>1</w:t>
      </w:r>
      <w:r w:rsidR="00843AEA">
        <w:fldChar w:fldCharType="end"/>
      </w:r>
      <w:r w:rsidR="00843AEA">
        <w:t>.</w:t>
      </w:r>
    </w:p>
    <w:p w14:paraId="78F50D95" w14:textId="717C8875" w:rsidR="000549D5" w:rsidRDefault="000549D5" w:rsidP="00B751F6">
      <w:pPr>
        <w:pStyle w:val="Lgende"/>
        <w:shd w:val="clear" w:color="auto" w:fill="FFFFFF" w:themeFill="background1"/>
      </w:pPr>
      <w:bookmarkStart w:id="21" w:name="_Ref490202523"/>
      <w:bookmarkStart w:id="22" w:name="_Ref490202517"/>
      <w:r>
        <w:t xml:space="preserve">Table </w:t>
      </w:r>
      <w:r w:rsidR="00BE3A7A">
        <w:fldChar w:fldCharType="begin"/>
      </w:r>
      <w:r w:rsidR="00BE3A7A">
        <w:instrText xml:space="preserve"> SEQ Table \* ARABIC </w:instrText>
      </w:r>
      <w:r w:rsidR="00BE3A7A">
        <w:fldChar w:fldCharType="separate"/>
      </w:r>
      <w:r w:rsidR="002E0546">
        <w:rPr>
          <w:noProof/>
        </w:rPr>
        <w:t>1</w:t>
      </w:r>
      <w:r w:rsidR="00BE3A7A">
        <w:rPr>
          <w:noProof/>
        </w:rPr>
        <w:fldChar w:fldCharType="end"/>
      </w:r>
      <w:bookmarkEnd w:id="21"/>
      <w:r>
        <w:t xml:space="preserve">: A brief description of sleep mentation in their typical order of placement during the sleep cycle. </w:t>
      </w:r>
      <w:r w:rsidRPr="001B75AE">
        <w:rPr>
          <w:b w:val="0"/>
        </w:rPr>
        <w:t xml:space="preserve">Modified from </w:t>
      </w:r>
      <w:r w:rsidRPr="00A6730F">
        <w:rPr>
          <w:b w:val="0"/>
        </w:rPr>
        <w:fldChar w:fldCharType="begin"/>
      </w:r>
      <w:r w:rsidR="00FC4B35" w:rsidRPr="00A6730F">
        <w:rPr>
          <w:b w:val="0"/>
        </w:rPr>
        <w:instrText xml:space="preserve"> ADDIN ZOTERO_ITEM CSL_CITATION {"citationID":"pSBycciL","properties":{"formattedCitation":"(De Koninck 2012)","plainCitation":"(De Koninck 2012)"},"citationItems":[{"id":722,"uris":["http://zotero.org/users/2461669/items/AFUXV5M8"],"uri":["http://zotero.org/users/2461669/items/AFUXV5M8"],"itemData":{"id":722,"type":"article-journal","title":"Sleep, dreams and dreaming","container-title":"Oxford handbook of sleep and sleep disorders","page":"150-171","author":[{"family":"De Koninck","given":"Joseph"}],"issued":{"date-parts":[["2012"]]}}}],"schema":"https://github.com/citation-style-language/schema/raw/master/csl-citation.json"} </w:instrText>
      </w:r>
      <w:r w:rsidRPr="00A6730F">
        <w:rPr>
          <w:b w:val="0"/>
        </w:rPr>
        <w:fldChar w:fldCharType="separate"/>
      </w:r>
      <w:r w:rsidR="00FC4B35" w:rsidRPr="00A6730F">
        <w:rPr>
          <w:b w:val="0"/>
        </w:rPr>
        <w:t>De Koninck 2012</w:t>
      </w:r>
      <w:r w:rsidRPr="00A6730F">
        <w:rPr>
          <w:b w:val="0"/>
        </w:rPr>
        <w:fldChar w:fldCharType="end"/>
      </w:r>
      <w:r w:rsidRPr="00A6730F">
        <w:rPr>
          <w:b w:val="0"/>
        </w:rPr>
        <w:t>.</w:t>
      </w:r>
      <w:bookmarkEnd w:id="22"/>
      <w: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3694"/>
        <w:gridCol w:w="2109"/>
        <w:gridCol w:w="1330"/>
      </w:tblGrid>
      <w:tr w:rsidR="002912BC" w14:paraId="119E013B" w14:textId="77777777" w:rsidTr="00EA1923">
        <w:tc>
          <w:tcPr>
            <w:tcW w:w="0" w:type="auto"/>
            <w:tcBorders>
              <w:top w:val="single" w:sz="18" w:space="0" w:color="auto"/>
              <w:bottom w:val="single" w:sz="12" w:space="0" w:color="auto"/>
            </w:tcBorders>
            <w:vAlign w:val="center"/>
          </w:tcPr>
          <w:p w14:paraId="303586D4" w14:textId="7C246EE5" w:rsidR="00DB2C69" w:rsidRPr="002912BC" w:rsidRDefault="00DB2C69" w:rsidP="006C32A3">
            <w:pPr>
              <w:jc w:val="left"/>
              <w:rPr>
                <w:b/>
              </w:rPr>
            </w:pPr>
            <w:r w:rsidRPr="002912BC">
              <w:rPr>
                <w:b/>
              </w:rPr>
              <w:t>Name</w:t>
            </w:r>
          </w:p>
        </w:tc>
        <w:tc>
          <w:tcPr>
            <w:tcW w:w="0" w:type="auto"/>
            <w:tcBorders>
              <w:top w:val="single" w:sz="18" w:space="0" w:color="auto"/>
              <w:bottom w:val="single" w:sz="12" w:space="0" w:color="auto"/>
            </w:tcBorders>
            <w:vAlign w:val="center"/>
          </w:tcPr>
          <w:p w14:paraId="1F8BB3CC" w14:textId="063EB429" w:rsidR="00DB2C69" w:rsidRPr="002912BC" w:rsidRDefault="00DB2C69" w:rsidP="006C32A3">
            <w:pPr>
              <w:jc w:val="left"/>
              <w:rPr>
                <w:b/>
              </w:rPr>
            </w:pPr>
            <w:r w:rsidRPr="002912BC">
              <w:rPr>
                <w:b/>
              </w:rPr>
              <w:t>Description</w:t>
            </w:r>
          </w:p>
        </w:tc>
        <w:tc>
          <w:tcPr>
            <w:tcW w:w="0" w:type="auto"/>
            <w:tcBorders>
              <w:top w:val="single" w:sz="18" w:space="0" w:color="auto"/>
              <w:bottom w:val="single" w:sz="12" w:space="0" w:color="auto"/>
            </w:tcBorders>
            <w:vAlign w:val="center"/>
          </w:tcPr>
          <w:p w14:paraId="1082466A" w14:textId="103617E0" w:rsidR="00DB2C69" w:rsidRPr="002912BC" w:rsidRDefault="00DB2C69" w:rsidP="006C32A3">
            <w:pPr>
              <w:jc w:val="left"/>
              <w:rPr>
                <w:b/>
              </w:rPr>
            </w:pPr>
            <w:r w:rsidRPr="002912BC">
              <w:rPr>
                <w:b/>
              </w:rPr>
              <w:t>Sleep stage</w:t>
            </w:r>
          </w:p>
        </w:tc>
        <w:tc>
          <w:tcPr>
            <w:tcW w:w="0" w:type="auto"/>
            <w:tcBorders>
              <w:top w:val="single" w:sz="18" w:space="0" w:color="auto"/>
              <w:bottom w:val="single" w:sz="12" w:space="0" w:color="auto"/>
            </w:tcBorders>
            <w:vAlign w:val="center"/>
          </w:tcPr>
          <w:p w14:paraId="70D40A5A" w14:textId="01FD6985" w:rsidR="00DB2C69" w:rsidRPr="002912BC" w:rsidRDefault="00DB2C69" w:rsidP="002912BC">
            <w:pPr>
              <w:jc w:val="left"/>
              <w:rPr>
                <w:b/>
              </w:rPr>
            </w:pPr>
            <w:r w:rsidRPr="002912BC">
              <w:rPr>
                <w:b/>
              </w:rPr>
              <w:t>Re</w:t>
            </w:r>
            <w:r w:rsidR="002912BC">
              <w:rPr>
                <w:b/>
              </w:rPr>
              <w:t>call</w:t>
            </w:r>
            <w:r w:rsidR="00971077" w:rsidRPr="002912BC">
              <w:rPr>
                <w:b/>
              </w:rPr>
              <w:t xml:space="preserve"> </w:t>
            </w:r>
            <w:r w:rsidR="002912BC" w:rsidRPr="002912BC">
              <w:rPr>
                <w:b/>
              </w:rPr>
              <w:t xml:space="preserve">rate </w:t>
            </w:r>
          </w:p>
        </w:tc>
      </w:tr>
      <w:tr w:rsidR="002912BC" w14:paraId="431EFC4B" w14:textId="77777777" w:rsidTr="00EA1923">
        <w:tc>
          <w:tcPr>
            <w:tcW w:w="0" w:type="auto"/>
            <w:tcBorders>
              <w:top w:val="single" w:sz="12" w:space="0" w:color="auto"/>
            </w:tcBorders>
            <w:vAlign w:val="center"/>
          </w:tcPr>
          <w:p w14:paraId="75A1E283" w14:textId="2E923CD2" w:rsidR="00DB2C69" w:rsidRDefault="00DB2C69" w:rsidP="006C32A3">
            <w:pPr>
              <w:jc w:val="left"/>
            </w:pPr>
            <w:r>
              <w:t>Hypnagogic reverie</w:t>
            </w:r>
          </w:p>
        </w:tc>
        <w:tc>
          <w:tcPr>
            <w:tcW w:w="0" w:type="auto"/>
            <w:tcBorders>
              <w:top w:val="single" w:sz="12" w:space="0" w:color="auto"/>
            </w:tcBorders>
            <w:vAlign w:val="center"/>
          </w:tcPr>
          <w:p w14:paraId="5EE97A62" w14:textId="1CDFC1BC" w:rsidR="00DB2C69" w:rsidRDefault="00DB2C69" w:rsidP="006C32A3">
            <w:pPr>
              <w:jc w:val="left"/>
            </w:pPr>
            <w:r>
              <w:t>Simple images</w:t>
            </w:r>
          </w:p>
        </w:tc>
        <w:tc>
          <w:tcPr>
            <w:tcW w:w="0" w:type="auto"/>
            <w:tcBorders>
              <w:top w:val="single" w:sz="12" w:space="0" w:color="auto"/>
            </w:tcBorders>
            <w:vAlign w:val="center"/>
          </w:tcPr>
          <w:p w14:paraId="5E7BB0A0" w14:textId="58BF91CE" w:rsidR="00DB2C69" w:rsidRDefault="00DB2C69" w:rsidP="006C32A3">
            <w:pPr>
              <w:jc w:val="left"/>
            </w:pPr>
            <w:r>
              <w:t>Sleep onset mentation (N1 or early N2 sleep)</w:t>
            </w:r>
          </w:p>
        </w:tc>
        <w:tc>
          <w:tcPr>
            <w:tcW w:w="0" w:type="auto"/>
            <w:tcBorders>
              <w:top w:val="single" w:sz="12" w:space="0" w:color="auto"/>
            </w:tcBorders>
            <w:vAlign w:val="center"/>
          </w:tcPr>
          <w:p w14:paraId="4A33DFD6" w14:textId="61A47C0B" w:rsidR="00DB2C69" w:rsidRDefault="008243BD" w:rsidP="006C32A3">
            <w:pPr>
              <w:jc w:val="left"/>
            </w:pPr>
            <w:r>
              <w:t>~</w:t>
            </w:r>
            <w:r w:rsidR="00DB2C69">
              <w:t>80%</w:t>
            </w:r>
          </w:p>
        </w:tc>
      </w:tr>
      <w:tr w:rsidR="002912BC" w14:paraId="30ACFDDF" w14:textId="77777777" w:rsidTr="00EA1923">
        <w:tc>
          <w:tcPr>
            <w:tcW w:w="0" w:type="auto"/>
            <w:vAlign w:val="center"/>
          </w:tcPr>
          <w:p w14:paraId="16C1A423" w14:textId="484982AC" w:rsidR="00DB2C69" w:rsidRDefault="00DB2C69" w:rsidP="006C32A3">
            <w:pPr>
              <w:jc w:val="left"/>
            </w:pPr>
            <w:r>
              <w:t>Reflections</w:t>
            </w:r>
          </w:p>
        </w:tc>
        <w:tc>
          <w:tcPr>
            <w:tcW w:w="0" w:type="auto"/>
            <w:vAlign w:val="center"/>
          </w:tcPr>
          <w:p w14:paraId="749DD24E" w14:textId="390B2E65" w:rsidR="00DB2C69" w:rsidRDefault="00DB2C69" w:rsidP="006C32A3">
            <w:pPr>
              <w:jc w:val="left"/>
            </w:pPr>
            <w:r>
              <w:t>Thoughts with no hallucinatory content</w:t>
            </w:r>
          </w:p>
        </w:tc>
        <w:tc>
          <w:tcPr>
            <w:tcW w:w="0" w:type="auto"/>
            <w:vAlign w:val="center"/>
          </w:tcPr>
          <w:p w14:paraId="1DC292DB" w14:textId="7CFF9E72" w:rsidR="00DB2C69" w:rsidRDefault="00DB2C69" w:rsidP="006C32A3">
            <w:pPr>
              <w:jc w:val="left"/>
            </w:pPr>
            <w:r>
              <w:t>N2 sleep</w:t>
            </w:r>
          </w:p>
        </w:tc>
        <w:tc>
          <w:tcPr>
            <w:tcW w:w="0" w:type="auto"/>
            <w:vAlign w:val="center"/>
          </w:tcPr>
          <w:p w14:paraId="4C88A19E" w14:textId="756E7FBC" w:rsidR="00DB2C69" w:rsidRDefault="00DB2C69" w:rsidP="006C32A3">
            <w:pPr>
              <w:jc w:val="left"/>
            </w:pPr>
            <w:r>
              <w:t>40-50%</w:t>
            </w:r>
          </w:p>
        </w:tc>
      </w:tr>
      <w:tr w:rsidR="002912BC" w14:paraId="2501CD23" w14:textId="77777777" w:rsidTr="00EA1923">
        <w:tc>
          <w:tcPr>
            <w:tcW w:w="0" w:type="auto"/>
            <w:vAlign w:val="center"/>
          </w:tcPr>
          <w:p w14:paraId="779414D2" w14:textId="4F18047D" w:rsidR="00DB2C69" w:rsidRDefault="00DB2C69" w:rsidP="006C32A3">
            <w:pPr>
              <w:jc w:val="left"/>
            </w:pPr>
            <w:r>
              <w:t>Vivid dreams</w:t>
            </w:r>
          </w:p>
        </w:tc>
        <w:tc>
          <w:tcPr>
            <w:tcW w:w="0" w:type="auto"/>
            <w:vAlign w:val="center"/>
          </w:tcPr>
          <w:p w14:paraId="5FF688D3" w14:textId="0CA3C3A7" w:rsidR="00DB2C69" w:rsidRDefault="00DB2C69" w:rsidP="006C32A3">
            <w:pPr>
              <w:jc w:val="left"/>
            </w:pPr>
            <w:r>
              <w:t>Vivid imagery and sequences, presence of characters, interactions and emotions</w:t>
            </w:r>
          </w:p>
        </w:tc>
        <w:tc>
          <w:tcPr>
            <w:tcW w:w="0" w:type="auto"/>
            <w:vAlign w:val="center"/>
          </w:tcPr>
          <w:p w14:paraId="06EFC111" w14:textId="71095161" w:rsidR="00DB2C69" w:rsidRDefault="00DB2C69" w:rsidP="006C32A3">
            <w:pPr>
              <w:jc w:val="left"/>
            </w:pPr>
            <w:r>
              <w:t>REM and NREM sleep</w:t>
            </w:r>
          </w:p>
        </w:tc>
        <w:tc>
          <w:tcPr>
            <w:tcW w:w="0" w:type="auto"/>
            <w:vAlign w:val="center"/>
          </w:tcPr>
          <w:p w14:paraId="36CE578F" w14:textId="03C9D293" w:rsidR="00DB2C69" w:rsidRDefault="00DB2C69" w:rsidP="006C32A3">
            <w:pPr>
              <w:jc w:val="left"/>
            </w:pPr>
            <w:r>
              <w:t>Up to 80% in REM sleep</w:t>
            </w:r>
          </w:p>
        </w:tc>
      </w:tr>
      <w:tr w:rsidR="002912BC" w14:paraId="4BCA9A0C" w14:textId="77777777" w:rsidTr="00EA1923">
        <w:tc>
          <w:tcPr>
            <w:tcW w:w="0" w:type="auto"/>
            <w:vAlign w:val="center"/>
          </w:tcPr>
          <w:p w14:paraId="5127766E" w14:textId="6054042A" w:rsidR="00DB2C69" w:rsidRDefault="00DB2C69" w:rsidP="006C32A3">
            <w:pPr>
              <w:jc w:val="left"/>
            </w:pPr>
            <w:r>
              <w:t>Lucid dreams</w:t>
            </w:r>
          </w:p>
        </w:tc>
        <w:tc>
          <w:tcPr>
            <w:tcW w:w="0" w:type="auto"/>
            <w:vAlign w:val="center"/>
          </w:tcPr>
          <w:p w14:paraId="6ACD4861" w14:textId="0DEC8353" w:rsidR="00DB2C69" w:rsidRDefault="00DB2C69" w:rsidP="006C32A3">
            <w:pPr>
              <w:jc w:val="left"/>
            </w:pPr>
            <w:r>
              <w:t>The dreamer is conscious of dreaming and can sometimes controls the dream scenario</w:t>
            </w:r>
          </w:p>
        </w:tc>
        <w:tc>
          <w:tcPr>
            <w:tcW w:w="0" w:type="auto"/>
            <w:vAlign w:val="center"/>
          </w:tcPr>
          <w:p w14:paraId="71F73512" w14:textId="4576B47C" w:rsidR="00DB2C69" w:rsidRDefault="00DB2C69" w:rsidP="006C32A3">
            <w:pPr>
              <w:jc w:val="left"/>
            </w:pPr>
            <w:r>
              <w:t>REM sleep</w:t>
            </w:r>
          </w:p>
        </w:tc>
        <w:tc>
          <w:tcPr>
            <w:tcW w:w="0" w:type="auto"/>
            <w:vAlign w:val="center"/>
          </w:tcPr>
          <w:p w14:paraId="33BBEEF2" w14:textId="03F25734" w:rsidR="00DB2C69" w:rsidRDefault="000549D5" w:rsidP="006C32A3">
            <w:pPr>
              <w:jc w:val="left"/>
            </w:pPr>
            <w:r>
              <w:t>-</w:t>
            </w:r>
          </w:p>
        </w:tc>
      </w:tr>
      <w:tr w:rsidR="00EA1923" w14:paraId="7017E909" w14:textId="77777777" w:rsidTr="00EA1923">
        <w:tc>
          <w:tcPr>
            <w:tcW w:w="0" w:type="auto"/>
            <w:vAlign w:val="center"/>
          </w:tcPr>
          <w:p w14:paraId="144E3F3A" w14:textId="75F6CEC3" w:rsidR="00DB2C69" w:rsidRDefault="00DB2C69" w:rsidP="006C32A3">
            <w:pPr>
              <w:jc w:val="left"/>
            </w:pPr>
            <w:r>
              <w:t>Nightmares and bad dreams</w:t>
            </w:r>
          </w:p>
        </w:tc>
        <w:tc>
          <w:tcPr>
            <w:tcW w:w="0" w:type="auto"/>
            <w:vAlign w:val="center"/>
          </w:tcPr>
          <w:p w14:paraId="18DC4A65" w14:textId="61FC6977" w:rsidR="00DB2C69" w:rsidRDefault="00DB2C69" w:rsidP="006C32A3">
            <w:pPr>
              <w:jc w:val="left"/>
            </w:pPr>
            <w:r>
              <w:t>Unpleasant and highly anxiogenic dream. The content of nightmar</w:t>
            </w:r>
            <w:r w:rsidR="00A626C3">
              <w:t>e actually awakens the dreamer</w:t>
            </w:r>
          </w:p>
        </w:tc>
        <w:tc>
          <w:tcPr>
            <w:tcW w:w="0" w:type="auto"/>
            <w:vAlign w:val="center"/>
          </w:tcPr>
          <w:p w14:paraId="561ED29E" w14:textId="387756C1" w:rsidR="00DB2C69" w:rsidRDefault="00DB2C69" w:rsidP="006C32A3">
            <w:pPr>
              <w:jc w:val="left"/>
            </w:pPr>
            <w:r>
              <w:t>REM sleep</w:t>
            </w:r>
          </w:p>
        </w:tc>
        <w:tc>
          <w:tcPr>
            <w:tcW w:w="0" w:type="auto"/>
            <w:vAlign w:val="center"/>
          </w:tcPr>
          <w:p w14:paraId="7782CDA3" w14:textId="030817DF" w:rsidR="00DB2C69" w:rsidRDefault="000549D5" w:rsidP="006C32A3">
            <w:pPr>
              <w:jc w:val="left"/>
            </w:pPr>
            <w:r>
              <w:t>-</w:t>
            </w:r>
          </w:p>
        </w:tc>
      </w:tr>
      <w:tr w:rsidR="002912BC" w14:paraId="1F904143" w14:textId="77777777" w:rsidTr="00EA1923">
        <w:tc>
          <w:tcPr>
            <w:tcW w:w="0" w:type="auto"/>
            <w:tcBorders>
              <w:bottom w:val="single" w:sz="18" w:space="0" w:color="auto"/>
            </w:tcBorders>
            <w:vAlign w:val="center"/>
          </w:tcPr>
          <w:p w14:paraId="368499EC" w14:textId="1A43B22B" w:rsidR="00DB2C69" w:rsidRDefault="000549D5" w:rsidP="006C32A3">
            <w:pPr>
              <w:jc w:val="left"/>
            </w:pPr>
            <w:r>
              <w:t>Hypnopompic</w:t>
            </w:r>
            <w:r w:rsidR="00DB2C69">
              <w:t xml:space="preserve"> reverie</w:t>
            </w:r>
          </w:p>
        </w:tc>
        <w:tc>
          <w:tcPr>
            <w:tcW w:w="0" w:type="auto"/>
            <w:tcBorders>
              <w:bottom w:val="single" w:sz="18" w:space="0" w:color="auto"/>
            </w:tcBorders>
            <w:vAlign w:val="center"/>
          </w:tcPr>
          <w:p w14:paraId="274961BC" w14:textId="257A95CD" w:rsidR="00DB2C69" w:rsidRDefault="000549D5" w:rsidP="006C32A3">
            <w:pPr>
              <w:jc w:val="left"/>
            </w:pPr>
            <w:r>
              <w:t>Char</w:t>
            </w:r>
            <w:r w:rsidR="00A626C3">
              <w:t>acterized by elaborate imagery</w:t>
            </w:r>
          </w:p>
        </w:tc>
        <w:tc>
          <w:tcPr>
            <w:tcW w:w="0" w:type="auto"/>
            <w:tcBorders>
              <w:bottom w:val="single" w:sz="18" w:space="0" w:color="auto"/>
            </w:tcBorders>
            <w:vAlign w:val="center"/>
          </w:tcPr>
          <w:p w14:paraId="1811CB3A" w14:textId="3086BE95" w:rsidR="00DB2C69" w:rsidRDefault="000549D5" w:rsidP="006C32A3">
            <w:pPr>
              <w:jc w:val="left"/>
            </w:pPr>
            <w:r>
              <w:t>Sleep offset mentation (</w:t>
            </w:r>
            <w:r w:rsidR="00DB2C69">
              <w:t>REM or NREM sleep</w:t>
            </w:r>
            <w:r>
              <w:t>)</w:t>
            </w:r>
          </w:p>
        </w:tc>
        <w:tc>
          <w:tcPr>
            <w:tcW w:w="0" w:type="auto"/>
            <w:tcBorders>
              <w:bottom w:val="single" w:sz="18" w:space="0" w:color="auto"/>
            </w:tcBorders>
            <w:vAlign w:val="center"/>
          </w:tcPr>
          <w:p w14:paraId="7DAE3766" w14:textId="68887F68" w:rsidR="00DB2C69" w:rsidRDefault="000549D5" w:rsidP="006C32A3">
            <w:pPr>
              <w:jc w:val="left"/>
            </w:pPr>
            <w:r>
              <w:t>-</w:t>
            </w:r>
          </w:p>
        </w:tc>
      </w:tr>
    </w:tbl>
    <w:p w14:paraId="016E6B14" w14:textId="77777777" w:rsidR="00DB2C69" w:rsidRDefault="00DB2C69" w:rsidP="00F7718D"/>
    <w:p w14:paraId="16A39C0D" w14:textId="2B454214" w:rsidR="00351B28" w:rsidRDefault="00C249CC" w:rsidP="00D249CA">
      <w:pPr>
        <w:pStyle w:val="Titre1"/>
      </w:pPr>
      <w:bookmarkStart w:id="23" w:name="_Toc490657990"/>
      <w:r>
        <w:t>Neurophysiological</w:t>
      </w:r>
      <w:r w:rsidR="00351B28">
        <w:t xml:space="preserve"> correlates of dreaming</w:t>
      </w:r>
      <w:bookmarkEnd w:id="23"/>
    </w:p>
    <w:p w14:paraId="500CFB30" w14:textId="3828626E" w:rsidR="00791808" w:rsidRPr="00791808" w:rsidRDefault="005B125E" w:rsidP="00791808">
      <w:r>
        <w:t>Thanks to the recent advances in neuroimaging techniques, we have the means to measure, with unprecedented spatial and temporal accuracy, what is happening in the brain at a specific moment in time (see Box neuroimaging)</w:t>
      </w:r>
      <w:r w:rsidR="004A60A6">
        <w:t xml:space="preserve">. </w:t>
      </w:r>
      <w:r w:rsidR="00544CE6">
        <w:t xml:space="preserve">Yet, since it is now well-accepted that dreaming is not time-locked to a specific sleep stage, but can occur anytime during the night, we are currently unable </w:t>
      </w:r>
      <w:r w:rsidR="004A60A6" w:rsidRPr="004A60A6">
        <w:t>to localize when a dream occurs during the night</w:t>
      </w:r>
      <w:r w:rsidR="00544CE6">
        <w:t xml:space="preserve">. </w:t>
      </w:r>
      <w:r w:rsidR="00485D07">
        <w:t>T</w:t>
      </w:r>
      <w:r w:rsidR="002447A9">
        <w:t>his conceptual issue</w:t>
      </w:r>
      <w:r w:rsidR="00485D07">
        <w:t xml:space="preserve"> has not prevented</w:t>
      </w:r>
      <w:r w:rsidR="002447A9">
        <w:t xml:space="preserve"> sleep and dream researchers </w:t>
      </w:r>
      <w:r w:rsidR="00485D07">
        <w:t>to try to</w:t>
      </w:r>
      <w:r w:rsidR="002447A9">
        <w:t xml:space="preserve"> </w:t>
      </w:r>
      <w:r w:rsidR="00485D07">
        <w:t xml:space="preserve">investigate the cerebral correlates of dreaming. </w:t>
      </w:r>
      <w:r w:rsidR="0069226C">
        <w:t xml:space="preserve">The main methods and findings are summarized in the following paragraphs. </w:t>
      </w:r>
    </w:p>
    <w:p w14:paraId="22F9CC21" w14:textId="77777777" w:rsidR="003B2404" w:rsidRDefault="003B2404" w:rsidP="00D249CA">
      <w:pPr>
        <w:pStyle w:val="Titre2"/>
      </w:pPr>
      <w:bookmarkStart w:id="24" w:name="_Toc490657991"/>
      <w:r>
        <w:t>Brain activity during REM sleep</w:t>
      </w:r>
      <w:bookmarkEnd w:id="24"/>
    </w:p>
    <w:p w14:paraId="2970EF32" w14:textId="5D201170" w:rsidR="007E66FC" w:rsidRDefault="0029275B" w:rsidP="00143594">
      <w:r>
        <w:t xml:space="preserve">On the basis of the REM sleep hypothesis of dreaming, </w:t>
      </w:r>
      <w:r w:rsidR="00D51011">
        <w:t xml:space="preserve">which was </w:t>
      </w:r>
      <w:r>
        <w:t xml:space="preserve">predominant during the nineties, </w:t>
      </w:r>
      <w:r w:rsidR="00D51011">
        <w:t xml:space="preserve">researchers used functional neuroimaging </w:t>
      </w:r>
      <w:r w:rsidR="007E66FC">
        <w:t>techniques</w:t>
      </w:r>
      <w:r w:rsidR="00D51011">
        <w:t xml:space="preserve"> such as positron emission tomography (PET) to investigate the brain activity during REM sleep. </w:t>
      </w:r>
      <w:r w:rsidR="00B70B29">
        <w:t>They reported that</w:t>
      </w:r>
      <w:r w:rsidR="00954E7D">
        <w:t>,</w:t>
      </w:r>
      <w:r w:rsidR="00B70B29">
        <w:t xml:space="preserve"> despite strong similarities between the wake and REM sleep electrophysiological scalp signals, the brain metabolism in these two vigilance states was </w:t>
      </w:r>
      <w:r w:rsidR="00FC4B35">
        <w:t xml:space="preserve">disparate </w:t>
      </w:r>
      <w:r w:rsidR="00FC4B35">
        <w:fldChar w:fldCharType="begin"/>
      </w:r>
      <w:r w:rsidR="00FC4B35">
        <w:instrText xml:space="preserve"> ADDIN ZOTERO_ITEM CSL_CITATION {"citationID":"4j00Bv1y","properties":{"formattedCitation":"(Braun et al. 1997; Maquet et al. 1996)","plainCitation":"(Braun et al. 1997; Maquet et al. 1996)"},"citationItems":[{"id":1241,"uris":["http://zotero.org/users/2461669/items/Q7UUGC2Q"],"uri":["http://zotero.org/users/2461669/items/Q7UUGC2Q"],"itemData":{"id":1241,"type":"article-journal","title":"Regional cerebral blood flow throughout the sleep-wake cycle. An H2 (15) O PET study.","container-title":"Brain: a journal of neurology","page":"1173–1197","volume":"120","issue":"7","source":"Google Scholar","author":[{"family":"Braun","given":"A. R."},{"family":"Balkin","given":"T. J."},{"family":"Wesenten","given":"N. J."},{"family":"Carson","given":"R. E."},{"family":"Varga","given":"M."},{"family":"Baldwin","given":"Pl"},{"family":"Selbie","given":"S."},{"family":"Belenky","given":"G."},{"family":"Herscovitch","given":"P."}],"issued":{"date-parts":[["1997"]]}}},{"id":1242,"uris":["http://zotero.org/users/2461669/items/5EB28PU5"],"uri":["http://zotero.org/users/2461669/items/5EB28PU5"],"itemData":{"id":1242,"type":"article-journal","title":"Functional neuroanatomy of human rapid-eye-movement sleep and dreaming","container-title":"Nature","page":"163-166","volume":"383","issue":"6596","author":[{"family":"Maquet","given":"Pierre"},{"family":"Péters","given":"Jean-Marie"},{"family":"Aerts","given":"Joël"},{"family":"Delfiore","given":"Guy"},{"family":"Degueldre","given":"Christian"},{"family":"Luxen","given":"André"},{"family":"Franck","given":"Georges"}],"issued":{"date-parts":[["1996"]]}}}],"schema":"https://github.com/citation-style-language/schema/raw/master/csl-citation.json"} </w:instrText>
      </w:r>
      <w:r w:rsidR="00FC4B35">
        <w:fldChar w:fldCharType="separate"/>
      </w:r>
      <w:r w:rsidR="00FC4B35" w:rsidRPr="00FC4B35">
        <w:t>(Braun et al. 1997; Maquet et al. 1996)</w:t>
      </w:r>
      <w:r w:rsidR="00FC4B35">
        <w:fldChar w:fldCharType="end"/>
      </w:r>
      <w:r w:rsidR="00DE282B">
        <w:t xml:space="preserve">. </w:t>
      </w:r>
      <w:r w:rsidR="00320712">
        <w:t>Among the most notable findings, the regional cerebral blood flow (rCBF) was decreased in several brain regions including the dorsolateral prefrontal cortex (</w:t>
      </w:r>
      <w:r w:rsidR="00294D92">
        <w:t>DL</w:t>
      </w:r>
      <w:r w:rsidR="00320712">
        <w:t xml:space="preserve">PFC), and was increased in other regions (occipital, temporal, and superior parietal cortices, hippocampal formation, anterior cingulate and the pons). </w:t>
      </w:r>
      <w:r w:rsidR="005A2F6F">
        <w:t>Following these works, researchers</w:t>
      </w:r>
      <w:r w:rsidR="00F40D55">
        <w:t xml:space="preserve"> postulated that these changes in the brain functional organization could explain the phenomenological characteristics of dream reports</w:t>
      </w:r>
      <w:r w:rsidR="00B07306">
        <w:t xml:space="preserve"> </w:t>
      </w:r>
      <w:r w:rsidR="00B07306">
        <w:fldChar w:fldCharType="begin"/>
      </w:r>
      <w:r w:rsidR="00B07306">
        <w:instrText xml:space="preserve"> ADDIN ZOTERO_ITEM CSL_CITATION {"citationID":"RAJsN4kz","properties":{"formattedCitation":"(Nir and Tononi 2010; Ruby 2011; Hobson, Pace-Schott, and Stickgold 2000)","plainCitation":"(Nir and Tononi 2010; Ruby 2011; Hobson, Pace-Schott, and Stickgold 2000)"},"citationItems":[{"id":1246,"uris":["http://zotero.org/users/2461669/items/C4I344S5"],"uri":["http://zotero.org/users/2461669/items/C4I344S5"],"itemData":{"id":1246,"type":"article-journal","title":"Dreaming and the brain: from phenomenology to neurophysiology","container-title":"Trends in Cognitive Sciences","page":"88-100","volume":"14","issue":"2","source":"CrossRef","DOI":"10.1016/j.tics.2009.12.001","ISSN":"13646613","shortTitle":"Dreaming and the brain","language":"en","author":[{"family":"Nir","given":"Yuval"},{"family":"Tononi","given":"Giulio"}],"issued":{"date-parts":[["2010",2]]}}},{"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1244,"uris":["http://zotero.org/users/2461669/items/2NP4AUM7"],"uri":["http://zotero.org/users/2461669/items/2NP4AUM7"],"itemData":{"id":1244,"type":"article-journal","title":"Dreaming and the brain: Toward a cognitive neuroscience of conscious states","container-title":"Behavioral and Brain Sciences","page":"793-842","volume":"23","issue":"6","source":"CrossRef","DOI":"10.1017/S0140525X00003976","ISSN":"0140525X","shortTitle":"Dreaming and the brain","author":[{"family":"Hobson","given":"J. Allan"},{"family":"Pace-Schott","given":"Edward F."},{"family":"Stickgold","given":"Robert"}],"issued":{"date-parts":[["2000",12]]}}}],"schema":"https://github.com/citation-style-language/schema/raw/master/csl-citation.json"} </w:instrText>
      </w:r>
      <w:r w:rsidR="00B07306">
        <w:fldChar w:fldCharType="separate"/>
      </w:r>
      <w:r w:rsidR="00B07306" w:rsidRPr="00B07306">
        <w:t>(Nir and Tononi 2010; Ruby 2011; Hobson, Pace-Schott, and Stickgold 2000)</w:t>
      </w:r>
      <w:r w:rsidR="00B07306">
        <w:fldChar w:fldCharType="end"/>
      </w:r>
      <w:r w:rsidR="005D1661">
        <w:t xml:space="preserve">. </w:t>
      </w:r>
      <w:r w:rsidR="00AC588D">
        <w:t xml:space="preserve">For instance, increased occipital cortex activity during REM sleep could explain the </w:t>
      </w:r>
      <w:r w:rsidR="00C1082C">
        <w:t xml:space="preserve">clear predominance of visual modality in dream reports, a phenomenon that Vincent van Gogh had already noticed when he wrote: </w:t>
      </w:r>
      <w:r w:rsidR="00C1082C" w:rsidRPr="00222AF6">
        <w:rPr>
          <w:i/>
        </w:rPr>
        <w:t>“I often think that the night is more alive and more richly colored than the day”</w:t>
      </w:r>
      <w:r w:rsidR="00C1082C">
        <w:t xml:space="preserve"> (Vincent van Gogh, 1888). </w:t>
      </w:r>
      <w:r w:rsidR="00C9328A">
        <w:t xml:space="preserve">Second, the increased activity during REM sleep in the hippocampal formation, a region well-known for its role in memory encoding and retrieval, could account for the presence of known images and characters in dreams. </w:t>
      </w:r>
      <w:r w:rsidR="00210A9E">
        <w:t>Finally, the decreased activity in the dorsolateral prefrontal cortex</w:t>
      </w:r>
      <w:r w:rsidR="00574C7B">
        <w:t>, a region involved in executive function, cognitive control and working memory,</w:t>
      </w:r>
      <w:r w:rsidR="00210A9E">
        <w:t xml:space="preserve"> could account for the lack of consistency, voluntary control and logical reasoning over the dream story.</w:t>
      </w:r>
      <w:r w:rsidR="00A601B1">
        <w:t xml:space="preserve"> This is consistent with studies</w:t>
      </w:r>
      <w:r w:rsidR="009648F4">
        <w:t xml:space="preserve"> </w:t>
      </w:r>
      <w:r w:rsidR="00A601B1">
        <w:t>on lucid dreaming which showed a partial reactivation</w:t>
      </w:r>
      <w:r w:rsidR="009648F4">
        <w:t xml:space="preserve"> of this area in lucid dreams compared to non-lucid dreams.</w:t>
      </w:r>
      <w:r w:rsidR="00827FC9">
        <w:t xml:space="preserve"> </w:t>
      </w:r>
      <w:r w:rsidR="00A3374C">
        <w:t>We will return to these correspondences between the phenomenology of dreams and brain activity in the chapter on the default mode network.</w:t>
      </w:r>
    </w:p>
    <w:p w14:paraId="1302A078" w14:textId="6C951F89" w:rsidR="0084539F" w:rsidRDefault="0084539F" w:rsidP="007E66FC">
      <w:pPr>
        <w:pStyle w:val="Titre2"/>
      </w:pPr>
      <w:bookmarkStart w:id="25" w:name="_Toc490657992"/>
      <w:r>
        <w:t>Brain activity during lucid dreaming</w:t>
      </w:r>
      <w:bookmarkEnd w:id="25"/>
    </w:p>
    <w:p w14:paraId="06BB3120" w14:textId="6758E52D" w:rsidR="003B0CEC" w:rsidRPr="00E00D03" w:rsidRDefault="000B191C" w:rsidP="003B0CEC">
      <w:r>
        <w:t xml:space="preserve">Long considered </w:t>
      </w:r>
      <w:r w:rsidR="00E42E0D">
        <w:t>as a fantasy</w:t>
      </w:r>
      <w:r>
        <w:t xml:space="preserve">, lucid dreaming - the ability to become self-aware of dreaming during a dream, and in some cases, to control the dream scenario </w:t>
      </w:r>
      <w:r w:rsidR="00C9155E">
        <w:t>–</w:t>
      </w:r>
      <w:r>
        <w:t xml:space="preserve"> </w:t>
      </w:r>
      <w:r w:rsidR="00C9155E">
        <w:t xml:space="preserve">has recently gained considerable interest among researchers and the public. </w:t>
      </w:r>
      <w:r w:rsidR="00252C12">
        <w:t>The scientific study of lucid dreaming started in the nineteenth century when Hervey de Saint Denys, a learned oneirologist, published his landmark book “</w:t>
      </w:r>
      <w:r w:rsidR="00252C12">
        <w:rPr>
          <w:i/>
          <w:iCs/>
        </w:rPr>
        <w:t>Dreams and the Ways to Direct Them: Practical Observations”</w:t>
      </w:r>
      <w:r w:rsidR="00462D42">
        <w:rPr>
          <w:i/>
          <w:iCs/>
        </w:rPr>
        <w:t xml:space="preserve">, </w:t>
      </w:r>
      <w:r w:rsidR="00462D42" w:rsidRPr="00462D42">
        <w:rPr>
          <w:iCs/>
        </w:rPr>
        <w:t>in which he described his own</w:t>
      </w:r>
      <w:r w:rsidR="009324D6">
        <w:rPr>
          <w:iCs/>
        </w:rPr>
        <w:t xml:space="preserve"> lucid</w:t>
      </w:r>
      <w:r w:rsidR="00462D42" w:rsidRPr="00462D42">
        <w:rPr>
          <w:iCs/>
        </w:rPr>
        <w:t xml:space="preserve"> </w:t>
      </w:r>
      <w:r w:rsidR="009324D6">
        <w:rPr>
          <w:iCs/>
        </w:rPr>
        <w:t xml:space="preserve">dream experiences. </w:t>
      </w:r>
      <w:r w:rsidR="00574685">
        <w:t xml:space="preserve">More than a century later, </w:t>
      </w:r>
      <w:r w:rsidR="00CA3006">
        <w:t xml:space="preserve">more objective methods such as EEG and functional magnetic resonance imaging (fMRI) have become the technique of choice for understanding lucid dreams. </w:t>
      </w:r>
      <w:r w:rsidR="00866A7D">
        <w:t xml:space="preserve">Using a pre-determined ocular signal, Dresler was </w:t>
      </w:r>
      <w:r w:rsidR="000E6EEC">
        <w:t xml:space="preserve">remarkably </w:t>
      </w:r>
      <w:r w:rsidR="00866A7D">
        <w:t xml:space="preserve">able to measure, in real-time, the brain activity during lucid REM sleep and non-lucid REM sleep (though only one subject </w:t>
      </w:r>
      <w:r w:rsidR="00070B4C">
        <w:t xml:space="preserve">out of four </w:t>
      </w:r>
      <w:r w:rsidR="00866A7D">
        <w:t>had lu</w:t>
      </w:r>
      <w:r w:rsidR="002E18BE">
        <w:t>cid dreams of sufficient length</w:t>
      </w:r>
      <w:r w:rsidR="000E6EEC">
        <w:t xml:space="preserve">; </w:t>
      </w:r>
      <w:r w:rsidR="000E6EEC">
        <w:fldChar w:fldCharType="begin"/>
      </w:r>
      <w:r w:rsidR="000E6EEC">
        <w:instrText xml:space="preserve"> ADDIN ZOTERO_ITEM CSL_CITATION {"citationID":"aF1vVveS","properties":{"formattedCitation":"(Dresler et al. 2012)","plainCitation":"(Dresler et al. 2012)"},"citationItems":[{"id":94,"uris":["http://zotero.org/users/2461669/items/HWX5SQT9"],"uri":["http://zotero.org/users/2461669/items/HWX5SQT9"],"itemData":{"id":94,"type":"article-journal","title":"Neural correlates of dream lucidity obtained from contrasting lucid versus non-lucid REM sleep: a combined EEG/fMRI case study","container-title":"Sleep","page":"1017-1020","volume":"35","issue":"7","source":"PubMed","abstract":"STUDY OBJECTIVES: To investigate the neural correlates of lucid dreaming.\nDESIGN: Parallel EEG/fMRI recordings of night sleep.\nSETTING: Sleep laboratory and fMRI facilities.\nPARTICIPANTS: Four experienced lucid dreamers.\nINTERVENTIONS: N/A.\nMEASUREMENTS AND RESULTS: Out of 4 participants, one subject had 2 episodes of verified lucid REM sleep of sufficient length to be analyzed by fMRI. During lucid dreaming the bilateral precuneus, cuneus, parietal lobules, and prefrontal and occipito-temporal cortices activated strongly as compared with non-lucid REM sleep.\nCONCLUSIONS: In line with recent EEG data, lucid dreaming was associated with a reactivation of areas which are normally deactivated during REM sleep. This pattern of activity can explain the recovery of reflective cognitive capabilities that are the hallmark of lucid dreaming.","DOI":"10.5665/sleep.1974","ISSN":"1550-9109","note":"PMID: 22754049\nPMCID: PMC3369221","shortTitle":"Neural correlates of dream lucidity obtained from contrasting lucid versus non-lucid REM sleep","journalAbbreviation":"Sleep","language":"eng","author":[{"family":"Dresler","given":"Martin"},{"family":"Wehrle","given":"Renate"},{"family":"Spoormaker","given":"Victor I."},{"family":"Koch","given":"Stefan P."},{"family":"Holsboer","given":"Florian"},{"family":"Steiger","given":"Axel"},{"family":"Obrig","given":"Hellmuth"},{"family":"Sämann","given":"Philipp G."},{"family":"Czisch","given":"Michael"}],"issued":{"date-parts":[["2012",7]]}}}],"schema":"https://github.com/citation-style-language/schema/raw/master/csl-citation.json"} </w:instrText>
      </w:r>
      <w:r w:rsidR="000E6EEC">
        <w:fldChar w:fldCharType="separate"/>
      </w:r>
      <w:r w:rsidR="000E6EEC" w:rsidRPr="000E6EEC">
        <w:t>Dresler et al. 2012)</w:t>
      </w:r>
      <w:r w:rsidR="000E6EEC">
        <w:fldChar w:fldCharType="end"/>
      </w:r>
      <w:r w:rsidR="00C62151">
        <w:t xml:space="preserve">. </w:t>
      </w:r>
      <w:r w:rsidR="00A84239">
        <w:t xml:space="preserve">Lucid REM sleep was associated with a reactivation of areas that are normally deactivated during REM sleep, such as </w:t>
      </w:r>
      <w:r w:rsidR="000652F4">
        <w:t xml:space="preserve">bilateral </w:t>
      </w:r>
      <w:r w:rsidR="00F84BE2">
        <w:t xml:space="preserve">precuneous, </w:t>
      </w:r>
      <w:r w:rsidR="00A84239">
        <w:t xml:space="preserve">parietal lobules and prefrontal and occipito-temporal cortices. </w:t>
      </w:r>
      <w:r w:rsidR="00EC25B1">
        <w:t xml:space="preserve">Phenomenologically, these regions are </w:t>
      </w:r>
      <w:r w:rsidR="00F9202F">
        <w:t xml:space="preserve">either </w:t>
      </w:r>
      <w:r w:rsidR="00EC25B1">
        <w:t xml:space="preserve">involved in </w:t>
      </w:r>
      <w:r w:rsidR="00017404">
        <w:t xml:space="preserve">self-awareness and </w:t>
      </w:r>
      <w:r w:rsidR="00EC25B1">
        <w:t>executive functions</w:t>
      </w:r>
      <w:r w:rsidR="00E4396B">
        <w:t>,</w:t>
      </w:r>
      <w:r w:rsidR="00EC25B1">
        <w:t xml:space="preserve"> and their reactivation during lucid dream</w:t>
      </w:r>
      <w:r w:rsidR="00E4396B">
        <w:t>ing</w:t>
      </w:r>
      <w:r w:rsidR="00EC25B1">
        <w:t xml:space="preserve"> could account for the resurgence of </w:t>
      </w:r>
      <w:r w:rsidR="00E4396B">
        <w:t xml:space="preserve">a certain level of self-awareness and voluntary control. </w:t>
      </w:r>
      <w:r w:rsidR="000E6EEC">
        <w:t xml:space="preserve">Even more recently, </w:t>
      </w:r>
      <w:r w:rsidR="00D82EB1">
        <w:t xml:space="preserve">Voss was able to induce self-reflective awareness during dream using </w:t>
      </w:r>
      <w:r w:rsidR="00D82EB1" w:rsidRPr="00D82EB1">
        <w:t>fronto-temporal transcranial alternating current stimulation</w:t>
      </w:r>
      <w:r w:rsidR="00FE0A02">
        <w:t xml:space="preserve"> </w:t>
      </w:r>
      <w:r w:rsidR="00FE0A02">
        <w:fldChar w:fldCharType="begin"/>
      </w:r>
      <w:r w:rsidR="00FE0A02">
        <w:instrText xml:space="preserve"> ADDIN ZOTERO_ITEM CSL_CITATION {"citationID":"mhDboeA4","properties":{"formattedCitation":"(Voss et al. 2014)","plainCitation":"(Voss et al. 2014)"},"citationItems":[{"id":1248,"uris":["http://zotero.org/users/2461669/items/RK7HZ3CC"],"uri":["http://zotero.org/users/2461669/items/RK7HZ3CC"],"itemData":{"id":1248,"type":"article-journal","title":"Induction of self awareness in dreams through frontal low current stimulation of gamma activity","container-title":"Nature Neuroscience","page":"810-812","volume":"17","issue":"6","source":"CrossRef","DOI":"10.1038/nn.3719","ISSN":"1097-6256, 1546-1726","author":[{"family":"Voss","given":"Ursula"},{"family":"Holzmann","given":"Romain"},{"family":"Hobson","given":"Allan"},{"family":"Paulus","given":"Walter"},{"family":"Koppehele-Gossel","given":"Judith"},{"family":"Klimke","given":"Ansgar"},{"family":"Nitsche","given":"Michael A"}],"issued":{"date-parts":[["2014",5,11]]}}}],"schema":"https://github.com/citation-style-language/schema/raw/master/csl-citation.json"} </w:instrText>
      </w:r>
      <w:r w:rsidR="00FE0A02">
        <w:fldChar w:fldCharType="separate"/>
      </w:r>
      <w:r w:rsidR="00FE0A02" w:rsidRPr="00FE0A02">
        <w:t>(Voss et al. 2014)</w:t>
      </w:r>
      <w:r w:rsidR="00FE0A02">
        <w:fldChar w:fldCharType="end"/>
      </w:r>
      <w:r w:rsidR="00D82EB1">
        <w:t>. They reported that</w:t>
      </w:r>
      <w:r w:rsidR="00D82EB1" w:rsidRPr="00D82EB1">
        <w:t xml:space="preserve"> lucid </w:t>
      </w:r>
      <w:r w:rsidR="00696F45">
        <w:t xml:space="preserve">dreams </w:t>
      </w:r>
      <w:r w:rsidR="00D82EB1" w:rsidRPr="00D82EB1">
        <w:t xml:space="preserve">were most prominent during stimulation </w:t>
      </w:r>
      <w:r w:rsidR="009A6C0F">
        <w:t xml:space="preserve">in the lower gamma band (58% of lucid dreams following a stimulation at 25 Hz and 77% of lucid dreams following a stimulation at 40 Hz). </w:t>
      </w:r>
      <w:r w:rsidR="00696F45">
        <w:t>However, the lucidity was not assessed directly by the dreamer but assumed a posteriori if the subjects reported elevated ratings on a lucidity scale.</w:t>
      </w:r>
      <w:r w:rsidR="00C66D01">
        <w:t xml:space="preserve"> In conclusion, lucid dreaming provides an appealing and elegant way to study, in real time, the cerebral correlates of dreaming. </w:t>
      </w:r>
      <w:r w:rsidR="00AB0452">
        <w:t xml:space="preserve">Yet, the inherent problem with this method lies precisely in the fact that lucid dreams are, by nature, different from non-lucid dreams. </w:t>
      </w:r>
      <w:r w:rsidR="003B0CEC">
        <w:t xml:space="preserve">As exciting as the results are, it would be however difficult to generalize them to the research on non-lucid </w:t>
      </w:r>
      <w:r w:rsidR="003B0CEC" w:rsidRPr="00E00D03">
        <w:t>dreams.</w:t>
      </w:r>
      <w:r w:rsidR="00E00D03" w:rsidRPr="00E00D03">
        <w:t xml:space="preserve"> </w:t>
      </w:r>
    </w:p>
    <w:p w14:paraId="48BBD478" w14:textId="56584AE7" w:rsidR="004D5A45" w:rsidRDefault="00C71D28" w:rsidP="003B0CEC">
      <w:pPr>
        <w:pStyle w:val="Titre2"/>
      </w:pPr>
      <w:bookmarkStart w:id="26" w:name="_Toc490657993"/>
      <w:r>
        <w:t xml:space="preserve">Brain activity </w:t>
      </w:r>
      <w:r w:rsidR="008C7443">
        <w:t xml:space="preserve">in </w:t>
      </w:r>
      <w:r w:rsidR="001547A9">
        <w:t xml:space="preserve">the minutes preceding </w:t>
      </w:r>
      <w:r w:rsidR="0077629D">
        <w:t>a dream report</w:t>
      </w:r>
      <w:bookmarkEnd w:id="26"/>
    </w:p>
    <w:p w14:paraId="4445CAF9" w14:textId="52F9A404" w:rsidR="0022487E" w:rsidRDefault="001507BB" w:rsidP="005648B4">
      <w:r>
        <w:t xml:space="preserve">Another line of research consists in comparing the </w:t>
      </w:r>
      <w:r w:rsidR="00E53960">
        <w:t>EEG power in various frequency bands</w:t>
      </w:r>
      <w:r w:rsidR="00DB5BB0">
        <w:t xml:space="preserve"> in the minutes preceding a morning </w:t>
      </w:r>
      <w:r>
        <w:t xml:space="preserve">awakening </w:t>
      </w:r>
      <w:r w:rsidR="00E53960">
        <w:t xml:space="preserve">associated, </w:t>
      </w:r>
      <w:r>
        <w:t>or not</w:t>
      </w:r>
      <w:r w:rsidR="00E53960">
        <w:t>,</w:t>
      </w:r>
      <w:r>
        <w:t xml:space="preserve"> with a dream recall.</w:t>
      </w:r>
      <w:r w:rsidR="00436356">
        <w:t xml:space="preserve"> </w:t>
      </w:r>
      <w:r w:rsidR="00AF1157">
        <w:t>This paradigm has been used in several studies over the last decades</w:t>
      </w:r>
      <w:r w:rsidR="00A36985">
        <w:t xml:space="preserve">, the findings of which are summarized </w:t>
      </w:r>
      <w:r w:rsidR="00CA5C42">
        <w:t>as follows</w:t>
      </w:r>
      <w:r w:rsidR="00A36985">
        <w:t xml:space="preserve">. </w:t>
      </w:r>
    </w:p>
    <w:p w14:paraId="78F4D01E" w14:textId="44889B6E" w:rsidR="00B2004E" w:rsidRDefault="00F92E51" w:rsidP="005648B4">
      <w:r>
        <w:t xml:space="preserve">In 2004, </w:t>
      </w:r>
      <w:r w:rsidR="007B64F4">
        <w:t xml:space="preserve">Esposito reported that </w:t>
      </w:r>
      <w:r w:rsidR="004C2322">
        <w:t xml:space="preserve">in both REM and </w:t>
      </w:r>
      <w:r w:rsidR="00E41A70">
        <w:t>N2</w:t>
      </w:r>
      <w:r w:rsidR="004C2322">
        <w:t xml:space="preserve"> sleep,</w:t>
      </w:r>
      <w:r w:rsidR="00E41A70">
        <w:t xml:space="preserve"> dream recall was associated with a lower alpha and delta power in the 3 minutes preceding awakening. </w:t>
      </w:r>
      <w:r w:rsidR="007B08BD">
        <w:t xml:space="preserve">According to the authors, the alpha effect </w:t>
      </w:r>
      <w:r w:rsidR="007B64F4">
        <w:t xml:space="preserve">may reflect </w:t>
      </w:r>
      <w:r w:rsidR="007B08BD">
        <w:t xml:space="preserve">increased </w:t>
      </w:r>
      <w:r w:rsidR="007B64F4">
        <w:t xml:space="preserve">cognitive elaboration </w:t>
      </w:r>
      <w:r w:rsidR="005E2610">
        <w:t xml:space="preserve">and visual imagery </w:t>
      </w:r>
      <w:r w:rsidR="00021A27">
        <w:t>as well as</w:t>
      </w:r>
      <w:r w:rsidR="007B08BD">
        <w:t xml:space="preserve"> increased </w:t>
      </w:r>
      <w:r w:rsidR="007B64F4">
        <w:t>attention and memory processes.</w:t>
      </w:r>
      <w:r w:rsidR="008F7253">
        <w:t xml:space="preserve"> A few years later, Marzano found</w:t>
      </w:r>
      <w:r w:rsidR="00DB5BB0">
        <w:t xml:space="preserve"> that dream recall </w:t>
      </w:r>
      <w:r w:rsidR="008F7253">
        <w:t>after mo</w:t>
      </w:r>
      <w:r w:rsidR="00DB5BB0">
        <w:t xml:space="preserve">rning awakening from REM sleep was associated with </w:t>
      </w:r>
      <w:r w:rsidR="008F7253">
        <w:t xml:space="preserve">a higher frontal 5–7 Hz (theta) activity </w:t>
      </w:r>
      <w:r w:rsidR="00DB5BB0">
        <w:t>in the</w:t>
      </w:r>
      <w:r w:rsidR="00DB0B25">
        <w:t xml:space="preserve"> 5 minutes preceding awakening</w:t>
      </w:r>
      <w:r w:rsidR="00CE3D52">
        <w:t xml:space="preserve"> </w:t>
      </w:r>
      <w:r w:rsidR="00CE3D52">
        <w:fldChar w:fldCharType="begin"/>
      </w:r>
      <w:r w:rsidR="00CE3D52">
        <w:instrText xml:space="preserve"> ADDIN ZOTERO_ITEM CSL_CITATION {"citationID":"0aoBWB3k","properties":{"formattedCitation":"(Marzano et al. 2011)","plainCitation":"(Marzano et al. 2011)"},"citationItems":[{"id":47,"uris":["http://zotero.org/users/2461669/items/8ZVMEHEH"],"uri":["http://zotero.org/users/2461669/items/8ZVMEHEH"],"itemData":{"id":47,"type":"article-journal","title":"Recalling and Forgetting Dreams: Theta and Alpha Oscillations during Sleep Predict Subsequent Dream Recall","container-title":"The Journal of Neuroscience","page":"6674-6683","volume":"31","issue":"18","abstract":"Under the assumption that dream recall is a peculiar form of declarative memory, we have hypothesized that (1) the encoding of dream contents during sleep should share some electrophysiological mechanisms with the encoding of episodic memories of the awake brain and (2) recalling a dream(s) after awakening from non-rapid eye movement (NREM) and rapid eye movement (REM) sleep should be associated with different brain oscillations. Here, we report that cortical brain oscillations of human sleep are predictive of successful dream recall. In particular, after morning awakening from REM sleep, a higher frontal 5–7 Hz (theta) activity was associated with successful dream recall. This finding mirrors the increase in frontal theta activity during successful encoding of episodic memories in wakefulness. Moreover, in keeping with the different EEG background, a different predictive relationship was found after awakening from stage 2 NREM sleep. Specifically, a lower 8–12 Hz (alpha) oscillatory activity of the right temporal area was associated with a successful dream recall. These findings provide the first evidence of univocal cortical electroencephalographic correlates of dream recall, suggesting that the neurophysiological mechanisms underlying the encoding and recall of episodic memories may remain the same across different states of consciousness.","DOI":"10.1523/JNEUROSCI.0412-11.2011","journalAbbreviation":"The Journal of Neuroscience","author":[{"family":"Marzano","given":"Cristina"},{"family":"Ferrara","given":"Michele"},{"family":"Mauro","given":"Federica"},{"family":"Moroni","given":"Fabio"},{"family":"Gorgoni","given":"Maurizio"},{"family":"Tempesta","given":"Daniela"},{"family":"Cipolli","given":"Carlo"},{"family":"De Gennaro","given":"Luigi"}],"issued":{"date-parts":[["2011"]],"season":"mai"}}}],"schema":"https://github.com/citation-style-language/schema/raw/master/csl-citation.json"} </w:instrText>
      </w:r>
      <w:r w:rsidR="00CE3D52">
        <w:fldChar w:fldCharType="separate"/>
      </w:r>
      <w:r w:rsidR="00CE3D52" w:rsidRPr="00CE3D52">
        <w:t>(Marzano et al. 2011)</w:t>
      </w:r>
      <w:r w:rsidR="00CE3D52">
        <w:fldChar w:fldCharType="end"/>
      </w:r>
      <w:r w:rsidR="00DB0B25">
        <w:t>. In N2 sleep, dream recall was associated with a decrease</w:t>
      </w:r>
      <w:r w:rsidR="00CE3D52">
        <w:t xml:space="preserve"> in</w:t>
      </w:r>
      <w:r w:rsidR="00DB0B25">
        <w:t xml:space="preserve"> alpha power, </w:t>
      </w:r>
      <w:r w:rsidR="003D2969">
        <w:t>an observation consistent with Esposito’s results.</w:t>
      </w:r>
      <w:r w:rsidR="007E03DC">
        <w:t xml:space="preserve"> </w:t>
      </w:r>
      <w:r w:rsidR="00CF770D">
        <w:t>The same year, another study reported a lower delta power for the dream recall condition following awakening from N</w:t>
      </w:r>
      <w:r w:rsidR="005648B4">
        <w:t>2</w:t>
      </w:r>
      <w:r w:rsidR="00CF770D">
        <w:t xml:space="preserve"> sleep, and a higher alpha and beta power in occipital derivations for REM sleep </w:t>
      </w:r>
      <w:r w:rsidR="00CF770D">
        <w:fldChar w:fldCharType="begin"/>
      </w:r>
      <w:r w:rsidR="00CF770D">
        <w:instrText xml:space="preserve"> ADDIN ZOTERO_ITEM CSL_CITATION {"citationID":"HXI0Tezj","properties":{"formattedCitation":"(Chellappa et al. 2011)","plainCitation":"(Chellappa et al. 2011)"},"citationItems":[{"id":1251,"uris":["http://zotero.org/users/2461669/items/FUA2928X"],"uri":["http://zotero.org/users/2461669/items/FUA2928X"],"itemData":{"id":1251,"type":"article-journal","title":"Cortical activation patterns herald successful dream recall after NREM and REM sleep","container-title":"Biological Psychology","page":"251-256","volume":"87","issue":"2","source":"CrossRef","DOI":"10.1016/j.biopsycho.2011.03.004","ISSN":"03010511","language":"en","author":[{"family":"Chellappa","given":"Sarah Laxhmi"},{"family":"Frey","given":"Sylvia"},{"family":"Knoblauch","given":"Vera"},{"family":"Cajochen","given":"Christian"}],"issued":{"date-parts":[["2011",5]]}}}],"schema":"https://github.com/citation-style-language/schema/raw/master/csl-citation.json"} </w:instrText>
      </w:r>
      <w:r w:rsidR="00CF770D">
        <w:fldChar w:fldCharType="separate"/>
      </w:r>
      <w:r w:rsidR="00CF770D" w:rsidRPr="00CF770D">
        <w:t>(Chellappa et al. 2011)</w:t>
      </w:r>
      <w:r w:rsidR="00CF770D">
        <w:fldChar w:fldCharType="end"/>
      </w:r>
      <w:r w:rsidR="00CF770D">
        <w:t xml:space="preserve">. </w:t>
      </w:r>
      <w:r w:rsidR="003A4D14">
        <w:t xml:space="preserve">Finally, a recent study, </w:t>
      </w:r>
      <w:r w:rsidR="005648B4">
        <w:t xml:space="preserve">inaccurately </w:t>
      </w:r>
      <w:r w:rsidR="003A4D14">
        <w:t xml:space="preserve">entitled </w:t>
      </w:r>
      <w:r w:rsidR="003A4D14" w:rsidRPr="003A4D14">
        <w:rPr>
          <w:i/>
        </w:rPr>
        <w:t>“the cerebral correlates of dreaming”</w:t>
      </w:r>
      <w:r w:rsidR="003A4D14">
        <w:t xml:space="preserve">, </w:t>
      </w:r>
      <w:r w:rsidR="005648B4">
        <w:t xml:space="preserve">reported that in both N2 and REM sleep, reports of dream experience were associated with local decreases in delta power in posterior cortical regions in the 2 minutes preceding awakening. </w:t>
      </w:r>
      <w:r w:rsidR="003436A4">
        <w:t xml:space="preserve">The authors were able to predict whether an individual reported dreaming or the absence of dream experiences after awakening from N2 sleep by monitoring </w:t>
      </w:r>
      <w:r w:rsidR="005648B4">
        <w:t>this posterior ‘hot zone’ in real time</w:t>
      </w:r>
      <w:r w:rsidR="0063224A">
        <w:t>.</w:t>
      </w:r>
    </w:p>
    <w:p w14:paraId="47BFB728" w14:textId="3EA3925B" w:rsidR="0022487E" w:rsidRDefault="00436356" w:rsidP="005648B4">
      <w:r>
        <w:t>T</w:t>
      </w:r>
      <w:r w:rsidR="00794BA5">
        <w:t>he results</w:t>
      </w:r>
      <w:r>
        <w:t xml:space="preserve"> from these studies</w:t>
      </w:r>
      <w:r w:rsidR="00794BA5">
        <w:t xml:space="preserve"> are heterogeneous and sometimes contradictory.</w:t>
      </w:r>
      <w:r>
        <w:t xml:space="preserve"> Moreover, despite this paradigm</w:t>
      </w:r>
      <w:r w:rsidRPr="00436356">
        <w:t xml:space="preserve"> may seem attractive</w:t>
      </w:r>
      <w:r>
        <w:t xml:space="preserve"> at first</w:t>
      </w:r>
      <w:r w:rsidRPr="00436356">
        <w:t>, the problem</w:t>
      </w:r>
      <w:r>
        <w:t xml:space="preserve"> still remains</w:t>
      </w:r>
      <w:r w:rsidRPr="00436356">
        <w:t xml:space="preserve"> that we can never be sure whether the dream actually took place in the minutes just before awakening or several tens of minutes before.</w:t>
      </w:r>
    </w:p>
    <w:p w14:paraId="16C071CA" w14:textId="09B517FB" w:rsidR="002D6CED" w:rsidRDefault="00A34F4E" w:rsidP="005B21F9">
      <w:pPr>
        <w:pStyle w:val="Titre2"/>
      </w:pPr>
      <w:bookmarkStart w:id="27" w:name="_Toc490657994"/>
      <w:r>
        <w:t>Dreaming</w:t>
      </w:r>
      <w:r w:rsidR="00353E78">
        <w:t xml:space="preserve"> </w:t>
      </w:r>
      <w:r w:rsidR="00CB12D6">
        <w:t>as a subsystem of the default mode network</w:t>
      </w:r>
      <w:bookmarkEnd w:id="27"/>
    </w:p>
    <w:p w14:paraId="5B2F632E" w14:textId="5440D10D" w:rsidR="00221D6F" w:rsidRDefault="0091150A" w:rsidP="00764BAE">
      <w:r>
        <w:t>The past few years have witnessed the emergence of a new conceptual framework of dreaming</w:t>
      </w:r>
      <w:r w:rsidR="00CB1FD9">
        <w:t xml:space="preserve">, </w:t>
      </w:r>
      <w:r w:rsidR="00945333">
        <w:t>centered</w:t>
      </w:r>
      <w:r w:rsidR="00F3647E">
        <w:t xml:space="preserve"> </w:t>
      </w:r>
      <w:r w:rsidR="00FD3AEA">
        <w:t>on</w:t>
      </w:r>
      <w:r w:rsidR="00E85881">
        <w:t xml:space="preserve"> the idea that </w:t>
      </w:r>
      <w:r w:rsidR="003248CD">
        <w:t xml:space="preserve">dreaming is a </w:t>
      </w:r>
      <w:r w:rsidR="005F5C29">
        <w:t xml:space="preserve">unique </w:t>
      </w:r>
      <w:r w:rsidR="003248CD">
        <w:t xml:space="preserve">form of </w:t>
      </w:r>
      <w:r w:rsidR="009967A0">
        <w:t>mind-wandering</w:t>
      </w:r>
      <w:r w:rsidR="003248CD">
        <w:t xml:space="preserve">, which </w:t>
      </w:r>
      <w:r w:rsidR="006C0130">
        <w:t xml:space="preserve">cerebral correlates are a subsystem of the default mode network (DMN; see </w:t>
      </w:r>
      <w:r w:rsidR="00DE2F88">
        <w:t>Box</w:t>
      </w:r>
      <w:r w:rsidR="003A7323">
        <w:t xml:space="preserve"> </w:t>
      </w:r>
      <w:r w:rsidR="00DE2F88">
        <w:t>1</w:t>
      </w:r>
      <w:r w:rsidR="002B119C">
        <w:t xml:space="preserve">; </w:t>
      </w:r>
      <w:r w:rsidR="002B119C" w:rsidRPr="000E4AD9">
        <w:t>Domhoff 2011; Domhoff and Fox 2015; Christoff et al. 2016</w:t>
      </w:r>
      <w:r w:rsidR="00DE2F88">
        <w:t>)</w:t>
      </w:r>
      <w:r w:rsidR="003248CD">
        <w:t xml:space="preserve">. </w:t>
      </w:r>
      <w:r w:rsidR="00A84A42">
        <w:t>Based on</w:t>
      </w:r>
      <w:r w:rsidR="005E0D72">
        <w:t xml:space="preserve"> the</w:t>
      </w:r>
      <w:r w:rsidR="00A84A42">
        <w:t xml:space="preserve"> fact that dreaming and waking spontaneo</w:t>
      </w:r>
      <w:r w:rsidR="0038487B">
        <w:t xml:space="preserve">us thought share many features (i.e. predominance of the audiovisual modalities, centered on one’s current goals and concerns, draw heavily on semantic and episodic memory in constructing simulations and future plans, </w:t>
      </w:r>
      <w:r w:rsidR="004B35A7">
        <w:t>presence of</w:t>
      </w:r>
      <w:r w:rsidR="0038487B">
        <w:t xml:space="preserve"> a wide range of affect)</w:t>
      </w:r>
      <w:r w:rsidR="00221D6F">
        <w:t xml:space="preserve">, </w:t>
      </w:r>
      <w:r w:rsidR="005E0D72">
        <w:t>some</w:t>
      </w:r>
      <w:r w:rsidR="00221D6F">
        <w:t xml:space="preserve"> authors have postulated that dreaming is a </w:t>
      </w:r>
      <w:r w:rsidR="00F74232" w:rsidRPr="00F74232">
        <w:rPr>
          <w:i/>
        </w:rPr>
        <w:t>“</w:t>
      </w:r>
      <w:r w:rsidR="00221D6F" w:rsidRPr="00F74232">
        <w:rPr>
          <w:i/>
        </w:rPr>
        <w:t>type of spontaneous thought that is highly unconstrained, hyper</w:t>
      </w:r>
      <w:r w:rsidR="005823EE" w:rsidRPr="00F74232">
        <w:rPr>
          <w:i/>
        </w:rPr>
        <w:t>-</w:t>
      </w:r>
      <w:r w:rsidR="00221D6F" w:rsidRPr="00F74232">
        <w:rPr>
          <w:i/>
        </w:rPr>
        <w:t xml:space="preserve">associative and </w:t>
      </w:r>
      <w:r w:rsidR="005823EE" w:rsidRPr="00F74232">
        <w:rPr>
          <w:i/>
        </w:rPr>
        <w:t>highly immersive</w:t>
      </w:r>
      <w:r w:rsidR="00F74232" w:rsidRPr="00F74232">
        <w:rPr>
          <w:i/>
        </w:rPr>
        <w:t>”</w:t>
      </w:r>
      <w:r w:rsidR="002B119C">
        <w:t xml:space="preserve"> </w:t>
      </w:r>
      <w:r w:rsidR="002B119C">
        <w:fldChar w:fldCharType="begin"/>
      </w:r>
      <w:r w:rsidR="002B119C">
        <w:instrText xml:space="preserve"> ADDIN ZOTERO_ITEM CSL_CITATION {"citationID":"2Reumowj","properties":{"formattedCitation":"(Christoff et al. 2016)","plainCitation":"(Christoff et al. 2016)"},"citationItems":[{"id":1064,"uris":["http://zotero.org/users/2461669/items/Z4IEV5FE"],"uri":["http://zotero.org/users/2461669/items/Z4IEV5FE"],"itemData":{"id":1064,"type":"article-journal","title":"Mind-wandering as spontaneous thought: a dynamic framework","container-title":"Nature Reviews Neuroscience","page":"718-731","volume":"17","issue":"11","source":"CrossRef","DOI":"10.1038/nrn.2016.113","ISSN":"1471-003X, 1471-0048","shortTitle":"Mind-wandering as spontaneous thought","author":[{"family":"Christoff","given":"Kalina"},{"family":"Irving","given":"Zachary C."},{"family":"Fox","given":"Kieran C. R."},{"family":"Spreng","given":"R. Nathan"},{"family":"Andrews-Hanna","given":"Jessica R."}],"issued":{"date-parts":[["2016",9,22]]}}}],"schema":"https://github.com/citation-style-language/schema/raw/master/csl-citation.json"} </w:instrText>
      </w:r>
      <w:r w:rsidR="002B119C">
        <w:fldChar w:fldCharType="separate"/>
      </w:r>
      <w:r w:rsidR="002B119C" w:rsidRPr="002B119C">
        <w:t>(Christoff et al. 2016)</w:t>
      </w:r>
      <w:r w:rsidR="002B119C">
        <w:fldChar w:fldCharType="end"/>
      </w:r>
      <w:r w:rsidR="005823EE">
        <w:t xml:space="preserve">. </w:t>
      </w:r>
      <w:r w:rsidR="005E0D72">
        <w:t>Using the results of lesion and REM sleep neuroimaging studies, they argued that</w:t>
      </w:r>
      <w:r w:rsidR="002B119C">
        <w:t xml:space="preserve"> dreaming should be accompanied, at the neural level, </w:t>
      </w:r>
      <w:r w:rsidR="00221D6F">
        <w:t xml:space="preserve">by a strong recruitment of </w:t>
      </w:r>
      <w:r w:rsidR="002B119C">
        <w:t xml:space="preserve">the </w:t>
      </w:r>
      <w:r w:rsidR="00221D6F">
        <w:t>default</w:t>
      </w:r>
      <w:r w:rsidR="002B119C">
        <w:t xml:space="preserve"> mode </w:t>
      </w:r>
      <w:r w:rsidR="00221D6F">
        <w:t>network medial temporal lobe (MTL)-</w:t>
      </w:r>
      <w:r w:rsidR="002B119C">
        <w:t>centered subsystem</w:t>
      </w:r>
      <w:r w:rsidR="00221D6F">
        <w:t xml:space="preserve"> and strong deactivations in frontoparietal control</w:t>
      </w:r>
      <w:r w:rsidR="002B119C">
        <w:t xml:space="preserve"> </w:t>
      </w:r>
      <w:r w:rsidR="000E696F">
        <w:t>network regions</w:t>
      </w:r>
      <w:r w:rsidR="00CC0430">
        <w:t xml:space="preserve"> (such as the DLPFC)</w:t>
      </w:r>
      <w:r w:rsidR="00764BAE">
        <w:t xml:space="preserve">. Activation of the former areas could be related to the generation of spontaneous thoughts, during both wake and sleep, while the deactivation of the latter areas could explain the high volatility and variability of dream content over time. </w:t>
      </w:r>
    </w:p>
    <w:p w14:paraId="4E8D0A40" w14:textId="77777777" w:rsidR="00424200" w:rsidRDefault="00424200">
      <w:pPr>
        <w:spacing w:after="200" w:line="276" w:lineRule="auto"/>
        <w:jc w:val="left"/>
        <w:rPr>
          <w:b/>
        </w:rPr>
      </w:pPr>
      <w:r>
        <w:rPr>
          <w:b/>
        </w:rPr>
        <w:br w:type="page"/>
      </w:r>
    </w:p>
    <w:p w14:paraId="0BE64971" w14:textId="0C698F70" w:rsidR="00E82603" w:rsidRPr="00DB6EEC" w:rsidRDefault="00DE2F88"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jc w:val="center"/>
        <w:rPr>
          <w:rFonts w:ascii="Arial" w:hAnsi="Arial" w:cs="Arial"/>
          <w:b/>
          <w:sz w:val="23"/>
          <w:szCs w:val="23"/>
        </w:rPr>
      </w:pPr>
      <w:r>
        <w:rPr>
          <w:rFonts w:ascii="Arial" w:hAnsi="Arial" w:cs="Arial"/>
          <w:b/>
          <w:sz w:val="23"/>
          <w:szCs w:val="23"/>
        </w:rPr>
        <w:t>BOX 1</w:t>
      </w:r>
      <w:r w:rsidR="006C0130">
        <w:rPr>
          <w:rFonts w:ascii="Arial" w:hAnsi="Arial" w:cs="Arial"/>
          <w:b/>
          <w:sz w:val="23"/>
          <w:szCs w:val="23"/>
        </w:rPr>
        <w:t xml:space="preserve">: </w:t>
      </w:r>
      <w:r w:rsidR="006A4C51">
        <w:rPr>
          <w:rFonts w:ascii="Arial" w:hAnsi="Arial" w:cs="Arial"/>
          <w:b/>
          <w:sz w:val="23"/>
          <w:szCs w:val="23"/>
        </w:rPr>
        <w:t>FUNCTIONAL C</w:t>
      </w:r>
      <w:r w:rsidR="006A4C51" w:rsidRPr="00DB6EEC">
        <w:rPr>
          <w:rFonts w:ascii="Arial" w:hAnsi="Arial" w:cs="Arial"/>
          <w:b/>
          <w:sz w:val="23"/>
          <w:szCs w:val="23"/>
        </w:rPr>
        <w:t xml:space="preserve">ONNECTIVITY </w:t>
      </w:r>
      <w:r w:rsidR="006A4C51">
        <w:rPr>
          <w:rFonts w:ascii="Arial" w:hAnsi="Arial" w:cs="Arial"/>
          <w:b/>
          <w:sz w:val="23"/>
          <w:szCs w:val="23"/>
        </w:rPr>
        <w:t>&amp; DEFAULT MODE N</w:t>
      </w:r>
      <w:r w:rsidR="006A4C51" w:rsidRPr="00DB6EEC">
        <w:rPr>
          <w:rFonts w:ascii="Arial" w:hAnsi="Arial" w:cs="Arial"/>
          <w:b/>
          <w:sz w:val="23"/>
          <w:szCs w:val="23"/>
        </w:rPr>
        <w:t>ETWORK</w:t>
      </w:r>
    </w:p>
    <w:p w14:paraId="2C88E95D" w14:textId="74F0B871" w:rsidR="00E82603" w:rsidRPr="00DB6EEC" w:rsidRDefault="00400E04" w:rsidP="00624FE5">
      <w:pPr>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The basis of functional connectivity is to measure the correlations between brain regions of spontaneous low-frequency (&gt;0.1 Hz) BOLD fluctuations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BJ7T0DPR","properties":{"formattedCitation":"(Buckner, Krienen, and Yeo 2013)","plainCitation":"(Buckner, Krienen, and Yeo 2013)"},"citationItems":[{"id":494,"uris":["http://zotero.org/users/2461669/items/X7QE7X2B"],"uri":["http://zotero.org/users/2461669/items/X7QE7X2B"],"itemData":{"id":494,"type":"article-journal","title":"Opportunities and limitations of intrinsic functional connectivity MRI","container-title":"Nature Neuroscience","page":"832-837","volume":"16","issue":"7","source":"CrossRef","DOI":"10.1038/nn.3423","ISSN":"1097-6256, 1546-1726","author":[{"family":"Buckner","given":"Randy L"},{"family":"Krienen","given":"Fenna M"},{"family":"Yeo","given":"B T Thomas"}],"issued":{"date-parts":[["2013",6,25]]}}}],"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Buckner, Krienen, and Yeo 2013)</w:t>
      </w:r>
      <w:r w:rsidRPr="00DB6EEC">
        <w:rPr>
          <w:rFonts w:ascii="Arial" w:hAnsi="Arial" w:cs="Arial"/>
          <w:sz w:val="23"/>
          <w:szCs w:val="23"/>
        </w:rPr>
        <w:fldChar w:fldCharType="end"/>
      </w:r>
      <w:r w:rsidRPr="00DB6EEC">
        <w:rPr>
          <w:rFonts w:ascii="Arial" w:hAnsi="Arial" w:cs="Arial"/>
          <w:sz w:val="23"/>
          <w:szCs w:val="23"/>
        </w:rPr>
        <w:t xml:space="preserve">, preferentially when the subject is not performing an explicit task (resting-state,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HtY4lYOj","properties":{"formattedCitation":"(Fox and Raichle 2007)","plainCitation":"(Fox and Raichle 2007)"},"citationItems":[{"id":542,"uris":["http://zotero.org/users/2461669/items/ZNM3CICD"],"uri":["http://zotero.org/users/2461669/items/ZNM3CICD"],"itemData":{"id":542,"type":"article-journal","title":"Spontaneous fluctuations in brain activity observed with functional magnetic resonance imaging","container-title":"Nature Reviews Neuroscience","page":"700-711","volume":"8","issue":"9","source":"CrossRef","DOI":"10.1038/nrn2201","ISSN":"1471-003X, 1471-0048","author":[{"family":"Fox","given":"Michael D."},{"family":"Raichle","given":"Marcus E."}],"issued":{"date-parts":[["2007",9]]}}}],"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and Raichle 2007)</w:t>
      </w:r>
      <w:r w:rsidRPr="00DB6EEC">
        <w:rPr>
          <w:rFonts w:ascii="Arial" w:hAnsi="Arial" w:cs="Arial"/>
          <w:sz w:val="23"/>
          <w:szCs w:val="23"/>
        </w:rPr>
        <w:fldChar w:fldCharType="end"/>
      </w:r>
      <w:r w:rsidRPr="00DB6EEC">
        <w:rPr>
          <w:rFonts w:ascii="Arial" w:hAnsi="Arial" w:cs="Arial"/>
          <w:sz w:val="23"/>
          <w:szCs w:val="23"/>
        </w:rPr>
        <w:t xml:space="preserve">. Thanks to this method, several large-scale distributed functional networks have been identified </w:t>
      </w:r>
      <w:r w:rsidRPr="00DB6EEC">
        <w:rPr>
          <w:rFonts w:ascii="Arial" w:hAnsi="Arial" w:cs="Arial"/>
          <w:sz w:val="23"/>
          <w:szCs w:val="23"/>
        </w:rPr>
        <w:fldChar w:fldCharType="begin"/>
      </w:r>
      <w:r w:rsidRPr="00DB6EEC">
        <w:rPr>
          <w:rFonts w:ascii="Arial" w:hAnsi="Arial" w:cs="Arial"/>
          <w:sz w:val="23"/>
          <w:szCs w:val="23"/>
        </w:rPr>
        <w:instrText xml:space="preserve"> ADDIN ZOTERO_ITEM CSL_CITATION {"citationID":"kGbBB9qC","properties":{"formattedCitation":"(Fox et al. 2005; Yeo et al. 2011)","plainCitation":"(Fox et al. 2005; Yeo et al. 2011)"},"citationItems":[{"id":544,"uris":["http://zotero.org/users/2461669/items/52HE3F9T"],"uri":["http://zotero.org/users/2461669/items/52HE3F9T"],"itemData":{"id":544,"type":"article-journal","title":"The human brain is intrinsically organized into dynamic, anticorrelated functional networks","container-title":"Proceedings of the National Academy of Sciences of the United States of America","page":"9673–9678","volume":"102","issue":"27","source":"Google Scholar","author":[{"family":"Fox","given":"Michael D."},{"family":"Snyder","given":"Abraham Z."},{"family":"Vincent","given":"Justin L."},{"family":"Corbetta","given":"Maurizio"},{"family":"Van Essen","given":"David C."},{"family":"Raichle","given":"Marcus E."}],"issued":{"date-parts":[["2005"]]}}},{"id":478,"uris":["http://zotero.org/users/2461669/items/JV8H8EB4"],"uri":["http://zotero.org/users/2461669/items/JV8H8EB4"],"itemData":{"id":478,"type":"article-journal","title":"The organization of the human cerebral cortex estimated by intrinsic functional connectivity","container-title":"Journal of Neurophysiology","page":"1125-1165","volume":"106","issue":"3","source":"jn.physiology.org.gate1.inist.fr","abstract":"Information processing in the cerebral cortex involves interactions among distributed areas. Anatomical connectivity suggests that certain areas form local hierarchical relations such as within the visual system. Other connectivity patterns, particularly among association areas, suggest the presence of large-scale circuits without clear hierarchical relations. In this study the organization of networks in the human cerebrum was explored using resting-state functional connectivity MRI. Data from 1,000 subjects were registered using surface-based alignment. A clustering approach was employed to identify and replicate networks of functionally coupled regions across the cerebral cortex. The results revealed local networks confined to sensory and motor cortices as well as distributed networks of association regions. Within the sensory and motor cortices, functional connectivity followed topographic representations across adjacent areas. In association cortex, the connectivity patterns often showed abrupt transitions between network boundaries. Focused analyses were performed to better understand properties of network connectivity. A canonical sensory-motor pathway involving primary visual area, putative middle temporal area complex (MT+), lateral intraparietal area, and frontal eye field was analyzed to explore how interactions might arise within and between networks. Results showed that adjacent regions of the MT+ complex demonstrate differential connectivity consistent with a hierarchical pathway that spans networks. The functional connectivity of parietal and prefrontal association cortices was next explored. Distinct connectivity profiles of neighboring regions suggest they participate in distributed networks that, while showing evidence for interactions, are embedded within largely parallel, interdigitated circuits. We conclude by discussing the organization of these large-scale cerebral networks in relation to monkey anatomy and their potential evolutionary expansion in humans to support cognition.","DOI":"10.1152/jn.00338.2011","ISSN":"0022-3077, 1522-1598","note":"PMID: 21653723","language":"en","author":[{"family":"Yeo","given":"B. T. Thomas"},{"family":"Krienen","given":"Fenna M."},{"family":"Sepulcre","given":"Jorge"},{"family":"Sabuncu","given":"Mert R."},{"family":"Lashkari","given":"Danial"},{"family":"Hollinshead","given":"Marisa"},{"family":"Roffman","given":"Joshua L."},{"family":"Smoller","given":"Jordan W."},{"family":"Zöllei","given":"Lilla"},{"family":"Polimeni","given":"Jonathan R."},{"family":"Fischl","given":"Bruce"},{"family":"Liu","given":"Hesheng"},{"family":"Buckner","given":"Randy L."}],"issued":{"date-parts":[["2011",9,1]]}}}],"schema":"https://github.com/citation-style-language/schema/raw/master/csl-citation.json"} </w:instrText>
      </w:r>
      <w:r w:rsidRPr="00DB6EEC">
        <w:rPr>
          <w:rFonts w:ascii="Arial" w:hAnsi="Arial" w:cs="Arial"/>
          <w:sz w:val="23"/>
          <w:szCs w:val="23"/>
        </w:rPr>
        <w:fldChar w:fldCharType="separate"/>
      </w:r>
      <w:r w:rsidRPr="00DB6EEC">
        <w:rPr>
          <w:rFonts w:ascii="Arial" w:hAnsi="Arial" w:cs="Arial"/>
          <w:sz w:val="23"/>
          <w:szCs w:val="23"/>
        </w:rPr>
        <w:t>(Fox et al. 2005; Yeo et al. 2011)</w:t>
      </w:r>
      <w:r w:rsidRPr="00DB6EEC">
        <w:rPr>
          <w:rFonts w:ascii="Arial" w:hAnsi="Arial" w:cs="Arial"/>
          <w:sz w:val="23"/>
          <w:szCs w:val="23"/>
        </w:rPr>
        <w:fldChar w:fldCharType="end"/>
      </w:r>
      <w:r w:rsidRPr="00DB6EEC">
        <w:rPr>
          <w:rFonts w:ascii="Arial" w:hAnsi="Arial" w:cs="Arial"/>
          <w:sz w:val="23"/>
          <w:szCs w:val="23"/>
        </w:rPr>
        <w:t xml:space="preserve">, among which the default mode network (DMN) has been one of the most investigated. </w:t>
      </w:r>
      <w:r w:rsidR="00DD3F60" w:rsidRPr="00DB6EEC">
        <w:rPr>
          <w:rFonts w:ascii="Arial" w:hAnsi="Arial" w:cs="Arial"/>
          <w:sz w:val="23"/>
          <w:szCs w:val="23"/>
        </w:rPr>
        <w:t xml:space="preserve">The </w:t>
      </w:r>
      <w:r w:rsidRPr="00DB6EEC">
        <w:rPr>
          <w:rFonts w:ascii="Arial" w:hAnsi="Arial" w:cs="Arial"/>
          <w:sz w:val="23"/>
          <w:szCs w:val="23"/>
        </w:rPr>
        <w:t>DMN</w:t>
      </w:r>
      <w:r w:rsidR="00DD3F60" w:rsidRPr="00DB6EEC">
        <w:rPr>
          <w:rFonts w:ascii="Arial" w:hAnsi="Arial" w:cs="Arial"/>
          <w:sz w:val="23"/>
          <w:szCs w:val="23"/>
        </w:rPr>
        <w:t xml:space="preserve"> is comprised of several brain areas that are highly correlated when the subject is not focused on a task but rather engaged in a variety of internal cognitive processes, such as self-reflection, spontaneous cognition, autobiographical memory and future event simulation </w:t>
      </w:r>
      <w:r w:rsidR="00DD3F60" w:rsidRPr="00DB6EEC">
        <w:rPr>
          <w:rFonts w:ascii="Arial" w:hAnsi="Arial" w:cs="Arial"/>
          <w:sz w:val="23"/>
          <w:szCs w:val="23"/>
        </w:rPr>
        <w:fldChar w:fldCharType="begin"/>
      </w:r>
      <w:r w:rsidR="00DD3F60" w:rsidRPr="00DB6EEC">
        <w:rPr>
          <w:rFonts w:ascii="Arial" w:hAnsi="Arial" w:cs="Arial"/>
          <w:sz w:val="23"/>
          <w:szCs w:val="23"/>
        </w:rPr>
        <w:instrText xml:space="preserve"> ADDIN ZOTERO_ITEM CSL_CITATION {"citationID":"JbwsHkpC","properties":{"formattedCitation":"(Raichle et al. 2001; Buckner, Andrews-Hanna, and Schacter 2008)","plainCitation":"(Raichle et al. 2001; Buckner, Andrews-Hanna, and Schacter 2008)"},"citationItems":[{"id":471,"uris":["http://zotero.org/users/2461669/items/MAFNT7VH"],"uri":["http://zotero.org/users/2461669/items/MAFNT7VH"],"itemData":{"id":471,"type":"article-journal","title":"A default mode of brain function","container-title":"Proceedings of the National Academy of Sciences","page":"676–682","volume":"98","issue":"2","source":"Google Scholar","author":[{"family":"Raichle","given":"Marcus E."},{"family":"MacLeod","given":"Ann Mary"},{"family":"Snyder","given":"Abraham Z."},{"family":"Powers","given":"William J."},{"family":"Gusnard","given":"Debra A."},{"family":"Shulman","given":"Gordon L."}],"issued":{"date-parts":[["2001"]]}}},{"id":1056,"uris":["http://zotero.org/users/2461669/items/BPRVJBSM"],"uri":["http://zotero.org/users/2461669/items/BPRVJBSM"],"itemData":{"id":1056,"type":"article-journal","title":"The Brain's Default Network: Anatomy, Function, and Relevance to Disease","container-title":"Annals of the New York Academy of Sciences","page":"1-38","volume":"1124","issue":"1","source":"CrossRef","DOI":"10.1196/annals.1440.011","ISSN":"00778923","shortTitle":"The Brain's Default Network","language":"en","author":[{"family":"Buckner","given":"Randy L."},{"family":"Andrews-Hanna","given":"Jessica R."},{"family":"Schacter","given":"Daniel L."}],"issued":{"date-parts":[["2008",3]]}}}],"schema":"https://github.com/citation-style-language/schema/raw/master/csl-citation.json"} </w:instrText>
      </w:r>
      <w:r w:rsidR="00DD3F60" w:rsidRPr="00DB6EEC">
        <w:rPr>
          <w:rFonts w:ascii="Arial" w:hAnsi="Arial" w:cs="Arial"/>
          <w:sz w:val="23"/>
          <w:szCs w:val="23"/>
        </w:rPr>
        <w:fldChar w:fldCharType="separate"/>
      </w:r>
      <w:r w:rsidR="00DD3F60" w:rsidRPr="00DB6EEC">
        <w:rPr>
          <w:rFonts w:ascii="Arial" w:hAnsi="Arial" w:cs="Arial"/>
          <w:sz w:val="23"/>
          <w:szCs w:val="23"/>
        </w:rPr>
        <w:t>(Raichle et al. 2001; Buckner, Andrews-Hanna, and Schacter 2008)</w:t>
      </w:r>
      <w:r w:rsidR="00DD3F60" w:rsidRPr="00DB6EEC">
        <w:rPr>
          <w:rFonts w:ascii="Arial" w:hAnsi="Arial" w:cs="Arial"/>
          <w:sz w:val="23"/>
          <w:szCs w:val="23"/>
        </w:rPr>
        <w:fldChar w:fldCharType="end"/>
      </w:r>
      <w:r w:rsidR="00DD3F60" w:rsidRPr="00DB6EEC">
        <w:rPr>
          <w:rFonts w:ascii="Arial" w:hAnsi="Arial" w:cs="Arial"/>
          <w:sz w:val="23"/>
          <w:szCs w:val="23"/>
        </w:rPr>
        <w:t xml:space="preserve">. </w:t>
      </w:r>
    </w:p>
    <w:p w14:paraId="66E0BE96" w14:textId="77777777" w:rsidR="00E82603" w:rsidRPr="00DB6EEC" w:rsidRDefault="00E82603" w:rsidP="00624FE5">
      <w:pPr>
        <w:keepNext/>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spacing w:line="360" w:lineRule="auto"/>
        <w:rPr>
          <w:rFonts w:ascii="Arial" w:hAnsi="Arial" w:cs="Arial"/>
          <w:sz w:val="23"/>
          <w:szCs w:val="23"/>
        </w:rPr>
      </w:pPr>
      <w:r w:rsidRPr="00DB6EEC">
        <w:rPr>
          <w:rFonts w:ascii="Arial" w:hAnsi="Arial" w:cs="Arial"/>
          <w:noProof/>
          <w:sz w:val="23"/>
          <w:szCs w:val="23"/>
        </w:rPr>
        <w:drawing>
          <wp:inline distT="0" distB="0" distL="0" distR="0" wp14:anchorId="79D69C5E" wp14:editId="606B2D9E">
            <wp:extent cx="5760732" cy="2130556"/>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ntro_DMN.png"/>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760732" cy="2130556"/>
                    </a:xfrm>
                    <a:prstGeom prst="rect">
                      <a:avLst/>
                    </a:prstGeom>
                  </pic:spPr>
                </pic:pic>
              </a:graphicData>
            </a:graphic>
          </wp:inline>
        </w:drawing>
      </w:r>
    </w:p>
    <w:p w14:paraId="2D37FCA1" w14:textId="0A203027" w:rsidR="00E82603" w:rsidRPr="00DB6EEC" w:rsidRDefault="00E82603" w:rsidP="00624FE5">
      <w:pPr>
        <w:pStyle w:val="Lgende"/>
        <w:pBdr>
          <w:top w:val="single" w:sz="18" w:space="6" w:color="1A495D" w:themeColor="accent1" w:themeShade="80"/>
          <w:left w:val="single" w:sz="18" w:space="6" w:color="1A495D" w:themeColor="accent1" w:themeShade="80"/>
          <w:bottom w:val="single" w:sz="18" w:space="6" w:color="1A495D" w:themeColor="accent1" w:themeShade="80"/>
          <w:right w:val="single" w:sz="18" w:space="6" w:color="1A495D" w:themeColor="accent1" w:themeShade="80"/>
        </w:pBdr>
        <w:shd w:val="clear" w:color="auto" w:fill="D0E6F6" w:themeFill="accent6" w:themeFillTint="33"/>
        <w:rPr>
          <w:rFonts w:ascii="Arial" w:hAnsi="Arial" w:cs="Arial"/>
          <w:sz w:val="23"/>
          <w:szCs w:val="23"/>
        </w:rPr>
      </w:pPr>
      <w:r w:rsidRPr="00DB6EEC">
        <w:rPr>
          <w:rFonts w:ascii="Arial" w:hAnsi="Arial" w:cs="Arial"/>
          <w:sz w:val="23"/>
          <w:szCs w:val="23"/>
        </w:rPr>
        <w:t xml:space="preserve">Figure </w:t>
      </w:r>
      <w:r w:rsidRPr="00DB6EEC">
        <w:rPr>
          <w:rFonts w:ascii="Arial" w:hAnsi="Arial" w:cs="Arial"/>
          <w:sz w:val="23"/>
          <w:szCs w:val="23"/>
        </w:rPr>
        <w:fldChar w:fldCharType="begin"/>
      </w:r>
      <w:r w:rsidRPr="00DB6EEC">
        <w:rPr>
          <w:rFonts w:ascii="Arial" w:hAnsi="Arial" w:cs="Arial"/>
          <w:sz w:val="23"/>
          <w:szCs w:val="23"/>
        </w:rPr>
        <w:instrText xml:space="preserve"> SEQ Figure \* ARABIC </w:instrText>
      </w:r>
      <w:r w:rsidRPr="00DB6EEC">
        <w:rPr>
          <w:rFonts w:ascii="Arial" w:hAnsi="Arial" w:cs="Arial"/>
          <w:sz w:val="23"/>
          <w:szCs w:val="23"/>
        </w:rPr>
        <w:fldChar w:fldCharType="separate"/>
      </w:r>
      <w:r w:rsidR="00B152FC">
        <w:rPr>
          <w:rFonts w:ascii="Arial" w:hAnsi="Arial" w:cs="Arial"/>
          <w:noProof/>
          <w:sz w:val="23"/>
          <w:szCs w:val="23"/>
        </w:rPr>
        <w:t>4</w:t>
      </w:r>
      <w:r w:rsidRPr="00DB6EEC">
        <w:rPr>
          <w:rFonts w:ascii="Arial" w:hAnsi="Arial" w:cs="Arial"/>
          <w:sz w:val="23"/>
          <w:szCs w:val="23"/>
        </w:rPr>
        <w:fldChar w:fldCharType="end"/>
      </w:r>
      <w:r w:rsidRPr="00DB6EEC">
        <w:rPr>
          <w:rFonts w:ascii="Arial" w:hAnsi="Arial" w:cs="Arial"/>
          <w:sz w:val="23"/>
          <w:szCs w:val="23"/>
        </w:rPr>
        <w:t xml:space="preserve">: The default mode network and its subcomponents. </w:t>
      </w:r>
      <w:r w:rsidRPr="00DB6EEC">
        <w:rPr>
          <w:rFonts w:ascii="Arial" w:hAnsi="Arial" w:cs="Arial"/>
          <w:b w:val="0"/>
          <w:sz w:val="23"/>
          <w:szCs w:val="23"/>
        </w:rPr>
        <w:t>The DMN is centered on the medial prefrontal cortex (MPFC), the medial parietal cortex and the lateral parietal cortex, and extends into the temporal lobe and lateral prefrontal cortex. Three subcomponents within the DMN have been identified. The first, the core DMN subsystem (deep blue) includes the MPFC, posterior cingulate cortex (PCC) and posterior inferior parietal lobule (</w:t>
      </w:r>
      <w:proofErr w:type="spellStart"/>
      <w:r w:rsidRPr="00DB6EEC">
        <w:rPr>
          <w:rFonts w:ascii="Arial" w:hAnsi="Arial" w:cs="Arial"/>
          <w:b w:val="0"/>
          <w:sz w:val="23"/>
          <w:szCs w:val="23"/>
        </w:rPr>
        <w:t>pIPL</w:t>
      </w:r>
      <w:proofErr w:type="spellEnd"/>
      <w:r w:rsidRPr="00DB6EEC">
        <w:rPr>
          <w:rFonts w:ascii="Arial" w:hAnsi="Arial" w:cs="Arial"/>
          <w:b w:val="0"/>
          <w:sz w:val="23"/>
          <w:szCs w:val="23"/>
        </w:rPr>
        <w:t>). It is characterized by its hub-like properties and its contributions to internally oriented cognition. The second subcomponent (purple), which is known for its roles in memory and mental simulation, is centered on the medial temporal lobe (MTL), and includes as well the hippocampal formation (HF) and parahippocampal cortex (PHC). The third subcomponent (cyan) extends more dorsally and includes the dorsomedial prefrontal cortex (</w:t>
      </w:r>
      <w:proofErr w:type="spellStart"/>
      <w:r w:rsidRPr="00DB6EEC">
        <w:rPr>
          <w:rFonts w:ascii="Arial" w:hAnsi="Arial" w:cs="Arial"/>
          <w:b w:val="0"/>
          <w:sz w:val="23"/>
          <w:szCs w:val="23"/>
        </w:rPr>
        <w:t>dmPFC</w:t>
      </w:r>
      <w:proofErr w:type="spellEnd"/>
      <w:r w:rsidRPr="00DB6EEC">
        <w:rPr>
          <w:rFonts w:ascii="Arial" w:hAnsi="Arial" w:cs="Arial"/>
          <w:b w:val="0"/>
          <w:sz w:val="23"/>
          <w:szCs w:val="23"/>
        </w:rPr>
        <w:t>), the lateral temporal cortex (LTC), the temporopolar cortex (TPC) and parts of the inferior frontal gyrus (IFG). It seems to be linked to a wide range of functions, including mentalizing, conceptual processing and emotional processing. Adapted from Christoff et al. 2016.</w:t>
      </w:r>
      <w:r w:rsidRPr="00DB6EEC">
        <w:rPr>
          <w:rFonts w:ascii="Arial" w:hAnsi="Arial" w:cs="Arial"/>
          <w:sz w:val="23"/>
          <w:szCs w:val="23"/>
        </w:rPr>
        <w:t xml:space="preserve"> </w:t>
      </w:r>
    </w:p>
    <w:p w14:paraId="225EA1B0" w14:textId="0CF43BF0" w:rsidR="00F1796B" w:rsidRDefault="00F1796B" w:rsidP="00F1796B">
      <w:pPr>
        <w:keepNext/>
      </w:pPr>
    </w:p>
    <w:p w14:paraId="5D11C2EA" w14:textId="7F5981F8" w:rsidR="00314A50" w:rsidRDefault="00314A50">
      <w:pPr>
        <w:spacing w:after="200" w:line="276" w:lineRule="auto"/>
        <w:jc w:val="left"/>
        <w:rPr>
          <w:rFonts w:ascii="Georgia" w:eastAsiaTheme="majorEastAsia" w:hAnsi="Georgia" w:cstheme="majorBidi"/>
          <w:color w:val="262626" w:themeColor="text1" w:themeTint="D9"/>
          <w:spacing w:val="15"/>
          <w:sz w:val="44"/>
          <w:szCs w:val="88"/>
        </w:rPr>
      </w:pPr>
      <w:r>
        <w:br w:type="page"/>
      </w:r>
    </w:p>
    <w:p w14:paraId="16C1C722" w14:textId="386C6CCE" w:rsidR="00B45A6F" w:rsidRDefault="009A0474" w:rsidP="00D249CA">
      <w:pPr>
        <w:pStyle w:val="Titre"/>
      </w:pPr>
      <w:bookmarkStart w:id="28" w:name="_Toc490657995"/>
      <w:r>
        <w:t>Dream recall</w:t>
      </w:r>
      <w:r w:rsidR="002B12AD">
        <w:t xml:space="preserve"> frequency</w:t>
      </w:r>
      <w:bookmarkEnd w:id="28"/>
    </w:p>
    <w:p w14:paraId="259E91B2" w14:textId="12240508" w:rsidR="007622FC" w:rsidRDefault="00D95A57" w:rsidP="007622FC">
      <w:pPr>
        <w:pStyle w:val="Citation"/>
      </w:pPr>
      <w:r w:rsidRPr="00A44045">
        <w:t>«</w:t>
      </w:r>
      <w:r>
        <w:t xml:space="preserve"> </w:t>
      </w:r>
      <w:r w:rsidR="00C208C3">
        <w:t>W</w:t>
      </w:r>
      <w:r w:rsidR="007622FC" w:rsidRPr="007622FC">
        <w:t>e must also inquire what the dream is, and from what cause sleepers sometimes dream, and sometimes do not; or whether the truth is that sleepers always dream but do not always remember (their dream); and if this o</w:t>
      </w:r>
      <w:r w:rsidR="00A729DB">
        <w:t>ccurs, what its explanation is.</w:t>
      </w:r>
      <w:r w:rsidR="00A729DB" w:rsidRPr="00A729DB">
        <w:t xml:space="preserve"> </w:t>
      </w:r>
      <w:r w:rsidR="00A729DB" w:rsidRPr="00A44045">
        <w:t>»</w:t>
      </w:r>
    </w:p>
    <w:p w14:paraId="0AE1ACE5" w14:textId="33C5F395" w:rsidR="00A729DB" w:rsidRDefault="00A729DB" w:rsidP="00A729DB">
      <w:pPr>
        <w:pStyle w:val="Citation"/>
      </w:pPr>
      <w:r>
        <w:t>Aristotle. On dreams</w:t>
      </w:r>
      <w:r w:rsidR="00CE26AC">
        <w:t>. 350 B.C</w:t>
      </w:r>
      <w:r>
        <w:t xml:space="preserve">. </w:t>
      </w:r>
    </w:p>
    <w:p w14:paraId="395BA11C" w14:textId="77777777" w:rsidR="007B61AB" w:rsidRPr="007B61AB" w:rsidRDefault="007B61AB" w:rsidP="007B61AB">
      <w:pPr>
        <w:pStyle w:val="Paragraphedeliste"/>
        <w:keepNext/>
        <w:keepLines/>
        <w:numPr>
          <w:ilvl w:val="0"/>
          <w:numId w:val="4"/>
        </w:numPr>
        <w:spacing w:before="360" w:after="360" w:line="240" w:lineRule="auto"/>
        <w:contextualSpacing w:val="0"/>
        <w:outlineLvl w:val="0"/>
        <w:rPr>
          <w:rFonts w:eastAsiaTheme="majorEastAsia"/>
          <w:b/>
          <w:vanish/>
          <w:color w:val="1A495D" w:themeColor="accent1" w:themeShade="80"/>
          <w:sz w:val="32"/>
          <w:szCs w:val="40"/>
        </w:rPr>
      </w:pPr>
    </w:p>
    <w:p w14:paraId="487BA0A9" w14:textId="1201A33F" w:rsidR="00483194" w:rsidRDefault="00A856EB" w:rsidP="007B61AB">
      <w:pPr>
        <w:pStyle w:val="Titre1"/>
      </w:pPr>
      <w:bookmarkStart w:id="29" w:name="_Toc490657996"/>
      <w:r>
        <w:t>Me</w:t>
      </w:r>
      <w:r w:rsidR="004B1F6A">
        <w:t>asuring d</w:t>
      </w:r>
      <w:r w:rsidR="00336BD9">
        <w:t>ream recall frequency</w:t>
      </w:r>
      <w:bookmarkEnd w:id="29"/>
    </w:p>
    <w:p w14:paraId="1D6B6878" w14:textId="5EDF99D2" w:rsidR="00371867" w:rsidRDefault="00E47F2E" w:rsidP="00A53213">
      <w:r>
        <w:t xml:space="preserve">As </w:t>
      </w:r>
      <w:r w:rsidR="00DB7F4B">
        <w:t xml:space="preserve">Aristotle had </w:t>
      </w:r>
      <w:r w:rsidR="00D7416D">
        <w:t>rightly pointed out</w:t>
      </w:r>
      <w:r>
        <w:t xml:space="preserve">, </w:t>
      </w:r>
      <w:r w:rsidR="003F0068">
        <w:t xml:space="preserve">we do not always remember our dreams. </w:t>
      </w:r>
      <w:r w:rsidR="00D7416D">
        <w:t xml:space="preserve">More than two thousand years after, </w:t>
      </w:r>
      <w:r w:rsidR="00AF32F6">
        <w:t>modern research ha</w:t>
      </w:r>
      <w:r w:rsidR="00D7416D">
        <w:t>s</w:t>
      </w:r>
      <w:r w:rsidR="00AF32F6">
        <w:t xml:space="preserve"> </w:t>
      </w:r>
      <w:r w:rsidR="00D7416D">
        <w:t>confirmed</w:t>
      </w:r>
      <w:r w:rsidR="00AF32F6">
        <w:t xml:space="preserve"> that the dream recall frequency (DRF) </w:t>
      </w:r>
      <w:r w:rsidR="00D7416D">
        <w:t>–</w:t>
      </w:r>
      <w:r w:rsidR="00AF32F6">
        <w:t xml:space="preserve"> </w:t>
      </w:r>
      <w:r w:rsidR="00D7416D">
        <w:t xml:space="preserve">i.e. </w:t>
      </w:r>
      <w:r w:rsidR="00AF32F6">
        <w:t xml:space="preserve">the number of dream reports over a given period of time -  is </w:t>
      </w:r>
      <w:r w:rsidR="00D7416D">
        <w:t xml:space="preserve">indeed </w:t>
      </w:r>
      <w:r w:rsidR="00AF32F6">
        <w:t xml:space="preserve">highly variable both within individuals over the life course, but also between individuals </w:t>
      </w:r>
      <w:r w:rsidR="00AF32F6">
        <w:fldChar w:fldCharType="begin"/>
      </w:r>
      <w:r w:rsidR="00AF32F6">
        <w:instrText xml:space="preserve"> ADDIN ZOTERO_ITEM CSL_CITATION {"citationID":"3RiBNPJC","properties":{"formattedCitation":"(Schredl et al. 2003; Ruby 2011)","plainCitation":"(Schredl et al. 2003; Ruby 2011)"},"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rsidR="00AF32F6">
        <w:fldChar w:fldCharType="separate"/>
      </w:r>
      <w:r w:rsidR="00AF32F6" w:rsidRPr="00525974">
        <w:t>(Schredl et al. 2003; Ruby 2011)</w:t>
      </w:r>
      <w:r w:rsidR="00AF32F6">
        <w:fldChar w:fldCharType="end"/>
      </w:r>
      <w:r w:rsidR="00AF32F6">
        <w:t xml:space="preserve">. </w:t>
      </w:r>
    </w:p>
    <w:p w14:paraId="6549BC23" w14:textId="0602B89C" w:rsidR="007B61AB" w:rsidRDefault="00AC4ED9" w:rsidP="009118B0">
      <w:r>
        <w:t xml:space="preserve">There is no gold standard for measuring DRF, and each method has its pros and cons. </w:t>
      </w:r>
      <w:r w:rsidR="000B7BE8">
        <w:t>In research settings</w:t>
      </w:r>
      <w:r w:rsidR="00A53213">
        <w:t>, three methods are commonly applied: questionnaire scales, dream</w:t>
      </w:r>
      <w:r w:rsidR="00213ADA">
        <w:t xml:space="preserve"> </w:t>
      </w:r>
      <w:r w:rsidR="00A53213">
        <w:t>diaries, and laboratory awakenings</w:t>
      </w:r>
      <w:r w:rsidR="00037F25">
        <w:t xml:space="preserve"> </w:t>
      </w:r>
      <w:r w:rsidR="00037F25">
        <w:fldChar w:fldCharType="begin"/>
      </w:r>
      <w:r w:rsidR="00037F25">
        <w:instrText xml:space="preserve"> ADDIN ZOTERO_ITEM CSL_CITATION {"citationID":"8c0Yjklf","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037F25">
        <w:fldChar w:fldCharType="separate"/>
      </w:r>
      <w:r w:rsidR="00037F25" w:rsidRPr="00037F25">
        <w:t>(Schredl 1999)</w:t>
      </w:r>
      <w:r w:rsidR="00037F25">
        <w:fldChar w:fldCharType="end"/>
      </w:r>
      <w:r w:rsidR="00037F25">
        <w:t xml:space="preserve">. </w:t>
      </w:r>
      <w:r w:rsidR="00F8050C">
        <w:t xml:space="preserve">The </w:t>
      </w:r>
      <w:r w:rsidR="00336BD9">
        <w:t>former consists in simply asking</w:t>
      </w:r>
      <w:r w:rsidR="00F8050C">
        <w:t xml:space="preserve"> the participants to estimate their dream recall frequency over the last few weeks or months</w:t>
      </w:r>
      <w:r w:rsidR="00371867">
        <w:t>. This method has the advantage of being fast</w:t>
      </w:r>
      <w:r w:rsidR="005F2530">
        <w:t>, inexpensive</w:t>
      </w:r>
      <w:r w:rsidR="00371867">
        <w:t xml:space="preserve">, and </w:t>
      </w:r>
      <w:r w:rsidR="005F2530">
        <w:t>un</w:t>
      </w:r>
      <w:r w:rsidR="00371867">
        <w:t xml:space="preserve">affected by the measurement, however, </w:t>
      </w:r>
      <w:r w:rsidR="00AC1A7F">
        <w:t xml:space="preserve">the DRF could be over- or under-estimated due to erroneous or incomplete recollection. </w:t>
      </w:r>
      <w:r w:rsidR="00230ECF">
        <w:t xml:space="preserve">Regarding dream diaries, the participants are asked to report each morning whether they have recalled a dream or not. </w:t>
      </w:r>
      <w:r w:rsidR="0080471A">
        <w:t xml:space="preserve">This method </w:t>
      </w:r>
      <w:r w:rsidR="004E035E">
        <w:t>minimizes</w:t>
      </w:r>
      <w:r w:rsidR="0080471A">
        <w:t xml:space="preserve"> the bias of </w:t>
      </w:r>
      <w:r w:rsidR="00066BA6">
        <w:t>retrospective estimation</w:t>
      </w:r>
      <w:r w:rsidR="0080471A">
        <w:t xml:space="preserve">, </w:t>
      </w:r>
      <w:r w:rsidR="004E035E">
        <w:t xml:space="preserve">but has the disadvantages of potentially increasing drastically the dream recall frequency, especially in persons who usually almost never recall their dreams </w:t>
      </w:r>
      <w:r w:rsidR="004E035E">
        <w:fldChar w:fldCharType="begin"/>
      </w:r>
      <w:r w:rsidR="004E035E">
        <w:instrText xml:space="preserve"> ADDIN ZOTERO_ITEM CSL_CITATION {"citationID":"4GhRzFn4","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4E035E">
        <w:fldChar w:fldCharType="separate"/>
      </w:r>
      <w:r w:rsidR="004E035E" w:rsidRPr="004E035E">
        <w:t>(Schredl 2002)</w:t>
      </w:r>
      <w:r w:rsidR="004E035E">
        <w:fldChar w:fldCharType="end"/>
      </w:r>
      <w:r w:rsidR="004E035E">
        <w:t xml:space="preserve">. </w:t>
      </w:r>
      <w:r w:rsidR="001355DD">
        <w:t xml:space="preserve">Finally, </w:t>
      </w:r>
      <w:r w:rsidR="00007040">
        <w:t xml:space="preserve">laboratory awakenings </w:t>
      </w:r>
      <w:r w:rsidR="00B5551A">
        <w:t xml:space="preserve">consist in awakening the participants in the sleep lab and asking them </w:t>
      </w:r>
      <w:r w:rsidR="009118B0">
        <w:t>whether they recall</w:t>
      </w:r>
      <w:r w:rsidR="00B5551A">
        <w:t xml:space="preserve"> a dream or not.</w:t>
      </w:r>
      <w:r w:rsidR="009118B0">
        <w:t xml:space="preserve"> </w:t>
      </w:r>
      <w:r w:rsidR="001E023F">
        <w:t xml:space="preserve">While this method has the clear advantage that the experimenters can </w:t>
      </w:r>
      <w:r w:rsidR="009118B0">
        <w:t>measure physiological parameters (EEG, EOG,</w:t>
      </w:r>
      <w:r w:rsidR="001E023F">
        <w:t xml:space="preserve"> </w:t>
      </w:r>
      <w:r w:rsidR="009118B0">
        <w:t>ECG, respiration and heart rate) prior, during</w:t>
      </w:r>
      <w:r w:rsidR="001E023F">
        <w:t xml:space="preserve"> and after the awakening, it is </w:t>
      </w:r>
      <w:r w:rsidR="00C8253F">
        <w:t xml:space="preserve">also </w:t>
      </w:r>
      <w:r w:rsidR="0063277E">
        <w:t xml:space="preserve">time-consuming and expensive. </w:t>
      </w:r>
      <w:r w:rsidR="00252437">
        <w:t xml:space="preserve">Moreover, as for dream diaries, laboratory awakenings are associated with a dramatic increase in DRF, especially for low dream recallers. </w:t>
      </w:r>
    </w:p>
    <w:p w14:paraId="172B6A2E" w14:textId="58C37350" w:rsidR="00D53DF2" w:rsidRDefault="00CC185D" w:rsidP="007B61AB">
      <w:pPr>
        <w:pStyle w:val="Titre1"/>
      </w:pPr>
      <w:bookmarkStart w:id="30" w:name="_Toc490657997"/>
      <w:r>
        <w:t>DRF</w:t>
      </w:r>
      <w:r w:rsidR="00D53DF2">
        <w:t xml:space="preserve"> in the general population</w:t>
      </w:r>
      <w:bookmarkEnd w:id="30"/>
    </w:p>
    <w:p w14:paraId="6BA83751" w14:textId="344E4C08" w:rsidR="005C1A55" w:rsidRPr="005C1A55" w:rsidRDefault="005C1A55" w:rsidP="002E0546">
      <w:pPr>
        <w:pStyle w:val="Titre2"/>
      </w:pPr>
      <w:bookmarkStart w:id="31" w:name="_Toc490657998"/>
      <w:r>
        <w:t>Average DRF</w:t>
      </w:r>
      <w:bookmarkEnd w:id="31"/>
    </w:p>
    <w:p w14:paraId="06F05680" w14:textId="4CF92510" w:rsidR="00F56477" w:rsidRPr="00B450E3" w:rsidRDefault="00F56477" w:rsidP="00B450E3">
      <w:r w:rsidRPr="00F56477">
        <w:t xml:space="preserve">Measured by questionnaire, the average weekly DRF was 2.58 ± 2.03 in 444 German students </w:t>
      </w:r>
      <w:r w:rsidRPr="00F56477">
        <w:fldChar w:fldCharType="begin"/>
      </w:r>
      <w:r w:rsidRPr="00F56477">
        <w:instrText xml:space="preserve"> ADDIN ZOTERO_ITEM CSL_CITATION {"citationID":"edQ0IN3n","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Pr="00F56477">
        <w:fldChar w:fldCharType="separate"/>
      </w:r>
      <w:r w:rsidRPr="00F56477">
        <w:t>(Schredl et al. 2003)</w:t>
      </w:r>
      <w:r w:rsidRPr="00F56477">
        <w:fldChar w:fldCharType="end"/>
      </w:r>
      <w:r w:rsidRPr="00F56477">
        <w:t xml:space="preserve"> and 0.83 ± 1.57 in a representative German sample of 931 participants </w:t>
      </w:r>
      <w:r w:rsidRPr="00F56477">
        <w:fldChar w:fldCharType="begin"/>
      </w:r>
      <w:r w:rsidRPr="00F56477">
        <w:instrText xml:space="preserve"> ADDIN ZOTERO_ITEM CSL_CITATION {"citationID":"ZBH4JV0j","properties":{"formattedCitation":"(Schredl 2008)","plainCitation":"(Schredl 2008)"},"citationItems":[{"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Pr="00F56477">
        <w:fldChar w:fldCharType="separate"/>
      </w:r>
      <w:r w:rsidRPr="00F56477">
        <w:t>(Schredl 2008)</w:t>
      </w:r>
      <w:r w:rsidRPr="00F56477">
        <w:fldChar w:fldCharType="end"/>
      </w:r>
      <w:r w:rsidRPr="00F56477">
        <w:t xml:space="preserve">. Using dream diaries, the average weekly DRF was 3.1 ± 1.5 in 70 Finnish children </w:t>
      </w:r>
      <w:r>
        <w:fldChar w:fldCharType="begin"/>
      </w:r>
      <w:r>
        <w:instrText xml:space="preserve"> ADDIN ZOTERO_ITEM CSL_CITATION {"citationID":"nVoBOKzI","properties":{"formattedCitation":"(Valli et al. 2005)","plainCitation":"(Valli et al. 2005)"},"citationItems":[{"id":154,"uris":["http://zotero.org/users/2461669/items/Z289QC4D"],"uri":["http://zotero.org/users/2461669/items/Z289QC4D"],"itemData":{"id":154,"type":"article-journal","title":"The threat simulation theory of the evolutionary function of dreaming: Evidence from dreams of traumatized children","container-title":"Consciousness and Cognition","collection-title":"Neurobiology of Animal Consciousness","page":"188-218","volume":"14","issue":"1","source":"ScienceDirect","abstract":"The threat simulation theory of dreaming (TST) (Revonsuo, 2000) states that dream consciousness is essentially an ancient biological defence mechanism, evolutionarily selected for its capacity to repeatedly simulate threatening events. Threat simulation during dreaming rehearses the cognitive mechanisms required for efficient threat perception and threat avoidance, leading to increased probability of reproductive success during human evolution. One hypothesis drawn from TST is that real threatening events encountered by the individual during wakefulness should lead to an increased activation of the system, a threat simulation response, and therefore, to an increased frequency and severity o</w:instrText>
      </w:r>
      <w:r w:rsidRPr="00B1273C">
        <w:instrText xml:space="preserve">f threatening events in dreams. Consequently, children who live in an environment in which their physical and psychological well-being is constantly threatened should have a highly activated dream production and threat simulation system, whereas children living in a safe environment that is relatively free of such threat cues should have a weakly activated system. We tested this hypothesis by analysing the content of dream reports from severely traumatized and less traumatized Kurdish children and ordinary, non-traumatized Finnish children. Our results give support for most of the predictions drawn from TST. The severely traumatized children reported a significantly greater number of dreams and their dreams included a higher number of threatening dream events. The dream threats of traumatized children were also more severe in nature than the threats of less traumatized or non-traumatized children.","DOI":"10.1016/S1053-8100(03)00019-9","ISSN":"1053-8100","shortTitle":"The threat simulation theory of the evolutionary function of dreaming","journalAbbreviation":"Consciousness and Cognition","author":[{"family":"Valli","given":"Katja"},{"family":"Revonsuo","given":"Antti"},{"family":"Pälkäs","given":"Outi"},{"family":"Ismail","given":"Kamaran Hassan"},{"family":"Ali","given":"Karzan Jalal"},{"family":"Punamäki","given":"Raija-Leena"}],"issued":{"date-parts":[["2005",3]]}}}],"schema":"https://github.com/citation-style-language/schema/raw/master/csl-citation.json"} </w:instrText>
      </w:r>
      <w:r>
        <w:fldChar w:fldCharType="separate"/>
      </w:r>
      <w:r w:rsidRPr="00B1273C">
        <w:t>(Valli et al. 2005)</w:t>
      </w:r>
      <w:r>
        <w:fldChar w:fldCharType="end"/>
      </w:r>
      <w:r w:rsidRPr="00B1273C">
        <w:t xml:space="preserve"> and 3.9 ± 2.5 in a sample of 196 German student </w:t>
      </w:r>
      <w:r>
        <w:fldChar w:fldCharType="begin"/>
      </w:r>
      <w:r w:rsidRPr="00B1273C">
        <w:instrText xml:space="preserve"> ADDIN ZOTERO_ITEM CSL_CITATION {"citationID":"PX0iloWk","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B1273C">
        <w:t>(Schredl and Fulda 2005)</w:t>
      </w:r>
      <w:r>
        <w:fldChar w:fldCharType="end"/>
      </w:r>
      <w:r>
        <w:t>.</w:t>
      </w:r>
      <w:r w:rsidR="00B1273C">
        <w:t xml:space="preserve"> </w:t>
      </w:r>
      <w:r w:rsidR="00B450E3">
        <w:t>In lights of these results, we can conclude that the average weekly DRF in the general population lies between 1 and 3 dream reports per week.</w:t>
      </w:r>
    </w:p>
    <w:p w14:paraId="02F3745C" w14:textId="77777777" w:rsidR="00D53DF2" w:rsidRDefault="00D53DF2" w:rsidP="00D53DF2">
      <w:pPr>
        <w:pStyle w:val="Titre2"/>
      </w:pPr>
      <w:bookmarkStart w:id="32" w:name="_Toc490657999"/>
      <w:r>
        <w:t>Intra-individuals variability</w:t>
      </w:r>
      <w:bookmarkEnd w:id="32"/>
      <w:r>
        <w:t xml:space="preserve"> </w:t>
      </w:r>
    </w:p>
    <w:p w14:paraId="20B4E0FE" w14:textId="5DF01BEA" w:rsidR="00D34B19" w:rsidRPr="00D34B19" w:rsidRDefault="00336617" w:rsidP="00D34B19">
      <w:r>
        <w:t>Daily experience suggest that our ability to recall dream fluctuate over time. Investigating this issue using the diary technique</w:t>
      </w:r>
      <w:r w:rsidR="00447DF2">
        <w:t xml:space="preserve"> in 169 participants</w:t>
      </w:r>
      <w:r>
        <w:t xml:space="preserve">, Schredl reported that the stability of DRF was very high over a period of one month </w:t>
      </w:r>
      <w:r>
        <w:fldChar w:fldCharType="begin"/>
      </w:r>
      <w:r>
        <w:instrText xml:space="preserve"> ADDIN ZOTERO_ITEM CSL_CITATION {"citationID":"MFKj7HA2","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fldChar w:fldCharType="separate"/>
      </w:r>
      <w:r w:rsidRPr="00336617">
        <w:t>(Schredl and Fulda 2005)</w:t>
      </w:r>
      <w:r>
        <w:fldChar w:fldCharType="end"/>
      </w:r>
      <w:r>
        <w:t xml:space="preserve">. Similarly, he reported </w:t>
      </w:r>
      <w:r w:rsidR="00447DF2">
        <w:t xml:space="preserve">high DRF stability coefficients in a sample of older adults who had been interviewed weekly about their dream life over a period of 26 weeks </w:t>
      </w:r>
      <w:r w:rsidR="00447DF2">
        <w:fldChar w:fldCharType="begin"/>
      </w:r>
      <w:r w:rsidR="00447DF2">
        <w:instrText xml:space="preserve"> ADDIN ZOTERO_ITEM CSL_CITATION {"citationID":"9CYLb7uN","properties":{"formattedCitation":"(Schredl et al. 2001)","plainCitation":"(Schredl et al. 2001)"},"citationItems":[{"id":1262,"uris":["http://zotero.org/users/2461669/items/IATIW5KX"],"uri":["http://zotero.org/users/2461669/items/IATIW5KX"],"itemData":{"id":1262,"type":"article-journal","title":"Reliability in Dream Research: A Methodological Note","container-title":"Consciousness and Cognition","page":"496-502","volume":"10","issue":"4","source":"CrossRef","DOI":"10.1006/ccog.2001.0522","ISSN":"10538100","shortTitle":"Reliability in Dream Research","language":"en","author":[{"family":"Schredl","given":"Michael"},{"family":"Funkhouser","given":"Arthur T."},{"family":"Cornu","given":"Claude M."},{"family":"Hirsbrunner","given":"Hans-Peter"},{"family":"Bahro","given":"Marcel"}],"issued":{"date-parts":[["2001",12]]}}}],"schema":"https://github.com/citation-style-language/schema/raw/master/csl-citation.json"} </w:instrText>
      </w:r>
      <w:r w:rsidR="00447DF2">
        <w:fldChar w:fldCharType="separate"/>
      </w:r>
      <w:r w:rsidR="00447DF2" w:rsidRPr="00447DF2">
        <w:t>(Schredl et al. 2001)</w:t>
      </w:r>
      <w:r w:rsidR="00447DF2">
        <w:fldChar w:fldCharType="end"/>
      </w:r>
      <w:r w:rsidR="00447DF2">
        <w:t xml:space="preserve">. </w:t>
      </w:r>
      <w:r w:rsidR="00151488">
        <w:t xml:space="preserve">However, to our knowledge, there are no studies evaluating the stability of DRF in the same individuals over an extended period of time. </w:t>
      </w:r>
    </w:p>
    <w:p w14:paraId="2D49F7D1" w14:textId="507DF2D6" w:rsidR="00D53DF2" w:rsidRDefault="00D53DF2" w:rsidP="008D5718">
      <w:pPr>
        <w:pStyle w:val="Titre2"/>
      </w:pPr>
      <w:bookmarkStart w:id="33" w:name="_Toc490658000"/>
      <w:r>
        <w:t>Inter-individuals variability</w:t>
      </w:r>
      <w:bookmarkEnd w:id="33"/>
      <w:r>
        <w:t xml:space="preserve"> </w:t>
      </w:r>
    </w:p>
    <w:p w14:paraId="1822928E" w14:textId="78762BB2" w:rsidR="00686ED6" w:rsidRPr="00686ED6" w:rsidRDefault="00BD4D3C" w:rsidP="00686ED6">
      <w:r>
        <w:t>DRF vary drastically between individuals</w:t>
      </w:r>
      <w:r w:rsidR="00686ED6" w:rsidRPr="00B450E3">
        <w:t xml:space="preserve">: some persons almost never recall </w:t>
      </w:r>
      <w:r w:rsidR="00686ED6">
        <w:t>a dream, whereas others can relate one or several dreams every morning.</w:t>
      </w:r>
      <w:r w:rsidR="004579F1">
        <w:t xml:space="preserve"> In an Austrian sample of 1000 </w:t>
      </w:r>
      <w:r w:rsidR="005B2F50">
        <w:t>persons</w:t>
      </w:r>
      <w:r w:rsidR="004579F1">
        <w:t xml:space="preserve">, </w:t>
      </w:r>
      <w:r w:rsidR="000322F7">
        <w:fldChar w:fldCharType="begin"/>
      </w:r>
      <w:r w:rsidR="000322F7">
        <w:instrText xml:space="preserve"> ADDIN ZOTERO_ITEM CSL_CITATION {"citationID":"CSNwGY1n","properties":{"formattedCitation":"(Stepansky et al. 1998)","plainCitation":"(Stepansky et al. 1998)"},"citationItems":[{"id":1264,"uris":["http://zotero.org/users/2461669/items/GXJ9KBQR"],"uri":["http://zotero.org/users/2461669/items/GXJ9KBQR"],"itemData":{"id":1264,"type":"article-journal","title":"Austrian dream behavior: Results of a representative population survey.","container-title":"Dreaming","page":"23","volume":"8","issue":"1","author":[{"family":"Stepansky","given":"R."},{"family":"Holzinger","given":"B."},{"family":"Schmeiser-Rieder","given":"A."},{"family":"Saletu","given":"B."},{"family":"Kunze","given":"M."},{"family":"Zeitlhofer","given":"J."}],"issued":{"date-parts":[["1998"]]}}}],"schema":"https://github.com/citation-style-language/schema/raw/master/csl-citation.json"} </w:instrText>
      </w:r>
      <w:r w:rsidR="000322F7">
        <w:fldChar w:fldCharType="separate"/>
      </w:r>
      <w:r w:rsidR="000322F7" w:rsidRPr="000322F7">
        <w:t xml:space="preserve">Stepansky et al. </w:t>
      </w:r>
      <w:r w:rsidR="000322F7">
        <w:t>(</w:t>
      </w:r>
      <w:r w:rsidR="000322F7" w:rsidRPr="000322F7">
        <w:t>1998)</w:t>
      </w:r>
      <w:r w:rsidR="000322F7">
        <w:fldChar w:fldCharType="end"/>
      </w:r>
      <w:r w:rsidR="000322F7">
        <w:t xml:space="preserve"> reported </w:t>
      </w:r>
      <w:r w:rsidR="005B2F50">
        <w:t xml:space="preserve">that 31% of the participants reported 10 dreams or more per month, 37% reported between one and nine dreams per month, and 32% reported less than one dream per month. </w:t>
      </w:r>
      <w:r w:rsidR="00A648C7">
        <w:t xml:space="preserve">In a sample of 285 German students, </w:t>
      </w:r>
      <w:r w:rsidR="00A648C7">
        <w:fldChar w:fldCharType="begin"/>
      </w:r>
      <w:r w:rsidR="00A648C7">
        <w:instrText xml:space="preserve"> ADDIN ZOTERO_ITEM CSL_CITATION {"citationID":"LsiJ45mA","properties":{"formattedCitation":"(Schredl 2002)","plainCitation":"(Schredl 2002)"},"citationItems":[{"id":1256,"uris":["http://zotero.org/users/2461669/items/T37KJPHD"],"uri":["http://zotero.org/users/2461669/items/T37KJPHD"],"itemData":{"id":1256,"type":"article-journal","title":"Questionnaires and diaries as research instruments in dream research: Methodological issues.","container-title":"Dreaming","page":"17","volume":"12","issue":"1","author":[{"family":"Schredl","given":"Michael"}],"issued":{"date-parts":[["2002"]]}}}],"schema":"https://github.com/citation-style-language/schema/raw/master/csl-citation.json"} </w:instrText>
      </w:r>
      <w:r w:rsidR="00A648C7">
        <w:fldChar w:fldCharType="separate"/>
      </w:r>
      <w:r w:rsidR="00A648C7" w:rsidRPr="00A648C7">
        <w:t xml:space="preserve">Schredl </w:t>
      </w:r>
      <w:r w:rsidR="00A648C7">
        <w:t>(</w:t>
      </w:r>
      <w:r w:rsidR="00A648C7" w:rsidRPr="00A648C7">
        <w:t>2002)</w:t>
      </w:r>
      <w:r w:rsidR="00A648C7">
        <w:fldChar w:fldCharType="end"/>
      </w:r>
      <w:r w:rsidR="00A648C7">
        <w:t xml:space="preserve"> </w:t>
      </w:r>
      <w:r w:rsidR="004E1100">
        <w:t xml:space="preserve">found that 44% reported dreams four or more times per weeks, 44% reported a dream one time per week and  12% reported a dream less than one time per month. </w:t>
      </w:r>
      <w:r w:rsidR="007E78D3">
        <w:t xml:space="preserve">This variability allows to differentiate behavioral profiles of DRF: high dream recallers (HR), who can relate a dream almost every morning (e.g. more than 5 times a week, </w:t>
      </w:r>
      <w:r w:rsidR="007E78D3">
        <w:fldChar w:fldCharType="begin"/>
      </w:r>
      <w:r w:rsidR="007E78D3">
        <w:instrText xml:space="preserve"> ADDIN ZOTERO_ITEM CSL_CITATION {"citationID":"UOpaoFmJ","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7E78D3">
        <w:fldChar w:fldCharType="separate"/>
      </w:r>
      <w:r w:rsidR="007E78D3" w:rsidRPr="007E78D3">
        <w:t>Schredl and Fulda 2005)</w:t>
      </w:r>
      <w:r w:rsidR="007E78D3">
        <w:fldChar w:fldCharType="end"/>
      </w:r>
      <w:r w:rsidR="007E78D3">
        <w:t xml:space="preserve"> and low dream recallers (LR), who almost never recall a dream (e.g. less than one dream per month, </w:t>
      </w:r>
      <w:r w:rsidR="007E78D3">
        <w:fldChar w:fldCharType="begin"/>
      </w:r>
      <w:r w:rsidR="007E78D3">
        <w:instrText xml:space="preserve"> ADDIN ZOTERO_ITEM CSL_CITATION {"citationID":"Z9mi4PMn","properties":{"formattedCitation":"(Goodenough et al. 1959)","plainCitation":"(Goodenough et al. 1959)"},"citationItems":[{"id":1235,"uris":["http://zotero.org/users/2461669/items/I9FTX7JC"],"uri":["http://zotero.org/users/2461669/items/I9FTX7JC"],"itemData":{"id":1235,"type":"article-journal","title":"A comparison of\" dreamers\" and\" nondreamers\": Eye movements, electroencephalograms, and the recall of dreams.","container-title":"The Journal of Abnormal and Social Psychology","page":"295","volume":"59","issue":"3","author":[{"family":"Goodenough","given":"Donald R."},{"family":"Shapiro","given":"Arthur"},{"family":"Holden","given":"Melvin"},{"family":"Steinschriber","given":"Leonard"}],"issued":{"date-parts":[["1959"]]}}}],"schema":"https://github.com/citation-style-language/schema/raw/master/csl-citation.json"} </w:instrText>
      </w:r>
      <w:r w:rsidR="007E78D3">
        <w:fldChar w:fldCharType="separate"/>
      </w:r>
      <w:r w:rsidR="007E78D3" w:rsidRPr="007E78D3">
        <w:t>Goodenough et al. 1959)</w:t>
      </w:r>
      <w:r w:rsidR="007E78D3">
        <w:fldChar w:fldCharType="end"/>
      </w:r>
      <w:r w:rsidR="007E78D3">
        <w:t>.</w:t>
      </w:r>
      <w:r w:rsidR="00CB56A8">
        <w:t xml:space="preserve"> Importantly, </w:t>
      </w:r>
      <w:r w:rsidR="005816D2">
        <w:t>the frequency of HR is higher in the general population</w:t>
      </w:r>
      <w:r w:rsidR="00D776D2">
        <w:t xml:space="preserve">, and even more in young and/or student </w:t>
      </w:r>
      <w:r w:rsidR="00637084">
        <w:t>sample</w:t>
      </w:r>
      <w:r w:rsidR="00D776D2">
        <w:t xml:space="preserve"> </w:t>
      </w:r>
      <w:r w:rsidR="00D776D2">
        <w:fldChar w:fldCharType="begin"/>
      </w:r>
      <w:r w:rsidR="00D776D2">
        <w:instrText xml:space="preserve"> ADDIN ZOTERO_ITEM CSL_CITATION {"citationID":"UL3TqZrg","properties":{"formattedCitation":"(Schredl and Fulda 2005)","plainCitation":"(Schredl and Fulda 2005)"},"citationItems":[{"id":1260,"uris":["http://zotero.org/users/2461669/items/8GWI9XDN"],"uri":["http://zotero.org/users/2461669/items/8GWI9XDN"],"itemData":{"id":1260,"type":"article-journal","title":"Reliability and Stability of Dream Recall Frequency.","container-title":"Dreaming","page":"240-244","volume":"15","issue":"4","source":"CrossRef","DOI":"10.1037/1053-0797.15.4.240","ISSN":"1053-0797","language":"en","author":[{"family":"Schredl","given":"Michael"},{"family":"Fulda","given":"Stephany"}],"issued":{"date-parts":[["2005"]]}}}],"schema":"https://github.com/citation-style-language/schema/raw/master/csl-citation.json"} </w:instrText>
      </w:r>
      <w:r w:rsidR="00D776D2">
        <w:fldChar w:fldCharType="separate"/>
      </w:r>
      <w:r w:rsidR="00D776D2" w:rsidRPr="00D776D2">
        <w:t>(Schredl and Fulda 2005)</w:t>
      </w:r>
      <w:r w:rsidR="00D776D2">
        <w:fldChar w:fldCharType="end"/>
      </w:r>
      <w:r w:rsidR="00A362BF">
        <w:t xml:space="preserve">. </w:t>
      </w:r>
    </w:p>
    <w:p w14:paraId="31D4BCA2" w14:textId="28325AC4" w:rsidR="00634FA1" w:rsidRDefault="00634FA1" w:rsidP="00634FA1">
      <w:pPr>
        <w:pStyle w:val="Titre1"/>
      </w:pPr>
      <w:bookmarkStart w:id="34" w:name="_Toc490658001"/>
      <w:r>
        <w:t>Parameters correlated with DRF</w:t>
      </w:r>
      <w:bookmarkEnd w:id="34"/>
    </w:p>
    <w:p w14:paraId="7AACCF6E" w14:textId="0AA19B4A" w:rsidR="00027774" w:rsidRPr="00027774" w:rsidRDefault="00690078" w:rsidP="00690078">
      <w:r>
        <w:t xml:space="preserve">The identification of factors co-varying with - and thus influencing - DRF both in frequency and quality has been studied extensively in both the laboratory and the home environment. The main factors </w:t>
      </w:r>
      <w:r w:rsidR="001416B2">
        <w:t>are as follows</w:t>
      </w:r>
      <w:r w:rsidR="00027774">
        <w:t xml:space="preserve"> </w:t>
      </w:r>
      <w:r w:rsidR="00027774">
        <w:fldChar w:fldCharType="begin"/>
      </w:r>
      <w:r w:rsidR="00C43AFF">
        <w:instrText xml:space="preserve"> ADDIN ZOTERO_ITEM CSL_CITATION {"citationID":"pvL2yLeN","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027774">
        <w:fldChar w:fldCharType="separate"/>
      </w:r>
      <w:r w:rsidR="00C43AFF" w:rsidRPr="00C43AFF">
        <w:t>(</w:t>
      </w:r>
      <w:r w:rsidR="00C43AFF">
        <w:t xml:space="preserve">reviewed in </w:t>
      </w:r>
      <w:r w:rsidR="00C43AFF" w:rsidRPr="00C43AFF">
        <w:t>Ruby 2011; Blagrove and Pace-Schott 2010)</w:t>
      </w:r>
      <w:r w:rsidR="00027774">
        <w:fldChar w:fldCharType="end"/>
      </w:r>
      <w:r w:rsidR="00D50CE6">
        <w:t xml:space="preserve">. </w:t>
      </w:r>
    </w:p>
    <w:p w14:paraId="49554E1F" w14:textId="33BE391F" w:rsidR="00634FA1" w:rsidRDefault="00634FA1" w:rsidP="00634FA1">
      <w:pPr>
        <w:pStyle w:val="Titre2"/>
      </w:pPr>
      <w:bookmarkStart w:id="35" w:name="_Ref490596313"/>
      <w:bookmarkStart w:id="36" w:name="_Toc490658002"/>
      <w:r>
        <w:t>Psychological factors</w:t>
      </w:r>
      <w:bookmarkEnd w:id="35"/>
      <w:bookmarkEnd w:id="36"/>
    </w:p>
    <w:p w14:paraId="4E55AA24" w14:textId="398B0E80" w:rsidR="00131F51" w:rsidRDefault="00735FD4" w:rsidP="00131F51">
      <w:r>
        <w:t xml:space="preserve">First, increased professional or personal stress is positively associated with DRF </w:t>
      </w:r>
      <w:r w:rsidR="004E6475">
        <w:fldChar w:fldCharType="begin"/>
      </w:r>
      <w:r w:rsidR="004E6475">
        <w:instrText xml:space="preserve"> ADDIN ZOTERO_ITEM CSL_CITATION {"citationID":"DyJoUxAU","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4E6475">
        <w:fldChar w:fldCharType="separate"/>
      </w:r>
      <w:r w:rsidR="004E6475" w:rsidRPr="004E6475">
        <w:t>(Schredl 1999)</w:t>
      </w:r>
      <w:r w:rsidR="004E6475">
        <w:fldChar w:fldCharType="end"/>
      </w:r>
      <w:r w:rsidR="004E6475">
        <w:t>. Similarly, an interest in dreams, or a positive attitude towards dreams in general is clearly associated with DR</w:t>
      </w:r>
      <w:r w:rsidR="00236AE3">
        <w:t xml:space="preserve">F, as is frequent day-dreaming and </w:t>
      </w:r>
      <w:r w:rsidR="004E6475">
        <w:t xml:space="preserve">rich fantasy life </w:t>
      </w:r>
      <w:r w:rsidR="004E6475">
        <w:fldChar w:fldCharType="begin"/>
      </w:r>
      <w:r w:rsidR="004E6475">
        <w:instrText xml:space="preserve"> ADDIN ZOTERO_ITEM CSL_CITATION {"citationID":"OvkHxY0v","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rsidR="004E6475">
        <w:fldChar w:fldCharType="separate"/>
      </w:r>
      <w:r w:rsidR="004E6475" w:rsidRPr="004E6475">
        <w:t>(Schredl et al. 2003)</w:t>
      </w:r>
      <w:r w:rsidR="004E6475">
        <w:fldChar w:fldCharType="end"/>
      </w:r>
      <w:r w:rsidR="00131F51">
        <w:t>.</w:t>
      </w:r>
      <w:r w:rsidR="004E6475">
        <w:t xml:space="preserve"> </w:t>
      </w:r>
      <w:r w:rsidR="002411C1">
        <w:t>DRF decreases with age and tends to be higher in w</w:t>
      </w:r>
      <w:r w:rsidR="005469B6">
        <w:t xml:space="preserve">omen, who are </w:t>
      </w:r>
      <w:r w:rsidR="002411C1">
        <w:t xml:space="preserve">also </w:t>
      </w:r>
      <w:r w:rsidR="005469B6">
        <w:t>typically</w:t>
      </w:r>
      <w:r w:rsidR="002411C1">
        <w:t xml:space="preserve"> more interested in dreams </w:t>
      </w:r>
      <w:r w:rsidR="005469B6">
        <w:fldChar w:fldCharType="begin"/>
      </w:r>
      <w:r w:rsidR="002411C1">
        <w:instrText xml:space="preserve"> ADDIN ZOTERO_ITEM CSL_CITATION {"citationID":"eomEY0Lx","properties":{"formattedCitation":"(Schredl and Reinhard 2008; Schredl 2008)","plainCitation":"(Schredl and Reinhard 2008; Schredl 2008)"},"citationItems":[{"id":1179,"uris":["http://zotero.org/users/2461669/items/2S68TECF"],"uri":["http://zotero.org/users/2461669/items/2S68TECF"],"itemData":{"id":1179,"type":"article-journal","title":"Gender differences in dream recall: a meta-analysis","container-title":"Journal of Sleep Research","page":"125-131","volume":"17","issue":"2","source":"CrossRef","DOI":"10.1111/j.1365-2869.2008.00626.x","ISSN":"0962-1105, 1365-2869","shortTitle":"Gender differences in dream recall","language":"en","author":[{"family":"Schredl","given":"Michael"},{"family":"Reinhard","given":"Iris"}],"issued":{"date-parts":[["2008",6]]}}},{"id":1150,"uris":["http://zotero.org/users/2461669/items/ZVF4738S"],"uri":["http://zotero.org/users/2461669/items/ZVF4738S"],"itemData":{"id":1150,"type":"article-journal","title":"Dream recall frequency in a representative German sample","container-title":"Perceptual and motor skills","page":"699–702","volume":"106","issue":"3","source":"Google Scholar","author":[{"family":"Schredl","given":"Michael"}],"issued":{"date-parts":[["2008"]]}}}],"schema":"https://github.com/citation-style-language/schema/raw/master/csl-citation.json"} </w:instrText>
      </w:r>
      <w:r w:rsidR="005469B6">
        <w:fldChar w:fldCharType="separate"/>
      </w:r>
      <w:r w:rsidR="002411C1" w:rsidRPr="002411C1">
        <w:t>(Schredl and Reinhard 2008; Schredl 2008)</w:t>
      </w:r>
      <w:r w:rsidR="005469B6">
        <w:fldChar w:fldCharType="end"/>
      </w:r>
      <w:r w:rsidR="005469B6">
        <w:t xml:space="preserve">. </w:t>
      </w:r>
      <w:r w:rsidR="00131F51">
        <w:t xml:space="preserve">Regarding personality dimensions, studies have found positive correlations between DRF and thin boundaries, anxiety, and openness to experience. However, most of the correlations </w:t>
      </w:r>
      <w:r w:rsidR="00CC6686">
        <w:t xml:space="preserve">between DRF and personality traits </w:t>
      </w:r>
      <w:r w:rsidR="00EE1C9F">
        <w:t>are low and explain</w:t>
      </w:r>
      <w:r w:rsidR="00131F51">
        <w:t xml:space="preserve"> only a small percentage of the </w:t>
      </w:r>
      <w:r w:rsidR="00EE1C9F">
        <w:t xml:space="preserve">total </w:t>
      </w:r>
      <w:r w:rsidR="00131F51">
        <w:t xml:space="preserve">variance. </w:t>
      </w:r>
      <w:r w:rsidR="00F02C35">
        <w:t xml:space="preserve">Regarding cognitive abilities, </w:t>
      </w:r>
      <w:r w:rsidR="00236AE3">
        <w:t xml:space="preserve">several studies have consistently reported that DRF is positively correlated with creativity. </w:t>
      </w:r>
      <w:r w:rsidR="00B61996">
        <w:t xml:space="preserve">A simple explanation </w:t>
      </w:r>
      <w:r w:rsidR="00B61996" w:rsidRPr="00B61996">
        <w:t>of why individuals differ in their ability to remember dreams</w:t>
      </w:r>
      <w:r w:rsidR="00B61996">
        <w:t xml:space="preserve"> could be because</w:t>
      </w:r>
      <w:r w:rsidR="00B61996" w:rsidRPr="00B61996">
        <w:t xml:space="preserve"> they differ in </w:t>
      </w:r>
      <w:r w:rsidR="00B61996">
        <w:t>some more general memory abilities (verbal, visual, short and long term). However, the literature</w:t>
      </w:r>
      <w:r w:rsidR="00236AE3">
        <w:t xml:space="preserve"> yielded contradictory results</w:t>
      </w:r>
      <w:r w:rsidR="00A57F2A">
        <w:t xml:space="preserve">, with some support for a positive association between DRF and visual memory, </w:t>
      </w:r>
      <w:r w:rsidR="00A57F2A" w:rsidRPr="00A57F2A">
        <w:t xml:space="preserve">but also evidence against it </w:t>
      </w:r>
      <w:r w:rsidR="00A57F2A">
        <w:t>for verbal and visual material</w:t>
      </w:r>
      <w:r w:rsidR="00A57F2A" w:rsidRPr="00A57F2A">
        <w:t xml:space="preserve"> and short-or long-term story narrative recall</w:t>
      </w:r>
      <w:r w:rsidR="00236AE3">
        <w:t xml:space="preserve"> </w:t>
      </w:r>
      <w:r w:rsidR="00A57F2A">
        <w:fldChar w:fldCharType="begin"/>
      </w:r>
      <w:r w:rsidR="00A57F2A">
        <w:instrText xml:space="preserve"> ADDIN ZOTERO_ITEM CSL_CITATION {"citationID":"hu2uxeo6","properties":{"formattedCitation":"(Ruby 2011; Blagrove and Pace-Schott 2010)","plainCitation":"(Ruby 2011; Blagrove and Pace-Schott 2010)"},"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schema":"https://github.com/citation-style-language/schema/raw/master/csl-citation.json"} </w:instrText>
      </w:r>
      <w:r w:rsidR="00A57F2A">
        <w:fldChar w:fldCharType="separate"/>
      </w:r>
      <w:r w:rsidR="00A57F2A" w:rsidRPr="00A57F2A">
        <w:t>(Ruby 2011; Blagrove and Pace-Schott 2010)</w:t>
      </w:r>
      <w:r w:rsidR="00A57F2A">
        <w:fldChar w:fldCharType="end"/>
      </w:r>
      <w:r w:rsidR="00A57F2A">
        <w:t>.</w:t>
      </w:r>
    </w:p>
    <w:p w14:paraId="3D820956" w14:textId="40ACFFD5" w:rsidR="005469B6" w:rsidRDefault="005469B6" w:rsidP="00634FA1">
      <w:pPr>
        <w:pStyle w:val="Titre2"/>
      </w:pPr>
      <w:bookmarkStart w:id="37" w:name="_Ref490595152"/>
      <w:bookmarkStart w:id="38" w:name="_Toc490658003"/>
      <w:r>
        <w:t>Sleep parameters</w:t>
      </w:r>
      <w:bookmarkEnd w:id="37"/>
      <w:bookmarkEnd w:id="38"/>
    </w:p>
    <w:p w14:paraId="71DFBBA3" w14:textId="4BB68B9F" w:rsidR="004637BA" w:rsidRDefault="004637BA" w:rsidP="004637BA">
      <w:r>
        <w:t>First,</w:t>
      </w:r>
      <w:r w:rsidR="0080470B" w:rsidRPr="0080470B">
        <w:rPr>
          <w:sz w:val="19"/>
          <w:szCs w:val="19"/>
        </w:rPr>
        <w:t xml:space="preserve"> </w:t>
      </w:r>
      <w:r w:rsidR="0080470B" w:rsidRPr="0080470B">
        <w:t>DRF varies according to the s</w:t>
      </w:r>
      <w:r w:rsidR="0080470B">
        <w:t xml:space="preserve">leep stage preceding awakening </w:t>
      </w:r>
      <w:r w:rsidR="0080470B">
        <w:fldChar w:fldCharType="begin"/>
      </w:r>
      <w:r w:rsidR="0080470B">
        <w:instrText xml:space="preserve"> ADDIN ZOTERO_ITEM CSL_CITATION {"citationID":"lV6dsx6b","properties":{"formattedCitation":"(Nielsen 2000)","plainCitation":"(Nielsen 2000)"},"citationItems":[{"id":151,"uris":["http://zotero.org/users/2461669/items/XP7ACIRD"],"uri":["http://zotero.org/users/2461669/items/XP7ACIRD"],"itemData":{"id":151,"type":"article-journal","title":"A review of mentation in REM and NREM sleep:“covert” REM sleep as a possible reconciliation of two opposing models","container-title":"Behavioral and Brain Sciences","page":"851–866","volume":"23","issue":"06","source":"Google Scholar","shortTitle":"A review of mentation in REM and NREM sleep","author":[{"family":"Nielsen","given":"Tore A."}],"issued":{"date-parts":[["2000"]]}}}],"schema":"https://github.com/citation-style-language/schema/raw/master/csl-citation.json"} </w:instrText>
      </w:r>
      <w:r w:rsidR="0080470B">
        <w:fldChar w:fldCharType="separate"/>
      </w:r>
      <w:r w:rsidR="0080470B" w:rsidRPr="0080470B">
        <w:t xml:space="preserve">(Nielsen </w:t>
      </w:r>
      <w:r w:rsidR="0080470B">
        <w:t>(</w:t>
      </w:r>
      <w:r w:rsidR="0080470B" w:rsidRPr="0080470B">
        <w:t>2000)</w:t>
      </w:r>
      <w:r w:rsidR="0080470B">
        <w:fldChar w:fldCharType="end"/>
      </w:r>
      <w:r w:rsidR="0080470B" w:rsidRPr="0080470B">
        <w:t xml:space="preserve"> for a review). More dream reports are obtained after an awakening during </w:t>
      </w:r>
      <w:r w:rsidR="0080470B">
        <w:t>REM</w:t>
      </w:r>
      <w:r w:rsidR="0080470B" w:rsidRPr="0080470B">
        <w:t xml:space="preserve"> sleep than after an awakening during </w:t>
      </w:r>
      <w:r w:rsidR="0080470B">
        <w:t>NREM</w:t>
      </w:r>
      <w:r w:rsidR="0080470B" w:rsidRPr="0080470B">
        <w:t xml:space="preserve"> sleep. These results inspired the REM sleep hypothesis of dreaming </w:t>
      </w:r>
      <w:r w:rsidR="0080470B">
        <w:t xml:space="preserve">discussed earlier in this thesis. </w:t>
      </w:r>
      <w:r>
        <w:t>However, when a dream is not reported on awakening, there is no method of establishing whether it did not happen or was forgotten. This idea was rightly pointed out by Conduit: “</w:t>
      </w:r>
      <w:r w:rsidRPr="00E46925">
        <w:rPr>
          <w:i/>
        </w:rPr>
        <w:t>An ongoing assumption made by sleep scientists is that since dreams are more often recalled on awakening from REM sleep, dreams must occur more often during this sleep stage. An alternative hypothesis is that cognition occurs throughout sleep, but the recall of mentation differs on awakenings”</w:t>
      </w:r>
      <w:r w:rsidRPr="00E46925">
        <w:t xml:space="preserve"> (Conduit, Crewther, and Coleman 2004).</w:t>
      </w:r>
      <w:r>
        <w:t xml:space="preserve"> </w:t>
      </w:r>
    </w:p>
    <w:p w14:paraId="46EF6F38" w14:textId="77777777" w:rsidR="00287E6F" w:rsidRDefault="004637BA" w:rsidP="00D4295B">
      <w:r>
        <w:t>This idea that DRF variability is not a matter of dream production during sleep, but of dream recall during awakening</w:t>
      </w:r>
      <w:r w:rsidR="0080470B">
        <w:t>,</w:t>
      </w:r>
      <w:r>
        <w:t xml:space="preserve"> is the core of several model</w:t>
      </w:r>
      <w:r w:rsidR="0080470B">
        <w:t>s</w:t>
      </w:r>
      <w:r>
        <w:t xml:space="preserve"> of dream recall </w:t>
      </w:r>
      <w:r w:rsidR="005C3589">
        <w:t>(</w:t>
      </w:r>
      <w:r>
        <w:t xml:space="preserve">detailed </w:t>
      </w:r>
      <w:r w:rsidR="001D5C34">
        <w:t xml:space="preserve">later </w:t>
      </w:r>
      <w:r>
        <w:t xml:space="preserve">in the </w:t>
      </w:r>
      <w:r w:rsidR="0080470B">
        <w:t>section on dream recall theories</w:t>
      </w:r>
      <w:r w:rsidR="005C3589">
        <w:t xml:space="preserve">), among which the arousal-retrieval model is one of the most significant. In its simplest form, it claims that a period of wakefulness must occur just after dreaming so that the dream content can be transferred from short term to long term memory </w:t>
      </w:r>
      <w:r w:rsidR="005C3589">
        <w:fldChar w:fldCharType="begin"/>
      </w:r>
      <w:r w:rsidR="005C3589">
        <w:instrText xml:space="preserve"> ADDIN ZOTERO_ITEM CSL_CITATION {"citationID":"p6BiBKzd","properties":{"formattedCitation":"(Koulack and Goodenough 1976)","plainCitation":"(Koulack and Goodenough 1976)"},"citationItems":[{"id":417,"uris":["http://zotero.org/users/2461669/items/CS75BQG5"],"uri":["http://zotero.org/users/2461669/items/CS75BQG5"],"itemData":{"id":417,"type":"article-journal","title":"Dream recall and dream recall failure: An arousal-retrieval model.","container-title":"Psychological Bulletin","page":"975","volume":"83","issue":"5","author":[{"family":"Koulack","given":"David"},{"family":"Goodenough","given":"Donald R."}],"issued":{"date-parts":[["1976"]]}}}],"schema":"https://github.com/citation-style-language/schema/raw/master/csl-citation.json"} </w:instrText>
      </w:r>
      <w:r w:rsidR="005C3589">
        <w:fldChar w:fldCharType="separate"/>
      </w:r>
      <w:r w:rsidR="005C3589" w:rsidRPr="00B70DE4">
        <w:t>(Koulack and Goodenough 1976)</w:t>
      </w:r>
      <w:r w:rsidR="005C3589">
        <w:fldChar w:fldCharType="end"/>
      </w:r>
      <w:r w:rsidR="005C3589">
        <w:t xml:space="preserve">. </w:t>
      </w:r>
    </w:p>
    <w:p w14:paraId="3439BAEA" w14:textId="61AB6157" w:rsidR="00D4295B" w:rsidRDefault="005C3589" w:rsidP="00D4295B">
      <w:r>
        <w:t xml:space="preserve">Several studies support this model. </w:t>
      </w:r>
      <w:r w:rsidR="00287E6F" w:rsidRPr="00287E6F">
        <w:t xml:space="preserve">First, using retrospective evaluation, Schredl et al. (2003) found a positive correlation between the number of nocturnal awakenings and DRF. Second, De Gennaro et al. (2010) reported that recovery sleep following a full night of sleep deprivation was characterized by an almost complete abolition of dream recall, paralleled with a lower number of nocturnal awakenings, which could, according to them, have </w:t>
      </w:r>
      <w:r w:rsidR="00287E6F" w:rsidRPr="00287E6F">
        <w:rPr>
          <w:i/>
        </w:rPr>
        <w:t>“reduced the contents available in memory as possible cues for retrieval of dream experiences at morning”</w:t>
      </w:r>
      <w:r w:rsidR="00287E6F">
        <w:rPr>
          <w:i/>
        </w:rPr>
        <w:t>.</w:t>
      </w:r>
      <w:r>
        <w:t xml:space="preserve"> </w:t>
      </w:r>
      <w:r w:rsidR="00ED1A35">
        <w:t>Finally, t</w:t>
      </w:r>
      <w:r w:rsidR="0089776D">
        <w:t xml:space="preserve">hese results were recently reinforced by a full-night PSG </w:t>
      </w:r>
      <w:r w:rsidR="00B350F6">
        <w:t>study</w:t>
      </w:r>
      <w:r w:rsidR="0089776D">
        <w:t xml:space="preserve"> in 36 subjects (18 HR</w:t>
      </w:r>
      <w:r w:rsidR="00B350F6">
        <w:t xml:space="preserve"> </w:t>
      </w:r>
      <w:r w:rsidR="0089776D">
        <w:t xml:space="preserve">and 18 LR; </w:t>
      </w:r>
      <w:r w:rsidR="00B350F6">
        <w:fldChar w:fldCharType="begin"/>
      </w:r>
      <w:r w:rsidR="00B350F6">
        <w:instrText xml:space="preserve"> ADDIN ZOTERO_ITEM CSL_CITATION {"citationID":"L2JJEH3Z","properties":{"formattedCitation":"(Eichenlaub et al. 2014)","plainCitation":"(Eichenlaub et al. 2014)"},"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schema":"https://github.com/citation-style-language/schema/raw/master/csl-citation.json"} </w:instrText>
      </w:r>
      <w:r w:rsidR="00B350F6">
        <w:fldChar w:fldCharType="separate"/>
      </w:r>
      <w:r w:rsidR="00B350F6" w:rsidRPr="00B350F6">
        <w:t>Eichenlaub et al. 2014</w:t>
      </w:r>
      <w:r w:rsidR="00563EBD">
        <w:t xml:space="preserve">; </w:t>
      </w:r>
      <w:r w:rsidR="00563EBD">
        <w:fldChar w:fldCharType="begin"/>
      </w:r>
      <w:r w:rsidR="00563EBD">
        <w:instrText xml:space="preserve"> REF _Ref490486386 \h </w:instrText>
      </w:r>
      <w:r w:rsidR="00563EBD">
        <w:fldChar w:fldCharType="separate"/>
      </w:r>
      <w:r w:rsidR="002E0546">
        <w:t xml:space="preserve">Figure </w:t>
      </w:r>
      <w:r w:rsidR="002E0546">
        <w:rPr>
          <w:noProof/>
        </w:rPr>
        <w:t>5</w:t>
      </w:r>
      <w:r w:rsidR="00563EBD">
        <w:fldChar w:fldCharType="end"/>
      </w:r>
      <w:r w:rsidR="00B350F6" w:rsidRPr="00B350F6">
        <w:t>)</w:t>
      </w:r>
      <w:r w:rsidR="00B350F6">
        <w:fldChar w:fldCharType="end"/>
      </w:r>
      <w:r w:rsidR="00B350F6">
        <w:t xml:space="preserve">. </w:t>
      </w:r>
      <w:r w:rsidR="0089776D">
        <w:t xml:space="preserve">HR showed in average longer intra-sleep wakefulness than LR (~15min more on average). The number of awakenings (the number of phases composed of consecutive pages of awakening) was not significantly different between the 2 groups, but the mean duration of the awakenings was </w:t>
      </w:r>
      <w:r w:rsidR="0089776D" w:rsidRPr="0089776D">
        <w:t xml:space="preserve">(HR, 1.90 </w:t>
      </w:r>
      <w:r w:rsidR="0089776D">
        <w:t>± 0.91 min; LR, 0.95 ± 0.40 min</w:t>
      </w:r>
      <w:r w:rsidR="0089776D" w:rsidRPr="0089776D">
        <w:t>)</w:t>
      </w:r>
      <w:r w:rsidR="00ED1A35">
        <w:t>.</w:t>
      </w:r>
    </w:p>
    <w:p w14:paraId="2FA2777F" w14:textId="77777777" w:rsidR="00845185" w:rsidRDefault="00845185" w:rsidP="00845185">
      <w:pPr>
        <w:keepNext/>
      </w:pPr>
      <w:r>
        <w:rPr>
          <w:noProof/>
        </w:rPr>
        <w:drawing>
          <wp:inline distT="0" distB="0" distL="0" distR="0" wp14:anchorId="0418DE89" wp14:editId="1ACCDA42">
            <wp:extent cx="5760998" cy="433114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ro_JBE_sleep.png"/>
                    <pic:cNvPicPr/>
                  </pic:nvPicPr>
                  <pic:blipFill>
                    <a:blip r:embed="rId14">
                      <a:extLst>
                        <a:ext uri="{28A0092B-C50C-407E-A947-70E740481C1C}">
                          <a14:useLocalDpi xmlns:a14="http://schemas.microsoft.com/office/drawing/2010/main" val="0"/>
                        </a:ext>
                      </a:extLst>
                    </a:blip>
                    <a:stretch>
                      <a:fillRect/>
                    </a:stretch>
                  </pic:blipFill>
                  <pic:spPr>
                    <a:xfrm>
                      <a:off x="0" y="0"/>
                      <a:ext cx="5760998" cy="4331140"/>
                    </a:xfrm>
                    <a:prstGeom prst="rect">
                      <a:avLst/>
                    </a:prstGeom>
                  </pic:spPr>
                </pic:pic>
              </a:graphicData>
            </a:graphic>
          </wp:inline>
        </w:drawing>
      </w:r>
    </w:p>
    <w:p w14:paraId="3AE11B1C" w14:textId="55E13F59" w:rsidR="00845185" w:rsidRDefault="00845185" w:rsidP="00845185">
      <w:pPr>
        <w:pStyle w:val="Lgende"/>
      </w:pPr>
      <w:bookmarkStart w:id="39" w:name="_Ref490486386"/>
      <w:r>
        <w:t xml:space="preserve">Figure </w:t>
      </w:r>
      <w:r w:rsidR="00BE3A7A">
        <w:fldChar w:fldCharType="begin"/>
      </w:r>
      <w:r w:rsidR="00BE3A7A">
        <w:instrText xml:space="preserve"> SEQ Figure \* ARABIC </w:instrText>
      </w:r>
      <w:r w:rsidR="00BE3A7A">
        <w:fldChar w:fldCharType="separate"/>
      </w:r>
      <w:r w:rsidR="00B152FC">
        <w:rPr>
          <w:noProof/>
        </w:rPr>
        <w:t>5</w:t>
      </w:r>
      <w:r w:rsidR="00BE3A7A">
        <w:rPr>
          <w:noProof/>
        </w:rPr>
        <w:fldChar w:fldCharType="end"/>
      </w:r>
      <w:bookmarkEnd w:id="39"/>
      <w:r>
        <w:t>: Hypnograms of three representative HR (left) and three representative LR (right).</w:t>
      </w:r>
      <w:r w:rsidRPr="00845185">
        <w:rPr>
          <w:b w:val="0"/>
        </w:rPr>
        <w:t xml:space="preserve"> </w:t>
      </w:r>
      <w:r w:rsidR="005E3B4E">
        <w:rPr>
          <w:b w:val="0"/>
        </w:rPr>
        <w:t xml:space="preserve">Full night PSG recordings were acquired in the sleep lab in 18 HRs and 18 LRs. </w:t>
      </w:r>
      <w:r w:rsidRPr="00845185">
        <w:rPr>
          <w:b w:val="0"/>
        </w:rPr>
        <w:t xml:space="preserve">Wake: wakefulness (black); N1, N2, and N3: sleep stages N1 (very light gray), N2 (light gray), and N3 (dark gray), respectively; REM: REM sleep (medium gray); </w:t>
      </w:r>
      <w:proofErr w:type="spellStart"/>
      <w:r w:rsidRPr="00845185">
        <w:rPr>
          <w:b w:val="0"/>
        </w:rPr>
        <w:t>Ind</w:t>
      </w:r>
      <w:proofErr w:type="spellEnd"/>
      <w:r w:rsidRPr="00845185">
        <w:rPr>
          <w:b w:val="0"/>
        </w:rPr>
        <w:t xml:space="preserve">: pages for which the dominant sleep stage could not be determined; Mvts: movements. From these 6 examples, it can be observed that the wakefulness periods during the sleep period time are longer in </w:t>
      </w:r>
      <w:r>
        <w:rPr>
          <w:b w:val="0"/>
        </w:rPr>
        <w:t>HR</w:t>
      </w:r>
      <w:r w:rsidRPr="00845185">
        <w:rPr>
          <w:b w:val="0"/>
        </w:rPr>
        <w:t xml:space="preserve"> than in </w:t>
      </w:r>
      <w:r>
        <w:rPr>
          <w:b w:val="0"/>
        </w:rPr>
        <w:t>LR</w:t>
      </w:r>
      <w:r w:rsidRPr="00845185">
        <w:rPr>
          <w:b w:val="0"/>
        </w:rPr>
        <w:t xml:space="preserve">. Adapted from </w:t>
      </w:r>
      <w:r w:rsidRPr="00845185">
        <w:rPr>
          <w:b w:val="0"/>
        </w:rPr>
        <w:fldChar w:fldCharType="begin"/>
      </w:r>
      <w:r w:rsidRPr="00845185">
        <w:rPr>
          <w:b w:val="0"/>
        </w:rPr>
        <w:instrText xml:space="preserve"> ADDIN ZOTERO_ITEM CSL_CITATION {"citationID":"tqLTVjxU","properties":{"formattedCitation":"(Eichenlaub et al. 2014, 20)","plainCitation":"(Eichenlaub et al. 2014, 20)"},"citationItems":[{"id":72,"uris":["http://zotero.org/users/2461669/items/EAR73HXH"],"uri":["http://zotero.org/users/2461669/items/EAR73HXH"],"itemData":{"id":72,"type":"article-journal","title":"Brain Reactivity Differentiates Subjects with High and Low Dream Recall Frequencies during Both Sleep and Wakefulness","container-title":"Cerebral Cortex","page":"1206-1215","volume":"24","issue":"5","source":"CrossRef","DOI":"10.1093/cercor/bhs388","ISSN":"1047-3211, 1460-2199","language":"en","author":[{"family":"Eichenlaub","given":"Jean-Baptiste"},{"family":"Bertrand","given":"Olivier"},{"family":"Morlet","given":"Dominique"},{"family":"Ruby","given":"Perrine"}],"issued":{"date-parts":[["2014",5,1]]}},"locator":"20"}],"schema":"https://github.com/citation-style-language/schema/raw/master/csl-citation.json"} </w:instrText>
      </w:r>
      <w:r w:rsidRPr="00845185">
        <w:rPr>
          <w:b w:val="0"/>
        </w:rPr>
        <w:fldChar w:fldCharType="separate"/>
      </w:r>
      <w:r w:rsidRPr="00845185">
        <w:rPr>
          <w:b w:val="0"/>
        </w:rPr>
        <w:t>Eichenlaub et al. (2014</w:t>
      </w:r>
      <w:r w:rsidRPr="00845185">
        <w:rPr>
          <w:b w:val="0"/>
        </w:rPr>
        <w:fldChar w:fldCharType="end"/>
      </w:r>
      <w:r w:rsidRPr="00845185">
        <w:rPr>
          <w:b w:val="0"/>
        </w:rPr>
        <w:t>)</w:t>
      </w:r>
    </w:p>
    <w:p w14:paraId="68A2C8BC" w14:textId="135BD4B6" w:rsidR="00634FA1" w:rsidRDefault="003D7E97" w:rsidP="00634FA1">
      <w:pPr>
        <w:pStyle w:val="Titre2"/>
      </w:pPr>
      <w:bookmarkStart w:id="40" w:name="_Toc490658004"/>
      <w:r>
        <w:t>Neurop</w:t>
      </w:r>
      <w:r w:rsidR="00634FA1">
        <w:t>hysiological parameters</w:t>
      </w:r>
      <w:bookmarkEnd w:id="40"/>
    </w:p>
    <w:p w14:paraId="3A0EA028" w14:textId="241D3230" w:rsidR="003443D3" w:rsidRDefault="00BA1675" w:rsidP="00FF43C7">
      <w:r>
        <w:t xml:space="preserve">The neurophysiological parameters that covary with DRF had never been investigated until the doctoral </w:t>
      </w:r>
      <w:r w:rsidR="002F7289">
        <w:t>work</w:t>
      </w:r>
      <w:r>
        <w:t xml:space="preserve"> of Jean-Baptiste Eichenlaub, conducted </w:t>
      </w:r>
      <w:r w:rsidR="00E407F8">
        <w:t>with</w:t>
      </w:r>
      <w:r w:rsidR="002F7289">
        <w:t xml:space="preserve"> Perrine Ruby</w:t>
      </w:r>
      <w:r>
        <w:t xml:space="preserve"> a few years ago. </w:t>
      </w:r>
      <w:r w:rsidR="00FF43C7">
        <w:t xml:space="preserve">The present study follows on from </w:t>
      </w:r>
      <w:r w:rsidR="00D34438">
        <w:t>t</w:t>
      </w:r>
      <w:r w:rsidR="00FF43C7">
        <w:t xml:space="preserve">his work, in which </w:t>
      </w:r>
      <w:r w:rsidR="00D34438">
        <w:t>they</w:t>
      </w:r>
      <w:r w:rsidR="00FF43C7">
        <w:t xml:space="preserve"> compared the brain activity of HR and LR during </w:t>
      </w:r>
      <w:r w:rsidR="00935D7A">
        <w:t xml:space="preserve">both </w:t>
      </w:r>
      <w:r w:rsidR="00FF43C7">
        <w:t xml:space="preserve">sleep and wakefulness </w:t>
      </w:r>
      <w:r w:rsidR="00935D7A">
        <w:t xml:space="preserve">and </w:t>
      </w:r>
      <w:r w:rsidR="00FF43C7">
        <w:t xml:space="preserve">using </w:t>
      </w:r>
      <w:r w:rsidR="004621D0">
        <w:t xml:space="preserve">several neuroimaging techniques such as </w:t>
      </w:r>
      <w:r w:rsidR="00FF43C7">
        <w:t>auditory evoked potentials (AEP) and positron emission tomography (PET).</w:t>
      </w:r>
      <w:r w:rsidR="00C241E3">
        <w:t xml:space="preserve"> </w:t>
      </w:r>
      <w:r w:rsidR="00D34438">
        <w:t>The</w:t>
      </w:r>
      <w:r w:rsidR="00C241E3">
        <w:t xml:space="preserve"> main findings</w:t>
      </w:r>
      <w:r w:rsidR="00D34438">
        <w:t xml:space="preserve"> from his </w:t>
      </w:r>
      <w:r w:rsidR="005806A9">
        <w:t xml:space="preserve">Eichenlaub’s </w:t>
      </w:r>
      <w:r w:rsidR="00D34438">
        <w:t>doctoral thesis</w:t>
      </w:r>
      <w:r w:rsidR="00C241E3">
        <w:t xml:space="preserve"> are summarized in </w:t>
      </w:r>
      <w:r w:rsidR="00C241E3">
        <w:fldChar w:fldCharType="begin"/>
      </w:r>
      <w:r w:rsidR="00C241E3">
        <w:instrText xml:space="preserve"> REF _Ref490488662 \h </w:instrText>
      </w:r>
      <w:r w:rsidR="00C241E3">
        <w:fldChar w:fldCharType="separate"/>
      </w:r>
      <w:r w:rsidR="002E0546">
        <w:t xml:space="preserve">Figure </w:t>
      </w:r>
      <w:r w:rsidR="002E0546">
        <w:rPr>
          <w:noProof/>
        </w:rPr>
        <w:t>6</w:t>
      </w:r>
      <w:r w:rsidR="00C241E3">
        <w:fldChar w:fldCharType="end"/>
      </w:r>
      <w:r w:rsidR="00C241E3">
        <w:t xml:space="preserve">. </w:t>
      </w:r>
    </w:p>
    <w:p w14:paraId="32E24C59" w14:textId="51874301" w:rsidR="002F7289" w:rsidRDefault="002F7289" w:rsidP="005767BA">
      <w:r>
        <w:t xml:space="preserve">First, </w:t>
      </w:r>
      <w:r w:rsidR="005767BA">
        <w:t>they conducted a sleep lab study in which they compared the brain reactivity (AEP) of 18 HRs</w:t>
      </w:r>
      <w:r w:rsidR="00F77483">
        <w:t xml:space="preserve"> (DRF = 4.4 </w:t>
      </w:r>
      <w:r w:rsidR="00F77483" w:rsidRPr="00F452BB">
        <w:t>±</w:t>
      </w:r>
      <w:r w:rsidR="00F77483">
        <w:t xml:space="preserve"> </w:t>
      </w:r>
      <w:r w:rsidR="00D42959">
        <w:t>1.0</w:t>
      </w:r>
      <w:r w:rsidR="00F77483" w:rsidRPr="00F452BB">
        <w:t xml:space="preserve"> </w:t>
      </w:r>
      <w:r w:rsidR="00F77483">
        <w:t>dream reports per week)</w:t>
      </w:r>
      <w:r w:rsidR="005767BA">
        <w:t xml:space="preserve"> and 18 LRs</w:t>
      </w:r>
      <w:r w:rsidR="00F77483">
        <w:t xml:space="preserve"> (0.25 </w:t>
      </w:r>
      <w:r w:rsidR="00F77483" w:rsidRPr="00F452BB">
        <w:t>±</w:t>
      </w:r>
      <w:r w:rsidR="00695735">
        <w:t xml:space="preserve"> 0.1</w:t>
      </w:r>
      <w:r w:rsidR="0032418F">
        <w:t>)</w:t>
      </w:r>
      <w:r w:rsidR="00F77483">
        <w:t xml:space="preserve"> </w:t>
      </w:r>
      <w:r w:rsidR="005767BA">
        <w:t xml:space="preserve">during </w:t>
      </w:r>
      <w:r w:rsidR="00854C03">
        <w:t>sleep and wakefulness</w:t>
      </w:r>
      <w:r w:rsidR="005767BA">
        <w:t xml:space="preserve">. During data acquisition, the subjects were presented with sounds to be ignored (first names randomly presented among pure tones) while they were watching a silent movie or sleeping. </w:t>
      </w:r>
      <w:r w:rsidR="00956ABE">
        <w:t>They found that b</w:t>
      </w:r>
      <w:r w:rsidR="005767BA">
        <w:t>rain responses to first names dramatically differed between the 2 groups during both sleep and wakefulness</w:t>
      </w:r>
      <w:r w:rsidR="00FB5736">
        <w:t xml:space="preserve"> (</w:t>
      </w:r>
      <w:r w:rsidR="00FB5736">
        <w:fldChar w:fldCharType="begin"/>
      </w:r>
      <w:r w:rsidR="00FB5736">
        <w:instrText xml:space="preserve"> REF _Ref490488662 \h </w:instrText>
      </w:r>
      <w:r w:rsidR="00FB5736">
        <w:fldChar w:fldCharType="separate"/>
      </w:r>
      <w:r w:rsidR="002E0546">
        <w:t xml:space="preserve">Figure </w:t>
      </w:r>
      <w:r w:rsidR="002E0546">
        <w:rPr>
          <w:noProof/>
        </w:rPr>
        <w:t>6</w:t>
      </w:r>
      <w:r w:rsidR="00FB5736">
        <w:fldChar w:fldCharType="end"/>
      </w:r>
      <w:r w:rsidR="00FB5736">
        <w:t>A)</w:t>
      </w:r>
      <w:r w:rsidR="005767BA">
        <w:t>. During</w:t>
      </w:r>
      <w:r w:rsidR="00246830">
        <w:t xml:space="preserve"> </w:t>
      </w:r>
      <w:r w:rsidR="005767BA">
        <w:t>wakefulness, the attention-orienting brain response (P3a) and a late</w:t>
      </w:r>
      <w:r w:rsidR="0056733F">
        <w:t xml:space="preserve"> </w:t>
      </w:r>
      <w:r w:rsidR="005767BA">
        <w:t xml:space="preserve">parietal response were larger in HR than in LR. During sleep, </w:t>
      </w:r>
      <w:r w:rsidR="00FA65ED">
        <w:t>there were</w:t>
      </w:r>
      <w:r w:rsidR="005767BA">
        <w:t xml:space="preserve"> between-group differences at the latency of the P3a</w:t>
      </w:r>
      <w:r w:rsidR="00FA65ED">
        <w:t xml:space="preserve"> </w:t>
      </w:r>
      <w:r w:rsidR="005767BA">
        <w:t xml:space="preserve">during N2 </w:t>
      </w:r>
      <w:r w:rsidR="00AF3A29">
        <w:t xml:space="preserve">sleep </w:t>
      </w:r>
      <w:r w:rsidR="005767BA">
        <w:t>and at later latencies during all sleep stages.</w:t>
      </w:r>
    </w:p>
    <w:p w14:paraId="76EDEA07" w14:textId="4C78205F" w:rsidR="006835F8" w:rsidRDefault="00F452BB" w:rsidP="006835F8">
      <w:r>
        <w:t xml:space="preserve">Second, they </w:t>
      </w:r>
      <w:r w:rsidR="00CA0DBC">
        <w:t xml:space="preserve">used PET to compare </w:t>
      </w:r>
      <w:r w:rsidR="00610A01">
        <w:t xml:space="preserve">the resting state </w:t>
      </w:r>
      <w:r w:rsidR="006835F8">
        <w:t>cerebral blood flow</w:t>
      </w:r>
      <w:r w:rsidR="00610A01">
        <w:t xml:space="preserve"> of </w:t>
      </w:r>
      <w:r>
        <w:t xml:space="preserve">21 HRs (DRF = </w:t>
      </w:r>
      <w:r w:rsidRPr="00F452BB">
        <w:t>5.2</w:t>
      </w:r>
      <w:r w:rsidR="00BD6B32">
        <w:t xml:space="preserve"> </w:t>
      </w:r>
      <w:r w:rsidRPr="00F452BB">
        <w:t>±</w:t>
      </w:r>
      <w:r w:rsidR="00BD6B32">
        <w:t xml:space="preserve"> </w:t>
      </w:r>
      <w:r w:rsidRPr="00F452BB">
        <w:t xml:space="preserve">1.4 </w:t>
      </w:r>
      <w:r>
        <w:t>dream reports</w:t>
      </w:r>
      <w:r w:rsidR="00BD6B32">
        <w:t xml:space="preserve"> per week) </w:t>
      </w:r>
      <w:r>
        <w:t>and 20 LRs (</w:t>
      </w:r>
      <w:r w:rsidR="00BD6B32">
        <w:t xml:space="preserve">DRF = </w:t>
      </w:r>
      <w:r w:rsidR="00BD6B32" w:rsidRPr="00BD6B32">
        <w:t>0.5</w:t>
      </w:r>
      <w:r w:rsidR="00BD6B32">
        <w:t xml:space="preserve"> </w:t>
      </w:r>
      <w:r w:rsidR="00BD6B32" w:rsidRPr="00BD6B32">
        <w:t>±</w:t>
      </w:r>
      <w:r w:rsidR="00BD6B32">
        <w:t xml:space="preserve"> </w:t>
      </w:r>
      <w:r w:rsidR="00BD6B32" w:rsidRPr="00BD6B32">
        <w:t>0.3 dream reports per week</w:t>
      </w:r>
      <w:r w:rsidR="00BD6B32">
        <w:t>)</w:t>
      </w:r>
      <w:r w:rsidR="00CA0DBC">
        <w:t xml:space="preserve"> during</w:t>
      </w:r>
      <w:r w:rsidR="00610A01">
        <w:t xml:space="preserve"> sleep and wakefulness. </w:t>
      </w:r>
      <w:r w:rsidR="006835F8">
        <w:t>Compared with LRs, HRs showed higher rCBF in the TPJ during REM sleep, N3, and wakefulness, and in the MPFC during REM sleep and wakefulness</w:t>
      </w:r>
      <w:r w:rsidR="00762B07">
        <w:t xml:space="preserve"> (</w:t>
      </w:r>
      <w:r w:rsidR="00762B07">
        <w:fldChar w:fldCharType="begin"/>
      </w:r>
      <w:r w:rsidR="00762B07">
        <w:instrText xml:space="preserve"> REF _Ref490488662 \h </w:instrText>
      </w:r>
      <w:r w:rsidR="00762B07">
        <w:fldChar w:fldCharType="separate"/>
      </w:r>
      <w:r w:rsidR="002E0546">
        <w:t xml:space="preserve">Figure </w:t>
      </w:r>
      <w:r w:rsidR="002E0546">
        <w:rPr>
          <w:noProof/>
        </w:rPr>
        <w:t>6</w:t>
      </w:r>
      <w:r w:rsidR="00762B07">
        <w:fldChar w:fldCharType="end"/>
      </w:r>
      <w:r w:rsidR="00762B07">
        <w:t>B)</w:t>
      </w:r>
      <w:r w:rsidR="006835F8">
        <w:t>.</w:t>
      </w:r>
      <w:r w:rsidR="00F70B9F">
        <w:t xml:space="preserve"> </w:t>
      </w:r>
    </w:p>
    <w:p w14:paraId="3BAB8502" w14:textId="3131F583" w:rsidR="00705A7A" w:rsidRPr="00705A7A" w:rsidRDefault="00693464" w:rsidP="00705A7A">
      <w:r>
        <w:t>Altogether, t</w:t>
      </w:r>
      <w:r w:rsidR="00F452BB">
        <w:t xml:space="preserve">hese </w:t>
      </w:r>
      <w:r w:rsidR="00F70B9F">
        <w:t>findings</w:t>
      </w:r>
      <w:r w:rsidR="00F452BB">
        <w:t xml:space="preserve"> show that </w:t>
      </w:r>
      <w:r w:rsidR="00585521">
        <w:t>HR and LR</w:t>
      </w:r>
      <w:r w:rsidR="00F452BB">
        <w:t xml:space="preserve"> have different neurophysiological traits: spontaneous and evoked brain activity of </w:t>
      </w:r>
      <w:r w:rsidR="004A060E">
        <w:t>HR and LR</w:t>
      </w:r>
      <w:r w:rsidR="00F452BB">
        <w:t xml:space="preserve"> differ during wakefulness and sleep. </w:t>
      </w:r>
      <w:r w:rsidR="00DC3465">
        <w:t>They argued that HR’s neurophysiological profile could promote mental imagery during sleep and the encoding or retri</w:t>
      </w:r>
      <w:r w:rsidR="00A91EB0">
        <w:t xml:space="preserve">eval of the dream memory during wakefulness. </w:t>
      </w:r>
      <w:r w:rsidR="00541BCE">
        <w:t xml:space="preserve">Notably, increased attention-orienting responses during sleep in HR could increase the proportion of intra-sleep awakenings, which in turn </w:t>
      </w:r>
      <w:r w:rsidR="007A5370">
        <w:t>would</w:t>
      </w:r>
      <w:r w:rsidR="00541BCE">
        <w:t xml:space="preserve"> facilitate the encoding of dreams according to the arousal-retrieval model, and finally result in a higher likelihood of dream recall in the morning after awakening.</w:t>
      </w:r>
    </w:p>
    <w:p w14:paraId="376F3F8B" w14:textId="77777777" w:rsidR="00671241" w:rsidRDefault="00671241" w:rsidP="00671241">
      <w:pPr>
        <w:keepNext/>
      </w:pPr>
      <w:r>
        <w:rPr>
          <w:noProof/>
        </w:rPr>
        <w:drawing>
          <wp:inline distT="0" distB="0" distL="0" distR="0" wp14:anchorId="6B1A0152" wp14:editId="2AEFB974">
            <wp:extent cx="5760998" cy="7461032"/>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o_JBE_summary.png"/>
                    <pic:cNvPicPr/>
                  </pic:nvPicPr>
                  <pic:blipFill>
                    <a:blip r:embed="rId15">
                      <a:extLst>
                        <a:ext uri="{28A0092B-C50C-407E-A947-70E740481C1C}">
                          <a14:useLocalDpi xmlns:a14="http://schemas.microsoft.com/office/drawing/2010/main" val="0"/>
                        </a:ext>
                      </a:extLst>
                    </a:blip>
                    <a:stretch>
                      <a:fillRect/>
                    </a:stretch>
                  </pic:blipFill>
                  <pic:spPr>
                    <a:xfrm>
                      <a:off x="0" y="0"/>
                      <a:ext cx="5760998" cy="7461032"/>
                    </a:xfrm>
                    <a:prstGeom prst="rect">
                      <a:avLst/>
                    </a:prstGeom>
                  </pic:spPr>
                </pic:pic>
              </a:graphicData>
            </a:graphic>
          </wp:inline>
        </w:drawing>
      </w:r>
    </w:p>
    <w:p w14:paraId="49896D5A" w14:textId="0AD4B331" w:rsidR="00180A0D" w:rsidRDefault="00671241" w:rsidP="00671241">
      <w:pPr>
        <w:pStyle w:val="Lgende"/>
      </w:pPr>
      <w:bookmarkStart w:id="41" w:name="_Ref490488662"/>
      <w:r>
        <w:t xml:space="preserve">Figure </w:t>
      </w:r>
      <w:r w:rsidR="00BE3A7A">
        <w:fldChar w:fldCharType="begin"/>
      </w:r>
      <w:r w:rsidR="00BE3A7A">
        <w:instrText xml:space="preserve"> SEQ </w:instrText>
      </w:r>
      <w:r w:rsidR="00BE3A7A">
        <w:instrText xml:space="preserve">Figure \* ARABIC </w:instrText>
      </w:r>
      <w:r w:rsidR="00BE3A7A">
        <w:fldChar w:fldCharType="separate"/>
      </w:r>
      <w:r w:rsidR="00B152FC">
        <w:rPr>
          <w:noProof/>
        </w:rPr>
        <w:t>6</w:t>
      </w:r>
      <w:r w:rsidR="00BE3A7A">
        <w:rPr>
          <w:noProof/>
        </w:rPr>
        <w:fldChar w:fldCharType="end"/>
      </w:r>
      <w:bookmarkEnd w:id="41"/>
      <w:r>
        <w:t>: Summary of the results obtained in Eichenlaub's PhD thesis</w:t>
      </w:r>
    </w:p>
    <w:p w14:paraId="452A8E1A" w14:textId="1B755DCA" w:rsidR="00D53DF2" w:rsidRDefault="006525C2" w:rsidP="00D53DF2">
      <w:pPr>
        <w:pStyle w:val="Titre2"/>
      </w:pPr>
      <w:bookmarkStart w:id="42" w:name="_Toc490658005"/>
      <w:r>
        <w:t>Link between neurophysiological and psychological traits</w:t>
      </w:r>
      <w:bookmarkEnd w:id="42"/>
    </w:p>
    <w:p w14:paraId="011849DD" w14:textId="59021BB5" w:rsidR="001D2BC6" w:rsidRDefault="001D2BC6" w:rsidP="001D2BC6">
      <w:r>
        <w:t xml:space="preserve">In conclusion, we have seen that many parameters covary with DRF. </w:t>
      </w:r>
      <w:r w:rsidR="00841EE5">
        <w:t xml:space="preserve">The ability to recall dreams seems to be associated with psychological and personality factors on one hand, and neurophysiological trait factors on the other hand. </w:t>
      </w:r>
      <w:r w:rsidR="00453D69">
        <w:t xml:space="preserve">These results should be regarded as complementary rather than contradictory. </w:t>
      </w:r>
      <w:r w:rsidR="00A11522">
        <w:t xml:space="preserve">For instance, the fact that HRs demonstrate higher rCBF during sleep and wakefulness in the TPJ and MPFC, two regions of the DMN, is </w:t>
      </w:r>
      <w:r w:rsidR="00173227">
        <w:t xml:space="preserve">consistent with the DMN hypothesis of dreaming, and is </w:t>
      </w:r>
      <w:r w:rsidR="00A11522">
        <w:t xml:space="preserve">well in line with the </w:t>
      </w:r>
      <w:r w:rsidR="00173227">
        <w:t xml:space="preserve">finding that HRs are more often absorbed </w:t>
      </w:r>
      <w:r w:rsidR="00AC09AF">
        <w:t>in</w:t>
      </w:r>
      <w:r w:rsidR="00173227">
        <w:t xml:space="preserve"> their inner worlds (i.e. day-dreaming, fantasy)</w:t>
      </w:r>
      <w:r w:rsidR="00AC09AF">
        <w:t xml:space="preserve"> and more anxious</w:t>
      </w:r>
      <w:r w:rsidR="00173227">
        <w:t>.</w:t>
      </w:r>
      <w:r w:rsidR="00AC09AF">
        <w:t xml:space="preserve"> Indeed, studies have reported a positive correlation between the activity of the MPFC during wakefulness and scores of openness to experience </w:t>
      </w:r>
      <w:r w:rsidR="00AC09AF">
        <w:fldChar w:fldCharType="begin"/>
      </w:r>
      <w:r w:rsidR="00AC09AF">
        <w:instrText xml:space="preserve"> ADDIN ZOTERO_ITEM CSL_CITATION {"citationID":"9XXpPg6H","properties":{"formattedCitation":"(Sutin et al. 2009)","plainCitation":"(Sutin et al. 2009)"},"citationItems":[{"id":1266,"uris":["http://zotero.org/users/2461669/items/XCNHQVE5"],"uri":["http://zotero.org/users/2461669/items/XCNHQVE5"],"itemData":{"id":1266,"type":"article-journal","title":"Sex differences in resting-state neural correlates of openness to experience among older adults","container-title":"Cerebral Cortex","page":"2797-2802","volume":"19","issue":"12","author":[{"family":"Sutin","given":"Angelina R."},{"family":"Beason-Held","given":"Lori L."},{"family":"Resnick","given":"Susan M."},{"family":"Costa","given":"Paul T."}],"issued":{"date-parts":[["2009"]]}}}],"schema":"https://github.com/citation-style-language/schema/raw/master/csl-citation.json"} </w:instrText>
      </w:r>
      <w:r w:rsidR="00AC09AF">
        <w:fldChar w:fldCharType="separate"/>
      </w:r>
      <w:r w:rsidR="00AC09AF" w:rsidRPr="00AC09AF">
        <w:t>(Sutin et al. 2009)</w:t>
      </w:r>
      <w:r w:rsidR="00AC09AF">
        <w:fldChar w:fldCharType="end"/>
      </w:r>
      <w:r w:rsidR="00AC09AF">
        <w:t xml:space="preserve"> and neuroticism </w:t>
      </w:r>
      <w:r w:rsidR="00AC09AF">
        <w:fldChar w:fldCharType="begin"/>
      </w:r>
      <w:r w:rsidR="00AC09AF">
        <w:instrText xml:space="preserve"> ADDIN ZOTERO_ITEM CSL_CITATION {"citationID":"DhdZO8FL","properties":{"formattedCitation":"(Zald, Mattson, and Pardo 2002)","plainCitation":"(Zald, Mattson, and Pardo 2002)"},"citationItems":[{"id":1265,"uris":["http://zotero.org/users/2461669/items/2BHWUG53"],"uri":["http://zotero.org/users/2461669/items/2BHWUG53"],"itemData":{"id":1265,"type":"article-journal","title":"Brain activity in ventromedial prefrontal cortex correlates with individual differences in negative affect","container-title":"Proceedings of the National Academy of Sciences","page":"2450-2454","volume":"99","issue":"4","author":[{"family":"Zald","given":"David H."},{"family":"Mattson","given":"Dorothy L."},{"family":"Pardo","given":"José V."}],"issued":{"date-parts":[["2002"]]}}}],"schema":"https://github.com/citation-style-language/schema/raw/master/csl-citation.json"} </w:instrText>
      </w:r>
      <w:r w:rsidR="00AC09AF">
        <w:fldChar w:fldCharType="separate"/>
      </w:r>
      <w:r w:rsidR="00AC09AF" w:rsidRPr="00AC09AF">
        <w:t>(Zald, Mattson, and Pardo 2002)</w:t>
      </w:r>
      <w:r w:rsidR="00AC09AF">
        <w:fldChar w:fldCharType="end"/>
      </w:r>
      <w:r w:rsidR="00AC09AF">
        <w:t>.</w:t>
      </w:r>
    </w:p>
    <w:p w14:paraId="4F32E980" w14:textId="08373BCF" w:rsidR="00D86B9A" w:rsidRDefault="00306F09" w:rsidP="00D249CA">
      <w:pPr>
        <w:pStyle w:val="Titre1"/>
      </w:pPr>
      <w:bookmarkStart w:id="43" w:name="_Toc490658006"/>
      <w:r>
        <w:t>Theories on dream recall</w:t>
      </w:r>
      <w:bookmarkEnd w:id="43"/>
    </w:p>
    <w:p w14:paraId="2E297CA8" w14:textId="23034E9E" w:rsidR="008F28D7" w:rsidRDefault="00FD3885" w:rsidP="008F28D7">
      <w:r>
        <w:t xml:space="preserve">How do we explain such variability in dream recall? </w:t>
      </w:r>
      <w:r w:rsidR="00C50C90">
        <w:t>Several theories attempted to address this issue. They are summarized as follows</w:t>
      </w:r>
      <w:r w:rsidR="00DF0AC7">
        <w:t>.</w:t>
      </w:r>
      <w:r w:rsidR="008F28D7">
        <w:t xml:space="preserve"> </w:t>
      </w:r>
    </w:p>
    <w:p w14:paraId="50D2B345" w14:textId="3E6DA929" w:rsidR="007A658C" w:rsidRDefault="0008304B" w:rsidP="00D86B9A">
      <w:pPr>
        <w:pStyle w:val="Titre2"/>
      </w:pPr>
      <w:bookmarkStart w:id="44" w:name="_Toc490658007"/>
      <w:r>
        <w:t>Freud’s repression hypothesis</w:t>
      </w:r>
      <w:bookmarkEnd w:id="44"/>
    </w:p>
    <w:p w14:paraId="267E163C" w14:textId="42C2D556" w:rsidR="002775F7" w:rsidRPr="00F7740C" w:rsidRDefault="002775F7" w:rsidP="002775F7">
      <w:r w:rsidRPr="002775F7">
        <w:t>Freud believed that the function of dreams is to preserve sle</w:t>
      </w:r>
      <w:r>
        <w:t xml:space="preserve">ep by representing as fulfilled </w:t>
      </w:r>
      <w:r w:rsidRPr="002775F7">
        <w:t>wishes that would otherwise awaken the dreamer</w:t>
      </w:r>
      <w:r>
        <w:t xml:space="preserve">. </w:t>
      </w:r>
      <w:r w:rsidR="00F7740C">
        <w:t xml:space="preserve">According to him, </w:t>
      </w:r>
      <w:r>
        <w:t>“</w:t>
      </w:r>
      <w:r w:rsidRPr="002775F7">
        <w:rPr>
          <w:i/>
        </w:rPr>
        <w:t>the forgetting of the dream is in a large measure the work of the resistance”</w:t>
      </w:r>
      <w:r w:rsidR="00F7740C">
        <w:rPr>
          <w:i/>
        </w:rPr>
        <w:t xml:space="preserve"> </w:t>
      </w:r>
      <w:r w:rsidR="00F7740C">
        <w:rPr>
          <w:i/>
        </w:rPr>
        <w:fldChar w:fldCharType="begin"/>
      </w:r>
      <w:r w:rsidR="00F7740C">
        <w:rPr>
          <w:i/>
        </w:rPr>
        <w:instrText xml:space="preserve"> ADDIN ZOTERO_ITEM CSL_CITATION {"citationID":"6qhgL6PL","properties":{"formattedCitation":"(Freud 1900)","plainCitation":"(Freud 1900)"},"citationItems":[{"id":649,"uris":["http://zotero.org/users/2461669/items/8IV3CRIV"],"uri":["http://zotero.org/users/2461669/items/8IV3CRIV"],"itemData":{"id":649,"type":"book","title":"The Interpretation of Dreams. SE, 4–5","publisher":"London: Hogarth","author":[{"family":"Freud","given":"Sigmund"}],"issued":{"date-parts":[["1900"]]}}}],"schema":"https://github.com/citation-style-language/schema/raw/master/csl-citation.json"} </w:instrText>
      </w:r>
      <w:r w:rsidR="00F7740C">
        <w:rPr>
          <w:i/>
        </w:rPr>
        <w:fldChar w:fldCharType="separate"/>
      </w:r>
      <w:r w:rsidR="00F7740C" w:rsidRPr="00F7740C">
        <w:t>(Freud 1900)</w:t>
      </w:r>
      <w:r w:rsidR="00F7740C">
        <w:rPr>
          <w:i/>
        </w:rPr>
        <w:fldChar w:fldCharType="end"/>
      </w:r>
      <w:r w:rsidR="00F7740C">
        <w:t xml:space="preserve">, which means that dreams that are not sufficiently disguised to pass the censor will be entirely repressed and therefore forgotten. </w:t>
      </w:r>
      <w:r w:rsidR="003E07FD">
        <w:t xml:space="preserve">However, as highlighted by </w:t>
      </w:r>
      <w:r w:rsidR="003E07FD">
        <w:fldChar w:fldCharType="begin"/>
      </w:r>
      <w:r w:rsidR="003E07FD">
        <w:instrText xml:space="preserve"> ADDIN ZOTERO_ITEM CSL_CITATION {"citationID":"Ksj1CT8q","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3E07FD">
        <w:fldChar w:fldCharType="separate"/>
      </w:r>
      <w:r w:rsidR="003E07FD" w:rsidRPr="003E07FD">
        <w:t xml:space="preserve">Schredl </w:t>
      </w:r>
      <w:r w:rsidR="003E07FD">
        <w:t>(</w:t>
      </w:r>
      <w:r w:rsidR="003E07FD" w:rsidRPr="003E07FD">
        <w:t>1999)</w:t>
      </w:r>
      <w:r w:rsidR="003E07FD">
        <w:fldChar w:fldCharType="end"/>
      </w:r>
      <w:r w:rsidR="003E07FD">
        <w:t xml:space="preserve">, it is impossible to test this hypothesis because we cannot measure the non-recalled dreams in order to compare them to the recalled ones. </w:t>
      </w:r>
    </w:p>
    <w:p w14:paraId="72F552DB" w14:textId="60B334A2" w:rsidR="005C6084" w:rsidRDefault="009D3277" w:rsidP="005C6084">
      <w:pPr>
        <w:pStyle w:val="Titre2"/>
      </w:pPr>
      <w:bookmarkStart w:id="45" w:name="_Toc490658008"/>
      <w:r>
        <w:t>L</w:t>
      </w:r>
      <w:r w:rsidR="005C6084">
        <w:t>ife-style hypothesis</w:t>
      </w:r>
      <w:bookmarkEnd w:id="45"/>
    </w:p>
    <w:p w14:paraId="59B5D1AE" w14:textId="1076F659" w:rsidR="00F364A5" w:rsidRDefault="00F364A5" w:rsidP="00F364A5">
      <w:r>
        <w:t xml:space="preserve">Schonbar was one of the first to investigate the psychological correlates of differential DRF. She proposed </w:t>
      </w:r>
      <w:r w:rsidR="00A6790A">
        <w:t xml:space="preserve">that </w:t>
      </w:r>
      <w:r w:rsidR="001408BD">
        <w:t>DRF can be better explained as part of a general life-style and personality traits</w:t>
      </w:r>
      <w:r w:rsidR="00A6790A">
        <w:t xml:space="preserve"> </w:t>
      </w:r>
      <w:r w:rsidR="00A6790A">
        <w:fldChar w:fldCharType="begin"/>
      </w:r>
      <w:r w:rsidR="00A6790A">
        <w:instrText xml:space="preserve"> ADDIN ZOTERO_ITEM CSL_CITATION {"citationID":"IsnJnIUe","properties":{"formattedCitation":"(Schonbar 1965)","plainCitation":"(Schonbar 1965)"},"citationItems":[{"id":1268,"uris":["http://zotero.org/users/2461669/items/TCS6W2RU"],"uri":["http://zotero.org/users/2461669/items/TCS6W2RU"],"itemData":{"id":1268,"type":"article-journal","title":"Differential dream recall frequency as a component of\" life style\".","container-title":"Journal of Consulting Psychology","page":"468","volume":"29","issue":"5","author":[{"family":"Schonbar","given":"Rosalea A."}],"issued":{"date-parts":[["1965"]]}}}],"schema":"https://github.com/citation-style-language/schema/raw/master/csl-citation.json"} </w:instrText>
      </w:r>
      <w:r w:rsidR="00A6790A">
        <w:fldChar w:fldCharType="separate"/>
      </w:r>
      <w:r w:rsidR="00A6790A" w:rsidRPr="00A6790A">
        <w:t>(Schonbar 1965)</w:t>
      </w:r>
      <w:r w:rsidR="00A6790A">
        <w:fldChar w:fldCharType="end"/>
      </w:r>
      <w:r w:rsidR="001408BD">
        <w:t xml:space="preserve">. </w:t>
      </w:r>
      <w:r w:rsidR="0081271E">
        <w:t xml:space="preserve">According to her work, </w:t>
      </w:r>
      <w:r>
        <w:t>high dream recallers are characterized by an ‘inner-acceptant’ life-style, which involves h</w:t>
      </w:r>
      <w:r w:rsidR="0081271E">
        <w:t>igher creativity, introspection, fantasy proneness and openness to experience. This hypothesis has been corroborated b</w:t>
      </w:r>
      <w:r w:rsidR="009E5654">
        <w:t xml:space="preserve">y several experimental studies that reported a positive association between DRF on one hand and openness to experience, absorption and creativity on the other hand (see section </w:t>
      </w:r>
      <w:r w:rsidR="009E5654">
        <w:fldChar w:fldCharType="begin"/>
      </w:r>
      <w:r w:rsidR="009E5654">
        <w:instrText xml:space="preserve"> REF _Ref490596313 \r \h </w:instrText>
      </w:r>
      <w:r w:rsidR="009E5654">
        <w:fldChar w:fldCharType="separate"/>
      </w:r>
      <w:r w:rsidR="002E0546">
        <w:t>II. 3. A</w:t>
      </w:r>
      <w:r w:rsidR="009E5654">
        <w:fldChar w:fldCharType="end"/>
      </w:r>
      <w:r w:rsidR="009E5654">
        <w:t xml:space="preserve">). </w:t>
      </w:r>
    </w:p>
    <w:p w14:paraId="4A775AFF" w14:textId="0F107B12" w:rsidR="009D3277" w:rsidRDefault="009D3277" w:rsidP="009D3277">
      <w:pPr>
        <w:pStyle w:val="Titre2"/>
      </w:pPr>
      <w:bookmarkStart w:id="46" w:name="_Toc490658009"/>
      <w:r>
        <w:t>Salience hypothesis</w:t>
      </w:r>
      <w:bookmarkEnd w:id="46"/>
    </w:p>
    <w:p w14:paraId="3BC6E22A" w14:textId="2C131E68" w:rsidR="00F54F62" w:rsidRDefault="003622DB" w:rsidP="003622DB">
      <w:r>
        <w:t xml:space="preserve">Based on </w:t>
      </w:r>
      <w:r w:rsidR="007A1C37">
        <w:t>the idea that the principles of waking memory apply to dream recall</w:t>
      </w:r>
      <w:r>
        <w:t xml:space="preserve">, Cohen developed in the seventies the interference hypothesis </w:t>
      </w:r>
      <w:r>
        <w:fldChar w:fldCharType="begin"/>
      </w:r>
      <w:r>
        <w:instrText xml:space="preserve"> ADDIN ZOTERO_ITEM CSL_CITATION {"citationID":"qLwXslb9","properties":{"formattedCitation":"(Cohen and Wolfe 1973)","plainCitation":"(Cohen and Wolfe 1973)"},"citationItems":[{"id":1270,"uris":["http://zotero.org/users/2461669/items/7987E6JE"],"uri":["http://zotero.org/users/2461669/items/7987E6JE"],"itemData":{"id":1270,"type":"article-journal","title":"Dream recall and repression: Evidence for an alternative hypothesis.","container-title":"Journal of Consulting and Clinical Psychology","page":"349","volume":"41","issue":"3","author":[{"family":"Cohen","given":"David B."},{"family":"Wolfe","given":"Gary"}],"issued":{"date-parts":[["1973"]]}}}],"schema":"https://github.com/citation-style-language/schema/raw/master/csl-citation.json"} </w:instrText>
      </w:r>
      <w:r>
        <w:fldChar w:fldCharType="separate"/>
      </w:r>
      <w:r w:rsidRPr="003622DB">
        <w:t>(Cohen and Wolfe 1973)</w:t>
      </w:r>
      <w:r>
        <w:fldChar w:fldCharType="end"/>
      </w:r>
      <w:r>
        <w:t xml:space="preserve"> </w:t>
      </w:r>
      <w:r w:rsidR="007A1C37">
        <w:t>followed by</w:t>
      </w:r>
      <w:r>
        <w:t xml:space="preserve"> the salience hypothesis </w:t>
      </w:r>
      <w:r>
        <w:fldChar w:fldCharType="begin"/>
      </w:r>
      <w:r>
        <w:instrText xml:space="preserve"> ADDIN ZOTERO_ITEM CSL_CITATION {"citationID":"uwhkqgtd","properties":{"formattedCitation":"(Cohen and MacNeilage 1974)","plainCitation":"(Cohen and MacNeilage 1974)"},"citationItems":[{"id":1269,"uris":["http://zotero.org/users/2461669/items/6I9X84J6"],"uri":["http://zotero.org/users/2461669/items/6I9X84J6"],"itemData":{"id":1269,"type":"article-journal","title":"A test of the salience hypothesis of dream recall.","container-title":"Journal of Consulting and Clinical Psychology","page":"699","volume":"42","issue":"5","author":[{"family":"Cohen","given":"David B."},{"family":"MacNeilage","given":"Peter F."}],"issued":{"date-parts":[["1974"]]}}}],"schema":"https://github.com/citation-style-language/schema/raw/master/csl-citation.json"} </w:instrText>
      </w:r>
      <w:r>
        <w:fldChar w:fldCharType="separate"/>
      </w:r>
      <w:r w:rsidRPr="003622DB">
        <w:t>(Cohen and MacNeilage 1974)</w:t>
      </w:r>
      <w:r>
        <w:fldChar w:fldCharType="end"/>
      </w:r>
      <w:r>
        <w:t xml:space="preserve">. </w:t>
      </w:r>
      <w:r w:rsidR="0085108B">
        <w:t xml:space="preserve">The interference hypothesis postulates that the dream memory trace remains so long as there is no </w:t>
      </w:r>
      <w:r w:rsidR="00417496">
        <w:t>distraction or interfe</w:t>
      </w:r>
      <w:r w:rsidR="007A1C37">
        <w:t>rence. Otherwise, dreams are forgotten in order to maximize the me</w:t>
      </w:r>
      <w:r w:rsidR="00357AC0">
        <w:t xml:space="preserve">mory capacity for the day ahead. This </w:t>
      </w:r>
      <w:r w:rsidR="0093109D">
        <w:t xml:space="preserve">echoes French philosopher Roger </w:t>
      </w:r>
      <w:proofErr w:type="spellStart"/>
      <w:r w:rsidR="0093109D">
        <w:t>Caillois’s</w:t>
      </w:r>
      <w:proofErr w:type="spellEnd"/>
      <w:r w:rsidR="0093109D">
        <w:t xml:space="preserve"> </w:t>
      </w:r>
      <w:r w:rsidR="00357AC0">
        <w:t xml:space="preserve">idea </w:t>
      </w:r>
      <w:r w:rsidR="0093109D">
        <w:t>on dream forgetting</w:t>
      </w:r>
      <w:r w:rsidR="00357AC0">
        <w:t xml:space="preserve">: </w:t>
      </w:r>
      <w:r w:rsidR="00357AC0" w:rsidRPr="00727BBF">
        <w:rPr>
          <w:i/>
        </w:rPr>
        <w:t xml:space="preserve">“Dreams are quickly forgotten because they have no consequences on waking life and there is only benefits </w:t>
      </w:r>
      <w:r w:rsidR="00F60DDE" w:rsidRPr="00727BBF">
        <w:rPr>
          <w:i/>
        </w:rPr>
        <w:t>in forgetting them.</w:t>
      </w:r>
      <w:r w:rsidR="00727BBF" w:rsidRPr="00727BBF">
        <w:rPr>
          <w:i/>
        </w:rPr>
        <w:t>”</w:t>
      </w:r>
      <w:r w:rsidR="00F60DDE">
        <w:t xml:space="preserve"> (Roger Caillois, </w:t>
      </w:r>
      <w:proofErr w:type="spellStart"/>
      <w:r w:rsidR="00F60DDE" w:rsidRPr="00937F1B">
        <w:rPr>
          <w:i/>
        </w:rPr>
        <w:t>L’incertitude</w:t>
      </w:r>
      <w:proofErr w:type="spellEnd"/>
      <w:r w:rsidR="00F60DDE" w:rsidRPr="00937F1B">
        <w:rPr>
          <w:i/>
        </w:rPr>
        <w:t xml:space="preserve"> qui </w:t>
      </w:r>
      <w:proofErr w:type="spellStart"/>
      <w:r w:rsidR="00F60DDE" w:rsidRPr="00937F1B">
        <w:rPr>
          <w:i/>
        </w:rPr>
        <w:t>vient</w:t>
      </w:r>
      <w:proofErr w:type="spellEnd"/>
      <w:r w:rsidR="00F60DDE" w:rsidRPr="00937F1B">
        <w:rPr>
          <w:i/>
        </w:rPr>
        <w:t xml:space="preserve"> des </w:t>
      </w:r>
      <w:proofErr w:type="spellStart"/>
      <w:r w:rsidR="00F60DDE" w:rsidRPr="00937F1B">
        <w:rPr>
          <w:i/>
        </w:rPr>
        <w:t>rêves</w:t>
      </w:r>
      <w:proofErr w:type="spellEnd"/>
      <w:r w:rsidR="00F60DDE">
        <w:t>, 1956).</w:t>
      </w:r>
      <w:r w:rsidR="00357AC0">
        <w:t xml:space="preserve"> </w:t>
      </w:r>
      <w:r w:rsidR="003D71D5">
        <w:t xml:space="preserve">In </w:t>
      </w:r>
      <w:r w:rsidR="00BF2E0D">
        <w:t>more practical terms</w:t>
      </w:r>
      <w:r w:rsidR="003D71D5">
        <w:t xml:space="preserve">, </w:t>
      </w:r>
      <w:r w:rsidR="00BF2E0D">
        <w:t xml:space="preserve">the central idea of this theory is that </w:t>
      </w:r>
      <w:r w:rsidR="003D71D5">
        <w:t xml:space="preserve">the dreamer must </w:t>
      </w:r>
      <w:r w:rsidR="00BF2E0D">
        <w:t xml:space="preserve">voluntary </w:t>
      </w:r>
      <w:r w:rsidR="003D71D5">
        <w:t xml:space="preserve">pay attention </w:t>
      </w:r>
      <w:r w:rsidR="00BF2E0D">
        <w:t xml:space="preserve">to the dream </w:t>
      </w:r>
      <w:r w:rsidR="003D71D5">
        <w:t>immediately after awakening.</w:t>
      </w:r>
      <w:r w:rsidR="007A1C37">
        <w:t xml:space="preserve"> </w:t>
      </w:r>
      <w:r w:rsidR="00BF2E0D">
        <w:t xml:space="preserve">In this respect, it overlaps the life-style hypothesis since high dream recallers are expected to be more interested in their dreams and therefore put more attention on them upon awakening. </w:t>
      </w:r>
    </w:p>
    <w:p w14:paraId="0B141298" w14:textId="47B1BBB2" w:rsidR="0085108B" w:rsidRPr="00210A39" w:rsidRDefault="007A1C37" w:rsidP="003622DB">
      <w:r>
        <w:t xml:space="preserve">Cohen </w:t>
      </w:r>
      <w:r w:rsidR="00A259C8">
        <w:t xml:space="preserve">further </w:t>
      </w:r>
      <w:r>
        <w:t xml:space="preserve">extended </w:t>
      </w:r>
      <w:r w:rsidR="00FD424F">
        <w:t>his model</w:t>
      </w:r>
      <w:r w:rsidR="00417496">
        <w:t xml:space="preserve"> </w:t>
      </w:r>
      <w:r>
        <w:t xml:space="preserve">in the salience hypothesis, which emphasizes dream content and states that </w:t>
      </w:r>
      <w:r w:rsidR="0085108B">
        <w:t>the more salient a dream</w:t>
      </w:r>
      <w:r w:rsidR="00544D38">
        <w:t xml:space="preserve"> </w:t>
      </w:r>
      <w:r w:rsidR="001B726D">
        <w:t>(e.g. a vivid</w:t>
      </w:r>
      <w:r w:rsidR="00544D38">
        <w:t>, bizarre, and highly emotional dream)</w:t>
      </w:r>
      <w:r w:rsidR="0085108B">
        <w:t>,</w:t>
      </w:r>
      <w:r w:rsidR="00417496">
        <w:t xml:space="preserve"> and the less interferences there are during the recall process, </w:t>
      </w:r>
      <w:r w:rsidR="0085108B">
        <w:t xml:space="preserve">the more likely </w:t>
      </w:r>
      <w:r w:rsidR="00417496">
        <w:t>the dream</w:t>
      </w:r>
      <w:r w:rsidR="0085108B">
        <w:t xml:space="preserve"> is to be recalled. </w:t>
      </w:r>
      <w:r w:rsidR="00392244">
        <w:t xml:space="preserve">Several </w:t>
      </w:r>
      <w:r w:rsidR="009C5580">
        <w:t>findings are in favor of</w:t>
      </w:r>
      <w:r w:rsidR="00392244">
        <w:t xml:space="preserve"> this hypothesis. </w:t>
      </w:r>
      <w:r w:rsidR="00210A39" w:rsidRPr="00210A39">
        <w:t>For example, it has been shown that</w:t>
      </w:r>
      <w:r w:rsidR="00D43222" w:rsidRPr="00210A39">
        <w:t xml:space="preserve"> bizarreness</w:t>
      </w:r>
      <w:r w:rsidR="00C81C0F">
        <w:t xml:space="preserve"> </w:t>
      </w:r>
      <w:r w:rsidR="00C81C0F">
        <w:fldChar w:fldCharType="begin"/>
      </w:r>
      <w:r w:rsidR="00C81C0F">
        <w:instrText xml:space="preserve"> ADDIN ZOTERO_ITEM CSL_CITATION {"citationID":"ZaWZqMYU","properties":{"formattedCitation":"(Cipolli et al. 1993)","plainCitation":"(Cipolli et al. 1993)"},"citationItems":[{"id":1275,"uris":["http://zotero.org/users/2461669/items/GCRSCE8B"],"uri":["http://zotero.org/users/2461669/items/GCRSCE8B"],"itemData":{"id":1275,"type":"article-journal","title":"Bizarreness effect in dream recall","container-title":"Sleep","page":"163–170","volume":"16","issue":"2","source":"Google Scholar","author":[{"family":"Cipolli","given":"Carlo"},{"family":"Bolzani","given":"Roberto"},{"family":"Comoldi","given":"Cesare"},{"family":"Beni","given":"Rossana De"},{"family":"Fagioli","given":"Iino"}],"issued":{"date-parts":[["1993"]]}}}],"schema":"https://github.com/citation-style-language/schema/raw/master/csl-citation.json"} </w:instrText>
      </w:r>
      <w:r w:rsidR="00C81C0F">
        <w:fldChar w:fldCharType="separate"/>
      </w:r>
      <w:r w:rsidR="00C81C0F" w:rsidRPr="00C81C0F">
        <w:t>(Cipolli et al. 1993)</w:t>
      </w:r>
      <w:r w:rsidR="00C81C0F">
        <w:fldChar w:fldCharType="end"/>
      </w:r>
      <w:r w:rsidR="00D43222" w:rsidRPr="00210A39">
        <w:t xml:space="preserve"> and emotionality</w:t>
      </w:r>
      <w:r w:rsidR="00C81C0F">
        <w:t xml:space="preserve"> </w:t>
      </w:r>
      <w:r w:rsidR="00C81C0F">
        <w:fldChar w:fldCharType="begin"/>
      </w:r>
      <w:r w:rsidR="00C81C0F">
        <w:instrText xml:space="preserve"> ADDIN ZOTERO_ITEM CSL_CITATION {"citationID":"H4LrGomY","properties":{"formattedCitation":"(Schredl and Doll 1998)","plainCitation":"(Schredl and Doll 1998)"},"citationItems":[{"id":1276,"uris":["http://zotero.org/users/2461669/items/PFQG29WZ"],"uri":["http://zotero.org/users/2461669/items/PFQG29WZ"],"itemData":{"id":1276,"type":"article-journal","title":"Emotions in diary dreams","container-title":"Consciousness and cognition","page":"634-646","volume":"7","issue":"4","author":[{"family":"Schredl","given":"Michael"},{"family":"Doll","given":"Evelyn"}],"issued":{"date-parts":[["1998"]]}}}],"schema":"https://github.com/citation-style-language/schema/raw/master/csl-citation.json"} </w:instrText>
      </w:r>
      <w:r w:rsidR="00C81C0F">
        <w:fldChar w:fldCharType="separate"/>
      </w:r>
      <w:r w:rsidR="00C81C0F" w:rsidRPr="00C81C0F">
        <w:t>(Schredl and Doll 1998)</w:t>
      </w:r>
      <w:r w:rsidR="00C81C0F">
        <w:fldChar w:fldCharType="end"/>
      </w:r>
      <w:r w:rsidR="00C81C0F">
        <w:t xml:space="preserve"> enhance recall of dream content</w:t>
      </w:r>
      <w:r w:rsidR="00020363">
        <w:t xml:space="preserve"> (</w:t>
      </w:r>
      <w:r w:rsidR="00AC52E6">
        <w:t>an observation that was however not replicated when taking the effect of dream length into account</w:t>
      </w:r>
      <w:r w:rsidR="00C125CA">
        <w:t>;</w:t>
      </w:r>
      <w:r w:rsidR="00AC52E6">
        <w:t xml:space="preserve"> </w:t>
      </w:r>
      <w:r w:rsidR="00AC52E6">
        <w:fldChar w:fldCharType="begin"/>
      </w:r>
      <w:r w:rsidR="00547177">
        <w:instrText xml:space="preserve"> ADDIN ZOTERO_ITEM CSL_CITATION {"citationID":"HVc8BHxd","properties":{"formattedCitation":"(Schredl 2000)","plainCitation":"(Schredl 2000)","dontUpdate":true},"citationItems":[{"id":1279,"uris":["http://zotero.org/users/2461669/items/HKCV9R28"],"uri":["http://zotero.org/users/2461669/items/HKCV9R28"],"itemData":{"id":1279,"type":"article-journal","title":"The relationship between dream recall and dream content: Negative evidence for the salience hypothesis.","container-title":"North American Journal of Psychology","author":[{"family":"Schredl","given":"Michael"}],"issued":{"date-parts":[["2000"]]}}}],"schema":"https://github.com/citation-style-language/schema/raw/master/csl-citation.json"} </w:instrText>
      </w:r>
      <w:r w:rsidR="00AC52E6">
        <w:fldChar w:fldCharType="separate"/>
      </w:r>
      <w:r w:rsidR="00AC52E6" w:rsidRPr="00AC52E6">
        <w:t>Schredl 2000)</w:t>
      </w:r>
      <w:r w:rsidR="00AC52E6">
        <w:fldChar w:fldCharType="end"/>
      </w:r>
      <w:r w:rsidR="00AC52E6">
        <w:t xml:space="preserve">. </w:t>
      </w:r>
      <w:r w:rsidR="004E187B">
        <w:t xml:space="preserve">More recently, Parke and Horton (2009) have studied the combined effect of interference and salience processes on dream recall. </w:t>
      </w:r>
      <w:r w:rsidR="004E187B" w:rsidRPr="004E187B">
        <w:t>The findings suggest that a link is present, as the more interference experienced has tended to reduce the length of the dream recall in turn reducing the reported salience</w:t>
      </w:r>
      <w:r w:rsidR="004E187B">
        <w:t>.</w:t>
      </w:r>
      <w:r w:rsidR="00A12904">
        <w:t xml:space="preserve"> </w:t>
      </w:r>
    </w:p>
    <w:p w14:paraId="2BB18255" w14:textId="2D9C5DCD" w:rsidR="009D3277" w:rsidRDefault="009D3277" w:rsidP="009D3277">
      <w:pPr>
        <w:pStyle w:val="Titre2"/>
      </w:pPr>
      <w:bookmarkStart w:id="47" w:name="_Toc490658010"/>
      <w:r>
        <w:t>Arousal-retrieval</w:t>
      </w:r>
      <w:r w:rsidR="00655633">
        <w:t xml:space="preserve"> model</w:t>
      </w:r>
      <w:bookmarkEnd w:id="47"/>
    </w:p>
    <w:p w14:paraId="5C1FC7BE" w14:textId="025455D7" w:rsidR="00F4026C" w:rsidRDefault="00F4026C" w:rsidP="00F4026C">
      <w:r w:rsidRPr="00F4026C">
        <w:t xml:space="preserve">Koulack and Goodenough </w:t>
      </w:r>
      <w:r>
        <w:t>(1976) prop</w:t>
      </w:r>
      <w:r w:rsidR="005A5E76">
        <w:t>osed in their so-called arousal-</w:t>
      </w:r>
      <w:r>
        <w:t xml:space="preserve">retrieval model that </w:t>
      </w:r>
      <w:r w:rsidR="005A5E76">
        <w:t>a short period of wakefulness</w:t>
      </w:r>
      <w:r>
        <w:t xml:space="preserve"> (arousal) </w:t>
      </w:r>
      <w:r w:rsidR="005A5E76">
        <w:t xml:space="preserve">must occur </w:t>
      </w:r>
      <w:r w:rsidR="004D6A0F">
        <w:t>immediately after</w:t>
      </w:r>
      <w:r w:rsidR="005A5E76">
        <w:t xml:space="preserve"> dreaming in order to transfer the dream content from short-term memory to long term memory</w:t>
      </w:r>
      <w:r>
        <w:t>.</w:t>
      </w:r>
      <w:r w:rsidR="005A5E76">
        <w:t xml:space="preserve"> Furthermore, they drew on </w:t>
      </w:r>
      <w:r w:rsidR="00DD66B0">
        <w:t>Cohen’s work</w:t>
      </w:r>
      <w:r w:rsidR="005A5E76">
        <w:t xml:space="preserve"> to propose that </w:t>
      </w:r>
      <w:r w:rsidR="00DD66B0">
        <w:t>the salience of dream content a</w:t>
      </w:r>
      <w:r w:rsidR="005A5E76">
        <w:t>nd lack of interferences</w:t>
      </w:r>
      <w:r w:rsidR="00DD66B0">
        <w:t xml:space="preserve"> during the recall process</w:t>
      </w:r>
      <w:r w:rsidR="005A5E76">
        <w:t xml:space="preserve"> </w:t>
      </w:r>
      <w:r w:rsidR="00DD66B0">
        <w:t>were critical for a successful</w:t>
      </w:r>
      <w:r w:rsidR="005A5E76">
        <w:t xml:space="preserve"> recall </w:t>
      </w:r>
      <w:r w:rsidR="00DD66B0">
        <w:t>of the stored dream</w:t>
      </w:r>
      <w:r w:rsidR="005A5E76">
        <w:t xml:space="preserve"> (retrieval). </w:t>
      </w:r>
      <w:r w:rsidR="002C39A4">
        <w:t>Importantly, t</w:t>
      </w:r>
      <w:r w:rsidR="00381C85">
        <w:t>he arousal-retrieval model has received great support from the literature</w:t>
      </w:r>
      <w:r w:rsidR="002C39A4">
        <w:t xml:space="preserve">, reviewed earlier in section </w:t>
      </w:r>
      <w:r w:rsidR="006F0009">
        <w:fldChar w:fldCharType="begin"/>
      </w:r>
      <w:r w:rsidR="006F0009">
        <w:instrText xml:space="preserve"> REF _Ref490595152 \r \h </w:instrText>
      </w:r>
      <w:r w:rsidR="006F0009">
        <w:fldChar w:fldCharType="separate"/>
      </w:r>
      <w:r w:rsidR="002E0546">
        <w:t>II. 3. B</w:t>
      </w:r>
      <w:r w:rsidR="006F0009">
        <w:fldChar w:fldCharType="end"/>
      </w:r>
      <w:r w:rsidR="00381C85">
        <w:t xml:space="preserve">. </w:t>
      </w:r>
    </w:p>
    <w:p w14:paraId="4536E570" w14:textId="734ABC24" w:rsidR="00750C0C" w:rsidRDefault="00655633" w:rsidP="001408BD">
      <w:pPr>
        <w:pStyle w:val="Titre2"/>
      </w:pPr>
      <w:bookmarkStart w:id="48" w:name="_Toc490658011"/>
      <w:r>
        <w:t>S</w:t>
      </w:r>
      <w:r w:rsidR="00750C0C">
        <w:t>tate-shift hypothesis</w:t>
      </w:r>
      <w:bookmarkEnd w:id="48"/>
    </w:p>
    <w:p w14:paraId="41C975CB" w14:textId="05C74D28" w:rsidR="00F46D34" w:rsidRDefault="00F46D34" w:rsidP="00750C0C">
      <w:r>
        <w:t xml:space="preserve">Extending these arousal-based ideas, Koukkou and Lehmann (1983) proposed the state-shift hypothesis which </w:t>
      </w:r>
      <w:r w:rsidR="00CC622C">
        <w:t>emphasizes</w:t>
      </w:r>
      <w:r>
        <w:t xml:space="preserve"> the state dependent effects of dream recall rather than short-term memory</w:t>
      </w:r>
      <w:r w:rsidR="00320BCA">
        <w:t xml:space="preserve"> effects</w:t>
      </w:r>
      <w:r>
        <w:t xml:space="preserve">. </w:t>
      </w:r>
      <w:r w:rsidR="00750C0C">
        <w:t xml:space="preserve">According to them, </w:t>
      </w:r>
      <w:r w:rsidR="00750C0C" w:rsidRPr="00BA775C">
        <w:rPr>
          <w:i/>
        </w:rPr>
        <w:t>“forgetting of dreams is a function of the magnitude of the difference between states during encoding and recall</w:t>
      </w:r>
      <w:r w:rsidR="00750C0C">
        <w:rPr>
          <w:i/>
        </w:rPr>
        <w:t>.</w:t>
      </w:r>
      <w:r w:rsidR="00750C0C" w:rsidRPr="00BA775C">
        <w:rPr>
          <w:i/>
        </w:rPr>
        <w:t>”</w:t>
      </w:r>
      <w:r w:rsidR="00750C0C">
        <w:rPr>
          <w:i/>
        </w:rPr>
        <w:t xml:space="preserve"> </w:t>
      </w:r>
      <w:r w:rsidR="00750C0C">
        <w:rPr>
          <w:i/>
        </w:rPr>
        <w:fldChar w:fldCharType="begin"/>
      </w:r>
      <w:r w:rsidR="00750C0C">
        <w:rPr>
          <w:i/>
        </w:rPr>
        <w:instrText xml:space="preserve"> ADDIN ZOTERO_ITEM CSL_CITATION {"citationID":"begdGKwJ","properties":{"formattedCitation":"(Koukkou and Lehmann 1983)","plainCitation":"(Koukkou and Lehmann 1983)"},"citationItems":[{"id":418,"uris":["http://zotero.org/users/2461669/items/GWSAXGQV"],"uri":["http://zotero.org/users/2461669/items/GWSAXGQV"],"itemData":{"id":418,"type":"article-journal","title":"Dreaming: The functional state-shift hypothesis. A neuropsychophysiological model","container-title":"The British Journal of Psychiatry","page":"221-231","volume":"142","issue":"3","source":"CrossRef","DOI":"10.1192/bjp.142.3.221","ISSN":"0007-1250","shortTitle":"Dreaming","language":"en","author":[{"family":"Koukkou","given":"M."},{"family":"Lehmann","given":"D."}],"issued":{"date-parts":[["1983",3,1]]}}}],"schema":"https://github.com/citation-style-language/schema/raw/master/csl-citation.json"} </w:instrText>
      </w:r>
      <w:r w:rsidR="00750C0C">
        <w:rPr>
          <w:i/>
        </w:rPr>
        <w:fldChar w:fldCharType="separate"/>
      </w:r>
      <w:r w:rsidR="00750C0C" w:rsidRPr="007A5B9C">
        <w:t>(Koukkou and Lehmann 1983)</w:t>
      </w:r>
      <w:r w:rsidR="00750C0C">
        <w:rPr>
          <w:i/>
        </w:rPr>
        <w:fldChar w:fldCharType="end"/>
      </w:r>
      <w:r w:rsidR="00750C0C">
        <w:t xml:space="preserve">. Consequently, the closer two functional states are, the better is the transference of information. This could explain higher rates of dream recall following REM sleep (which is functionally close to wakefulness) than NREM sleep (and especially N3 sleep in which cortical activity is very different from wakefulness). </w:t>
      </w:r>
    </w:p>
    <w:p w14:paraId="63F90524" w14:textId="10301D1E" w:rsidR="00F356AD" w:rsidRDefault="00CE499A" w:rsidP="00F356AD">
      <w:pPr>
        <w:pStyle w:val="Titre2"/>
      </w:pPr>
      <w:bookmarkStart w:id="49" w:name="_Toc490658012"/>
      <w:r>
        <w:t>Sleep inertia</w:t>
      </w:r>
      <w:bookmarkEnd w:id="49"/>
    </w:p>
    <w:p w14:paraId="634723EC" w14:textId="2DFB046E" w:rsidR="00F356AD" w:rsidRDefault="00415A92" w:rsidP="00F356AD">
      <w:r>
        <w:t xml:space="preserve">In 2004, Conduit and colleagues demonstrated that the performance during or shortly after awakening is of importance for the process of dream recall. The design of their study is as follows. Participants were instructed to produce an eye movement signal whenever they heard a tone, presented at increasing volume during N2 and REM sleep until an eye movement signal verification was observed.  Ninety seconds after signal verification, participants were awakened and asked if they remembered hearing the tone or responding with the EM signal. Such recollection of signal verified tone presentations was significantly less after Stage 2 sleep (65%) compared to REM sleep (100%) presentations. Furthermore, signal verified tone recall was significantly correlated with reported dream recall frequency. They concluded that </w:t>
      </w:r>
      <w:r w:rsidR="00EC2F4D" w:rsidRPr="00EC2F4D">
        <w:rPr>
          <w:i/>
        </w:rPr>
        <w:t>“quite possibly, brain functioning underlying the reporting and non-reporting of dreams does not exist within the pre-sleeping period at all, but within the period just after awakening, when cognitive resources are in demand to recall and/or consolidate events which have just occurred within the previous sleeping period”</w:t>
      </w:r>
      <w:r w:rsidR="00EC2F4D">
        <w:t xml:space="preserve"> </w:t>
      </w:r>
      <w:r w:rsidR="00EC2F4D">
        <w:fldChar w:fldCharType="begin"/>
      </w:r>
      <w:r w:rsidR="00EC2F4D">
        <w:instrText xml:space="preserve"> ADDIN ZOTERO_ITEM CSL_CITATION {"citationID":"9y2bGd68","properties":{"formattedCitation":"(Conduit, Crewther, and Coleman 2004)","plainCitation":"(Conduit, Crewther, and Coleman 2004)"},"citationItems":[{"id":703,"uris":["http://zotero.org/users/2461669/items/IJAWWK5N"],"uri":["http://zotero.org/users/2461669/items/IJAWWK5N"],"itemData":{"id":703,"type":"article-journal","title":"Poor recall of eye-movement signals from Stage 2 compared to REM sleep: Implications for models of dreaming","container-title":"Consciousness and Cognition","page":"484-500","volume":"13","issue":"3","source":"CrossRef","DOI":"10.1016/j.concog.2004.06.008","ISSN":"10538100","shortTitle":"Poor recall of eye-movement signals from Stage 2 compared to REM sleep","language":"en","author":[{"family":"Conduit","given":"Russell"},{"family":"Crewther","given":"Sheila Gillard"},{"family":"Coleman","given":"Grahame"}],"issued":{"date-parts":[["2004",9]]}}}],"schema":"https://github.com/citation-style-language/schema/raw/master/csl-citation.json"} </w:instrText>
      </w:r>
      <w:r w:rsidR="00EC2F4D">
        <w:fldChar w:fldCharType="separate"/>
      </w:r>
      <w:r w:rsidR="00EC2F4D" w:rsidRPr="00EC2F4D">
        <w:t>(Conduit, Crewther, and Coleman 2004)</w:t>
      </w:r>
      <w:r w:rsidR="00EC2F4D">
        <w:fldChar w:fldCharType="end"/>
      </w:r>
      <w:r w:rsidR="00EC2F4D">
        <w:t>.</w:t>
      </w:r>
    </w:p>
    <w:p w14:paraId="474635E4" w14:textId="5B18CA21" w:rsidR="00B914CF" w:rsidRDefault="00B914CF" w:rsidP="00B914CF">
      <w:r>
        <w:t xml:space="preserve">Echoing these findings, </w:t>
      </w:r>
      <w:r>
        <w:fldChar w:fldCharType="begin"/>
      </w:r>
      <w:r>
        <w:instrText xml:space="preserve"> ADDIN ZOTERO_ITEM CSL_CITATION {"citationID":"UsSl5Sjf","properties":{"formattedCitation":"(Schredl et al. 2003)","plainCitation":"(Schredl et al. 2003)"},"citationItems":[{"id":157,"uris":["http://zotero.org/users/2461669/items/ZPMA9JNF"],"uri":["http://zotero.org/users/2461669/items/ZPMA9JNF"],"itemData":{"id":157,"type":"article-journal","title":"Factors of home dream recall: a structural equation model","container-title":"Journal of sleep research","page":"133–141","volume":"12","issue":"2","source":"Google Scholar","shortTitle":"Factors of home dream recall","author":[{"family":"Schredl","given":"Michael"},{"family":"Wittmann","given":"Lutz"},{"family":"Ciric","given":"Petra"},{"family":"GÖtz","given":"Simon"}],"issued":{"date-parts":[["2003"]]}}}],"schema":"https://github.com/citation-style-language/schema/raw/master/csl-citation.json"} </w:instrText>
      </w:r>
      <w:r>
        <w:fldChar w:fldCharType="separate"/>
      </w:r>
      <w:r w:rsidRPr="00B914CF">
        <w:t xml:space="preserve">Schredl et al. </w:t>
      </w:r>
      <w:r>
        <w:t>(</w:t>
      </w:r>
      <w:r w:rsidRPr="00B914CF">
        <w:t>2003)</w:t>
      </w:r>
      <w:r>
        <w:fldChar w:fldCharType="end"/>
      </w:r>
      <w:r>
        <w:t xml:space="preserve"> noted that cognitive functioning in the period just after awakening is often severely impaired (an effect referred to as sleep inertia; </w:t>
      </w:r>
      <w:r>
        <w:fldChar w:fldCharType="begin"/>
      </w:r>
      <w:r>
        <w:instrText xml:space="preserve"> ADDIN ZOTERO_ITEM CSL_CITATION {"citationID":"Ua4xN4DR","properties":{"formattedCitation":"(Tassi and Muzet 2000; Trotti 2016)","plainCitation":"(Tassi and Muzet 2000; Trotti 2016)"},"citationItems":[{"id":8,"uris":["http://zotero.org/users/2461669/items/2XDVMGBF"],"uri":["http://zotero.org/users/2461669/items/2XDVMGBF"],"itemData":{"id":8,"type":"article-journal","title":"Sleep inertia","container-title":"Sleep Medicine Reviews","page":"341-353","volume":"4","issue":"4","source":"CrossRef","DOI":"10.1053/smrv.2000.0098","ISSN":"10870792","language":"en","author":[{"family":"Tassi","given":"P"},{"family":"Muzet","given":"A"}],"issued":{"date-parts":[["2000",8]]}}},{"id":635,"uris":["http://zotero.org/users/2461669/items/JHKG6DCK"],"uri":["http://zotero.org/users/2461669/items/JHKG6DCK"],"itemData":{"id":635,"type":"article-journal","title":"Waking up is the hardest thing I do all day: Sleep inertia and sleep drunkenness","container-title":"Sleep Medicine Reviews","source":"CrossRef","DOI":"10.1016/j.smrv.2016.08.005","ISSN":"10870792","shortTitle":"Waking up is the hardest thing I do all day","language":"en","author":[{"family":"Trotti","given":"Lynn Marie"}],"issued":{"date-parts":[["2016",9]]},"accessed":{"date-parts":[["2016",9,11]]}}}],"schema":"https://github.com/citation-style-language/schema/raw/master/csl-citation.json"} </w:instrText>
      </w:r>
      <w:r>
        <w:fldChar w:fldCharType="separate"/>
      </w:r>
      <w:r w:rsidRPr="00B914CF">
        <w:t>Tassi and Muzet 2000; Trotti 2016)</w:t>
      </w:r>
      <w:r>
        <w:fldChar w:fldCharType="end"/>
      </w:r>
      <w:r>
        <w:t xml:space="preserve">, and that it would be in consequence </w:t>
      </w:r>
      <w:r w:rsidRPr="00B914CF">
        <w:rPr>
          <w:i/>
        </w:rPr>
        <w:t>“promising to correlate interindividual differences regarding the sleep inertia with DRF”</w:t>
      </w:r>
      <w:r>
        <w:t>. Th</w:t>
      </w:r>
      <w:r w:rsidR="009C10ED">
        <w:t>is issue</w:t>
      </w:r>
      <w:r>
        <w:t xml:space="preserve"> will form a large part of the doctoral work</w:t>
      </w:r>
      <w:r w:rsidR="006163B4">
        <w:t xml:space="preserve"> hereby presented and we will return to this in the problematic and hypothesis section. </w:t>
      </w:r>
    </w:p>
    <w:p w14:paraId="55F708E3" w14:textId="1A7D4B2C" w:rsidR="009D3277" w:rsidRDefault="007944EB" w:rsidP="009D3277">
      <w:pPr>
        <w:pStyle w:val="Titre2"/>
      </w:pPr>
      <w:bookmarkStart w:id="50" w:name="_Toc490658013"/>
      <w:r>
        <w:t xml:space="preserve">Towards a </w:t>
      </w:r>
      <w:r w:rsidR="00B64AF6">
        <w:t>unifying theory of dream recall</w:t>
      </w:r>
      <w:bookmarkEnd w:id="50"/>
    </w:p>
    <w:p w14:paraId="45560BE0" w14:textId="205F74AC" w:rsidR="009D3277" w:rsidRPr="00AD706B" w:rsidRDefault="00AD706B" w:rsidP="008B3C2D">
      <w:pPr>
        <w:rPr>
          <w:color w:val="FF0000"/>
        </w:rPr>
      </w:pPr>
      <w:r w:rsidRPr="004B2636">
        <w:t xml:space="preserve">This brief overview leads to the observation that there is a </w:t>
      </w:r>
      <w:r w:rsidR="008B3C2D" w:rsidRPr="004B2636">
        <w:t>broad</w:t>
      </w:r>
      <w:r w:rsidRPr="004B2636">
        <w:t xml:space="preserve"> spectrum of dream recall theories, ranging </w:t>
      </w:r>
      <w:r w:rsidR="009D3277" w:rsidRPr="004B2636">
        <w:t>from relating to the content o</w:t>
      </w:r>
      <w:r w:rsidRPr="004B2636">
        <w:t>f the dream (Freud’s repression and Cohen’s</w:t>
      </w:r>
      <w:r w:rsidR="009D3277" w:rsidRPr="004B2636">
        <w:t xml:space="preserve"> salience hypotheses) to accounting for the </w:t>
      </w:r>
      <w:r w:rsidRPr="004B2636">
        <w:t xml:space="preserve">psychological (life-style hypothesis), </w:t>
      </w:r>
      <w:r w:rsidR="009D3277" w:rsidRPr="004B2636">
        <w:t>cognitive and physiological processes (arousal-retrieval</w:t>
      </w:r>
      <w:r w:rsidRPr="004B2636">
        <w:t>,</w:t>
      </w:r>
      <w:r w:rsidR="009D3277" w:rsidRPr="004B2636">
        <w:t xml:space="preserve">  </w:t>
      </w:r>
      <w:r w:rsidRPr="004B2636">
        <w:t>state-shift hypothesis, sleep inertia</w:t>
      </w:r>
      <w:r w:rsidR="009D3277" w:rsidRPr="004B2636">
        <w:t xml:space="preserve">). </w:t>
      </w:r>
      <w:r w:rsidR="004B2E73" w:rsidRPr="004B2636">
        <w:t xml:space="preserve">The empirical data </w:t>
      </w:r>
      <w:r w:rsidR="00937F1B">
        <w:t xml:space="preserve">seems hitherto to fit best into </w:t>
      </w:r>
      <w:r w:rsidR="004B2636" w:rsidRPr="004B2636">
        <w:t xml:space="preserve">the </w:t>
      </w:r>
      <w:r w:rsidR="004B2E73" w:rsidRPr="004B2636">
        <w:t xml:space="preserve">arousal-retrieval model and the life-style hypothesis. </w:t>
      </w:r>
      <w:r w:rsidR="00C95310" w:rsidRPr="004B2636">
        <w:t>A comprehensive, unified theory of dream recall should combine these two models</w:t>
      </w:r>
      <w:r w:rsidR="00B953EA">
        <w:t>, for example using the arousal-retrieval model to account for day-to-day variability in DRF (state factors), and the life-style hypothesis to account for the large interindividual DRF variability (traits factors)</w:t>
      </w:r>
      <w:r w:rsidR="00C95310" w:rsidRPr="004B2636">
        <w:t>.</w:t>
      </w:r>
      <w:r w:rsidR="008B3C2D">
        <w:t xml:space="preserve"> Moreover, there is a currently a lack of evidence for the state-shift hypothesis (due to the difficulty of deriving valid quantitative measures for the closeness of functional states; </w:t>
      </w:r>
      <w:r w:rsidR="008B3C2D">
        <w:fldChar w:fldCharType="begin"/>
      </w:r>
      <w:r w:rsidR="008B3C2D">
        <w:instrText xml:space="preserve"> ADDIN ZOTERO_ITEM CSL_CITATION {"citationID":"KtdZ7HM7","properties":{"formattedCitation":"(Schredl 1999)","plainCitation":"(Schredl 1999)"},"citationItems":[{"id":1254,"uris":["http://zotero.org/users/2461669/items/EDRGIAIG"],"uri":["http://zotero.org/users/2461669/items/EDRGIAIG"],"itemData":{"id":1254,"type":"article-journal","title":"Dream recall: research, clinical implications and future directions","container-title":"Sleep and Hypnosis","page":"72–81","volume":"1","issue":"2","source":"Google Scholar","shortTitle":"Dream recall","author":[{"family":"Schredl","given":"Michael"}],"issued":{"date-parts":[["1999"]]}}}],"schema":"https://github.com/citation-style-language/schema/raw/master/csl-citation.json"} </w:instrText>
      </w:r>
      <w:r w:rsidR="008B3C2D">
        <w:fldChar w:fldCharType="separate"/>
      </w:r>
      <w:r w:rsidR="008B3C2D" w:rsidRPr="008B3C2D">
        <w:t>Schredl 1999)</w:t>
      </w:r>
      <w:r w:rsidR="008B3C2D">
        <w:fldChar w:fldCharType="end"/>
      </w:r>
      <w:r w:rsidR="008B3C2D">
        <w:t xml:space="preserve"> and the sleep inertia theory, which both insist on brain functioning within the period just after awakening. </w:t>
      </w:r>
    </w:p>
    <w:p w14:paraId="2AB210FA" w14:textId="77777777" w:rsidR="008E6AEB" w:rsidRPr="008E6AEB" w:rsidRDefault="008E6AEB" w:rsidP="00D249CA"/>
    <w:p w14:paraId="4B76AD65" w14:textId="7A7793D4" w:rsidR="008E6AEB" w:rsidRDefault="008E6AEB" w:rsidP="00D249CA">
      <w:r>
        <w:br w:type="page"/>
      </w:r>
    </w:p>
    <w:p w14:paraId="30CF8B5C" w14:textId="77777777" w:rsidR="001F6EE3" w:rsidRDefault="001F6EE3" w:rsidP="00D249CA">
      <w:pPr>
        <w:pStyle w:val="Titre"/>
      </w:pPr>
      <w:bookmarkStart w:id="51" w:name="_Toc490658014"/>
      <w:r>
        <w:t>Dream content and dream function</w:t>
      </w:r>
      <w:bookmarkEnd w:id="51"/>
    </w:p>
    <w:p w14:paraId="53463384" w14:textId="46C6409A" w:rsidR="00224DE4" w:rsidRDefault="00224DE4" w:rsidP="00224DE4">
      <w:pPr>
        <w:pStyle w:val="Citation"/>
        <w:rPr>
          <w:lang w:val="fr-FR"/>
        </w:rPr>
      </w:pPr>
      <w:r w:rsidRPr="00224DE4">
        <w:rPr>
          <w:lang w:val="fr-FR"/>
        </w:rPr>
        <w:t>« Prétendre donner les rêves comme de simples jeux de la pensée, de simples images de l’imagination, c’est témoigner d’un manque de réflexion ou de loyauté ; car de toute évidence ils en diffèrent spécifiquement. Les images de l’imagination sont faibles, languissantes, incomplètes, partielles et si fugitives qu’on peut à peine fixer dans sa mémoire pendant quelques secondes les traits d’un absent, et que même le jeu le plus vif de l’imagination ne peut nullement entrer en comparaison avec la réalité palpable que le rêve met sous nos yeux. »</w:t>
      </w:r>
    </w:p>
    <w:p w14:paraId="7631E054" w14:textId="27BF2AFA" w:rsidR="005E3385" w:rsidRPr="005E3385" w:rsidRDefault="005E3385" w:rsidP="005E3385">
      <w:pPr>
        <w:pStyle w:val="Citation"/>
        <w:rPr>
          <w:lang w:val="fr-FR"/>
        </w:rPr>
      </w:pPr>
      <w:r>
        <w:rPr>
          <w:lang w:val="fr-FR"/>
        </w:rPr>
        <w:t xml:space="preserve">Schopenhauer, </w:t>
      </w:r>
      <w:r w:rsidRPr="005E3385">
        <w:rPr>
          <w:lang w:val="fr-FR"/>
        </w:rPr>
        <w:t>Parerga und Paralipomena</w:t>
      </w:r>
      <w:r>
        <w:rPr>
          <w:lang w:val="fr-FR"/>
        </w:rPr>
        <w:t>, 1851</w:t>
      </w:r>
    </w:p>
    <w:p w14:paraId="25222017" w14:textId="196FE5DA" w:rsidR="001F6EE3" w:rsidRPr="002F4A03" w:rsidRDefault="001F6EE3" w:rsidP="00D249CA">
      <w:pPr>
        <w:pStyle w:val="Titre1"/>
      </w:pPr>
      <w:bookmarkStart w:id="52" w:name="_Toc490658015"/>
      <w:r>
        <w:t>Dream content</w:t>
      </w:r>
      <w:bookmarkEnd w:id="52"/>
    </w:p>
    <w:p w14:paraId="5FC875D7" w14:textId="04207277" w:rsidR="00AF5D02" w:rsidRDefault="00663716" w:rsidP="00023CC6">
      <w:pPr>
        <w:pStyle w:val="Titre2"/>
      </w:pPr>
      <w:bookmarkStart w:id="53" w:name="_Toc490658016"/>
      <w:r>
        <w:t>Basic principles of d</w:t>
      </w:r>
      <w:r w:rsidR="00AF5D02">
        <w:t>ream content analysi</w:t>
      </w:r>
      <w:bookmarkEnd w:id="53"/>
      <w:r>
        <w:t>s</w:t>
      </w:r>
    </w:p>
    <w:p w14:paraId="5C4ABCC0" w14:textId="09334F0A" w:rsidR="00AF5D02" w:rsidRPr="00AF5D02" w:rsidRDefault="00AF5D02" w:rsidP="00A60B15">
      <w:r>
        <w:t xml:space="preserve">Empirical investigation on dreaming started in the nineteenth century when amateur researchers started to quantify aspects of their dream content. </w:t>
      </w:r>
      <w:r w:rsidR="004C6D69">
        <w:t xml:space="preserve">One notable example is the pioneering paper of </w:t>
      </w:r>
      <w:r>
        <w:t xml:space="preserve">Mary </w:t>
      </w:r>
      <w:r>
        <w:fldChar w:fldCharType="begin"/>
      </w:r>
      <w:r>
        <w:instrText xml:space="preserve"> ADDIN ZOTERO_ITEM CSL_CITATION {"citationID":"VXvjaWMk","properties":{"formattedCitation":"(Calkins 1893)","plainCitation":"(Calkins 1893)"},"citationItems":[{"id":1280,"uris":["http://zotero.org/users/2461669/items/GWCICDFF"],"uri":["http://zotero.org/users/2461669/items/GWCICDFF"],"itemData":{"id":1280,"type":"article-journal","title":"Statistics of dreams","container-title":"The American Journal of Psychology","page":"311-343","volume":"5","issue":"3","author":[{"family":"Calkins","given":"Mary Whiton"}],"issued":{"date-parts":[["1893"]]}}}],"schema":"https://github.com/citation-style-language/schema/raw/master/csl-citation.json"} </w:instrText>
      </w:r>
      <w:r>
        <w:fldChar w:fldCharType="separate"/>
      </w:r>
      <w:r w:rsidRPr="00AF5D02">
        <w:t xml:space="preserve">Calkins </w:t>
      </w:r>
      <w:r>
        <w:t>(</w:t>
      </w:r>
      <w:r w:rsidRPr="00AF5D02">
        <w:t>1893)</w:t>
      </w:r>
      <w:r>
        <w:fldChar w:fldCharType="end"/>
      </w:r>
      <w:r w:rsidR="004C6D69">
        <w:t>, entitled</w:t>
      </w:r>
      <w:r>
        <w:t xml:space="preserve"> </w:t>
      </w:r>
      <w:r w:rsidRPr="00AF5D02">
        <w:rPr>
          <w:i/>
        </w:rPr>
        <w:t>“Statistics of dreams”</w:t>
      </w:r>
      <w:r w:rsidR="004C6D69" w:rsidRPr="004C6D69">
        <w:t>,</w:t>
      </w:r>
      <w:r>
        <w:rPr>
          <w:i/>
        </w:rPr>
        <w:t xml:space="preserve"> </w:t>
      </w:r>
      <w:r>
        <w:t xml:space="preserve">in which she </w:t>
      </w:r>
      <w:r w:rsidR="004C6D69">
        <w:t xml:space="preserve">reported, </w:t>
      </w:r>
      <w:r w:rsidR="004C6D69" w:rsidRPr="00B84809">
        <w:rPr>
          <w:i/>
        </w:rPr>
        <w:t>inter alia</w:t>
      </w:r>
      <w:r w:rsidR="004C6D69">
        <w:t xml:space="preserve">, statistics concerning dream length and vividness, dream </w:t>
      </w:r>
      <w:r w:rsidR="002402FB">
        <w:t xml:space="preserve">characters and </w:t>
      </w:r>
      <w:r w:rsidR="004C6D69">
        <w:t>dream- and waking-life associations</w:t>
      </w:r>
      <w:r w:rsidR="001602C5">
        <w:t xml:space="preserve">. </w:t>
      </w:r>
      <w:r w:rsidR="00A60B15">
        <w:t xml:space="preserve">Since then, a considerable numbers of scales and rating systems for dream content analysis have been developed </w:t>
      </w:r>
      <w:r w:rsidR="00A60B15">
        <w:fldChar w:fldCharType="begin"/>
      </w:r>
      <w:r w:rsidR="008B5DFA">
        <w:instrText xml:space="preserve"> ADDIN ZOTERO_ITEM CSL_CITATION {"citationID":"9SPGfXGh","properties":{"formattedCitation":"(Schredl 2010b)","plainCitation":"(Schredl 2010b)"},"citationItems":[{"id":45,"uris":["http://zotero.org/users/2461669/items/U93JBSTH"],"uri":["http://zotero.org/users/2461669/items/U93JBSTH"],"itemData":{"id":45,"type":"article-journal","title":"Dream content analysis: Basic principles","container-title":"International Journal of Dream Research","page":"65–73","volume":"3","issue":"1","source":"Google Scholar","shortTitle":"Dream content analysis","author":[{"family":"Schredl","given":"Michael"}],"issued":{"date-parts":[["2010"]]}}}],"schema":"https://github.com/citation-style-language/schema/raw/master/csl-citation.json"} </w:instrText>
      </w:r>
      <w:r w:rsidR="00A60B15">
        <w:fldChar w:fldCharType="separate"/>
      </w:r>
      <w:r w:rsidR="008B5DFA" w:rsidRPr="008B5DFA">
        <w:t>(Schredl 2010b)</w:t>
      </w:r>
      <w:r w:rsidR="00A60B15">
        <w:fldChar w:fldCharType="end"/>
      </w:r>
      <w:r w:rsidR="00A60B15">
        <w:t xml:space="preserve">. </w:t>
      </w:r>
      <w:r w:rsidR="00981630">
        <w:t xml:space="preserve">Most of them are based on automatic analysis of the lexical content of dream reports, a method which has the advantages of minimizing the experimenter bias and being replicable by other research groups. </w:t>
      </w:r>
      <w:r w:rsidR="00A60B15">
        <w:t xml:space="preserve">Perhaps the most famous is the Hall &amp; Van de Castle system, which have provided a global profile of dream content dimensions in young adult </w:t>
      </w:r>
      <w:r w:rsidR="00A60B15">
        <w:fldChar w:fldCharType="begin"/>
      </w:r>
      <w:r w:rsidR="00A60B15">
        <w:instrText xml:space="preserve"> ADDIN ZOTERO_ITEM CSL_CITATION {"citationID":"afJpS1eU","properties":{"formattedCitation":"(Hall and Van de Castle 1966)","plainCitation":"(Hall and Van de Castle 1966)"},"citationItems":[{"id":747,"uris":["http://zotero.org/users/2461669/items/8ENA95MR"],"uri":["http://zotero.org/users/2461669/items/8ENA95MR"],"itemData":{"id":747,"type":"article-journal","title":"The content analysis of dreams.","author":[{"family":"Hall","given":"Calvin S."},{"family":"Van de Castle","given":"Robert L."}],"issued":{"date-parts":[["1966"]]}}}],"schema":"https://github.com/citation-style-language/schema/raw/master/csl-citation.json"} </w:instrText>
      </w:r>
      <w:r w:rsidR="00A60B15">
        <w:fldChar w:fldCharType="separate"/>
      </w:r>
      <w:r w:rsidR="00A60B15" w:rsidRPr="00A60B15">
        <w:t>(Hall and Van de Castle 1966)</w:t>
      </w:r>
      <w:r w:rsidR="00A60B15">
        <w:fldChar w:fldCharType="end"/>
      </w:r>
      <w:r w:rsidR="00663716">
        <w:t>.</w:t>
      </w:r>
      <w:r w:rsidR="00A60B15">
        <w:t xml:space="preserve"> It remains today the major reference since it has proven</w:t>
      </w:r>
      <w:r w:rsidR="00663716">
        <w:t xml:space="preserve"> </w:t>
      </w:r>
      <w:r w:rsidR="00A60B15">
        <w:t>stable over at least one generation</w:t>
      </w:r>
      <w:r w:rsidR="00663716">
        <w:t xml:space="preserve"> </w:t>
      </w:r>
      <w:r w:rsidR="00663716">
        <w:fldChar w:fldCharType="begin"/>
      </w:r>
      <w:r w:rsidR="00663716">
        <w:instrText xml:space="preserve"> ADDIN ZOTERO_ITEM CSL_CITATION {"citationID":"fPvq9dHX","properties":{"formattedCitation":"(Hall et al. 1982)","plainCitation":"(Hall et al. 1982)"},"citationItems":[{"id":1281,"uris":["http://zotero.org/users/2461669/items/64TAJXXG"],"uri":["http://zotero.org/users/2461669/items/64TAJXXG"],"itemData":{"id":1281,"type":"article-journal","title":"The dreams of college men and women in 1950 and 1980: A comparison of dream contents and sex differences","container-title":"Sleep","page":"188-194","volume":"5","issue":"2","author":[{"family":"Hall","given":"Calvin S."},{"family":"Domhoff","given":"G. William"},{"family":"Blick","given":"Kenneth A."},{"family":"Weesner","given":"Kathryn E."}],"issued":{"date-parts":[["1982"]]}}}],"schema":"https://github.com/citation-style-language/schema/raw/master/csl-citation.json"} </w:instrText>
      </w:r>
      <w:r w:rsidR="00663716">
        <w:fldChar w:fldCharType="separate"/>
      </w:r>
      <w:r w:rsidR="00663716" w:rsidRPr="00663716">
        <w:t>(Hall et al. 1982)</w:t>
      </w:r>
      <w:r w:rsidR="00663716">
        <w:fldChar w:fldCharType="end"/>
      </w:r>
      <w:r w:rsidR="00663716">
        <w:t xml:space="preserve">. </w:t>
      </w:r>
    </w:p>
    <w:p w14:paraId="11EFEBA7" w14:textId="5366CA55" w:rsidR="001F6EE3" w:rsidRDefault="001F6EE3" w:rsidP="00D249CA">
      <w:pPr>
        <w:pStyle w:val="Titre2"/>
      </w:pPr>
      <w:bookmarkStart w:id="54" w:name="_Toc490658017"/>
      <w:r>
        <w:t>Experimental results</w:t>
      </w:r>
      <w:bookmarkEnd w:id="54"/>
    </w:p>
    <w:p w14:paraId="796FC999" w14:textId="564341AF" w:rsidR="00891109" w:rsidRDefault="00E37504" w:rsidP="00E37504">
      <w:r>
        <w:t>Results from several decades of dream content studies</w:t>
      </w:r>
      <w:r w:rsidR="00891109">
        <w:t xml:space="preserve"> </w:t>
      </w:r>
      <w:r w:rsidR="00891109">
        <w:fldChar w:fldCharType="begin"/>
      </w:r>
      <w:r w:rsidR="008B5DFA">
        <w:instrText xml:space="preserve"> ADDIN ZOTERO_ITEM CSL_CITATION {"citationID":"dYHc2UPp","properties":{"formattedCitation":"(Schwartz 1999; Hall and Van de Castle 1966; Schredl 2010a)","plainCitation":"(Schwartz 1999; Hall and Van de Castle 1966; Schredl 2010a)"},"citationItems":[{"id":1282,"uris":["http://zotero.org/users/2461669/items/M4R2EHSX"],"uri":["http://zotero.org/users/2461669/items/M4R2EHSX"],"itemData":{"id":1282,"type":"thesis","title":"Exploration statistique et neuropsychologique des phénomènes oniriques au travers des textes et des images de rêves","publisher":"Ph. D. thesis, University of Lausanne, Lausanne, 375","author":[{"family":"Schwartz","given":"Sophie"}],"issued":{"date-parts":[["1999"]]}}},{"id":747,"uris":["http://zotero.org/users/2461669/items/8ENA95MR"],"uri":["http://zotero.org/users/2461669/items/8ENA95MR"],"itemData":{"id":747,"type":"article-journal","title":"The content analysis of dreams.","author":[{"family":"Hall","given":"Calvin S."},{"family":"Van de Castle","given":"Robert L."}],"issued":{"date-parts":[["1966"]]}}},{"id":88,"uris":["http://zotero.org/users/2461669/items/H7KPVBA6"],"uri":["http://zotero.org/users/2461669/items/H7KPVBA6"],"itemData":{"id":88,"type":"chapter","title":"Characteristics And Contents Of Dreams","container-title":"International Review of Neurobiology","publisher":"Academic Press","page":"135-154","volume":"92","source":"ScienceDirect","abstract":"Dreams have been studied from different perspectives: psychoanalysis, academic psychology, and neurosciences. After presenting the definition of dreaming and the methodological tools of dream research, the major findings regarding the phenomenology of dreaming and the factors influencing dream content are briefly reviewed. The so-called continuity hypothesis stating that dreams reflect waking-life experiences is supported by studies investigating the dreams of psychiatric patients and patients with sleep disorders, i.e., their daytime symptoms and problems are reflected in their dreams. Dreams also have an effect on subsequent waking life, e.g., on daytime mood and creativity. The question about the functions of dreaming is still unanswered and open to future research.","URL":"http://www.sciencedirect.com/science/article/pii/S0074774210920072","author":[{"family":"Schredl","given":"Michael"}],"editor":[{"family":"McNamara","given":"Angela Clow and Patrick"}],"issued":{"date-parts":[["2010"]]},"accessed":{"date-parts":[["2015",5,6]]}}}],"schema":"https://github.com/citation-style-language/schema/raw/master/csl-citation.json"} </w:instrText>
      </w:r>
      <w:r w:rsidR="00891109">
        <w:fldChar w:fldCharType="separate"/>
      </w:r>
      <w:r w:rsidR="008B5DFA" w:rsidRPr="008B5DFA">
        <w:t>(Schwartz 1999; Hall and Van de Castle 1966; Schredl 2010a)</w:t>
      </w:r>
      <w:r w:rsidR="00891109">
        <w:fldChar w:fldCharType="end"/>
      </w:r>
      <w:r>
        <w:t xml:space="preserve"> indicate that: dreams tend to be negative on many dimensions and aggressions are more frequent than friendly interactions, </w:t>
      </w:r>
      <w:r w:rsidR="008B5DFA" w:rsidRPr="008B5DFA">
        <w:t>visual imagery occurs more frequently in dreams than imagery of other senses (audition, olfaction, touch, and taste); the dream drama is mostly lived by the dreamer from a first-person perspective; some elements of real-life events previously experi</w:t>
      </w:r>
      <w:r w:rsidR="008B5DFA">
        <w:t>enced by the dreamer often con</w:t>
      </w:r>
      <w:r w:rsidR="008B5DFA" w:rsidRPr="008B5DFA">
        <w:t>tribute to the scene of the dream; most often, the dream sequence is not within the dreamer’s voluntary control (i.e., the dreamer</w:t>
      </w:r>
      <w:r w:rsidR="008B5DFA">
        <w:t xml:space="preserve"> </w:t>
      </w:r>
      <w:r w:rsidR="008B5DFA" w:rsidRPr="008B5DFA">
        <w:t>may be convinced during the dream that the dream’s story is really happening); temporal and spatial incoherencies can occur in the dream story; the dream report is often full of people interacting with each other (e.g., discussions, fights, pursuit, sexuality); and finally, the dream report often contains strong emotions</w:t>
      </w:r>
      <w:r w:rsidR="008B5DFA">
        <w:t>.</w:t>
      </w:r>
    </w:p>
    <w:p w14:paraId="6D3BBC53" w14:textId="7D784E05" w:rsidR="00E37504" w:rsidRDefault="00E37504" w:rsidP="00E37504">
      <w:r>
        <w:t xml:space="preserve">Gender differences in dream content have been consistently reported. For example, </w:t>
      </w:r>
      <w:r w:rsidRPr="00E37504">
        <w:t xml:space="preserve">men </w:t>
      </w:r>
      <w:r>
        <w:t>report</w:t>
      </w:r>
      <w:r w:rsidRPr="00E37504">
        <w:t xml:space="preserve"> more often physical aggression and sex than women</w:t>
      </w:r>
      <w:r>
        <w:t xml:space="preserve"> </w:t>
      </w:r>
      <w:r>
        <w:fldChar w:fldCharType="begin"/>
      </w:r>
      <w:r>
        <w:instrText xml:space="preserve"> ADDIN ZOTERO_ITEM CSL_CITATION {"citationID":"1ileJPQL","properties":{"formattedCitation":"(Schredl et al. 2004; Nielsen et al. 2003)","plainCitation":"(Schredl et al. 2004; Nielsen et al. 2003)"},"citationItems":[{"id":1286,"uris":["http://zotero.org/users/2461669/items/48K4BXC2"],"uri":["http://zotero.org/users/2461669/items/48K4BXC2"],"itemData":{"id":1286,"type":"article-journal","title":"Typical dreams: stability and gender differences","container-title":"The journal of psychology","page":"485–494","volume":"138","issue":"6","source":"Google Scholar","shortTitle":"Typical dreams","author":[{"family":"Schredl","given":"Michael"},{"family":"Ciric","given":"Petra"},{"family":"Götz","given":"Simon"},{"family":"Wittmann","given":"Lutz"}],"issued":{"date-parts":[["2004"]]}}},{"id":1284,"uris":["http://zotero.org/users/2461669/items/HPNB4C9H"],"uri":["http://zotero.org/users/2461669/items/HPNB4C9H"],"itemData":{"id":1284,"type":"article-journal","title":"The Typical Dreams of Canadian University Students.","container-title":"Dreaming","page":"211","volume":"13","issue":"4","author":[{"family":"Nielsen","given":"Tore A."},{"family":"Zadra","given":"Antonio L."},{"family":"Simard","given":"Valérie"},{"family":"Saucier","given":"Sébastien"},{"family":"Stenstrom","given":"Philippe"},{"family":"Smith","given":"Carlyle"},{"family":"Kuiken","given":"Don"}],"issued":{"date-parts":[["2003"]]}}}],"schema":"https://github.com/citation-style-language/schema/raw/master/csl-citation.json"} </w:instrText>
      </w:r>
      <w:r>
        <w:fldChar w:fldCharType="separate"/>
      </w:r>
      <w:r w:rsidRPr="00E37504">
        <w:t>(Schredl et al. 2004; Nielsen et al. 2003)</w:t>
      </w:r>
      <w:r>
        <w:fldChar w:fldCharType="end"/>
      </w:r>
      <w:r w:rsidRPr="00E37504">
        <w:t>.</w:t>
      </w:r>
    </w:p>
    <w:p w14:paraId="6D366155" w14:textId="1622B1A2" w:rsidR="006B6B16" w:rsidRPr="00891109" w:rsidRDefault="006705BB" w:rsidP="00E37504">
      <w:r>
        <w:t xml:space="preserve">Finally, many aspects of the subject’s daily life influence dream content </w:t>
      </w:r>
      <w:r>
        <w:fldChar w:fldCharType="begin"/>
      </w:r>
      <w:r>
        <w:instrText xml:space="preserve"> ADDIN ZOTERO_ITEM CSL_CITATION {"citationID":"GwmqW2gP","properties":{"formattedCitation":"(Ruby 2011)","plainCitation":"(Ruby 2011)"},"citationItems":[{"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fldChar w:fldCharType="separate"/>
      </w:r>
      <w:r w:rsidRPr="006705BB">
        <w:t>(</w:t>
      </w:r>
      <w:r>
        <w:t xml:space="preserve">reviewed in </w:t>
      </w:r>
      <w:r w:rsidRPr="006705BB">
        <w:t>Ruby 2011)</w:t>
      </w:r>
      <w:r>
        <w:fldChar w:fldCharType="end"/>
      </w:r>
      <w:r>
        <w:t>, including news event, musical practice, current concerns and religious beliefs, chronic pain, mood or living in a violent environment.</w:t>
      </w:r>
    </w:p>
    <w:p w14:paraId="699E0440" w14:textId="0F56F04E" w:rsidR="00F92B25" w:rsidRDefault="00F92B25" w:rsidP="00D249CA">
      <w:pPr>
        <w:pStyle w:val="Titre2"/>
      </w:pPr>
      <w:bookmarkStart w:id="55" w:name="_Toc490658018"/>
      <w:r>
        <w:t>The sources of dream content</w:t>
      </w:r>
    </w:p>
    <w:p w14:paraId="3F9454A4" w14:textId="15BB4211" w:rsidR="00272A0F" w:rsidRPr="00272A0F" w:rsidRDefault="00FC26D0" w:rsidP="00272A0F">
      <w:r>
        <w:t>Based on these experimental findings, De Koninck has reviewed i</w:t>
      </w:r>
      <w:r w:rsidR="00272A0F">
        <w:t xml:space="preserve">n his 2012’s book entitled </w:t>
      </w:r>
      <w:r w:rsidR="00272A0F" w:rsidRPr="00272A0F">
        <w:rPr>
          <w:i/>
        </w:rPr>
        <w:t>“Sleep, dreams and dreaming”</w:t>
      </w:r>
      <w:r>
        <w:t xml:space="preserve"> </w:t>
      </w:r>
      <w:r w:rsidR="00272A0F">
        <w:t>the sources that mediate dream construction, as well as their relative contribution to the dream content.  He proposed that the different sources of dreams are best represented in a pyramidal manner, from</w:t>
      </w:r>
      <w:r w:rsidR="00272A0F" w:rsidRPr="00272A0F">
        <w:t xml:space="preserve"> </w:t>
      </w:r>
      <w:r>
        <w:t xml:space="preserve">low, </w:t>
      </w:r>
      <w:r w:rsidR="00272A0F">
        <w:t>more biological levels</w:t>
      </w:r>
      <w:r>
        <w:t>,</w:t>
      </w:r>
      <w:r w:rsidR="00272A0F">
        <w:t xml:space="preserve"> predominant in shaping the dream content, to higher, more cognitive levels</w:t>
      </w:r>
      <w:r>
        <w:t>,</w:t>
      </w:r>
      <w:r w:rsidR="00272A0F">
        <w:t xml:space="preserve"> that carry much less influence to the dream content (</w:t>
      </w:r>
      <w:r w:rsidR="00272A0F">
        <w:fldChar w:fldCharType="begin"/>
      </w:r>
      <w:r w:rsidR="00272A0F">
        <w:instrText xml:space="preserve"> REF _Ref490665498 \h </w:instrText>
      </w:r>
      <w:r w:rsidR="00272A0F">
        <w:fldChar w:fldCharType="separate"/>
      </w:r>
      <w:r w:rsidR="00272A0F">
        <w:t xml:space="preserve">Figure </w:t>
      </w:r>
      <w:r w:rsidR="00272A0F">
        <w:rPr>
          <w:noProof/>
        </w:rPr>
        <w:t>7</w:t>
      </w:r>
      <w:r w:rsidR="00272A0F">
        <w:fldChar w:fldCharType="end"/>
      </w:r>
      <w:r w:rsidR="00272A0F">
        <w:t xml:space="preserve">). </w:t>
      </w:r>
    </w:p>
    <w:p w14:paraId="1DE0125D" w14:textId="77777777" w:rsidR="00B152FC" w:rsidRDefault="00B152FC" w:rsidP="00B152FC">
      <w:pPr>
        <w:keepNext/>
        <w:jc w:val="center"/>
      </w:pPr>
      <w:r>
        <w:rPr>
          <w:noProof/>
        </w:rPr>
        <w:drawing>
          <wp:inline distT="0" distB="0" distL="0" distR="0" wp14:anchorId="6C8BA27E" wp14:editId="498DC6FD">
            <wp:extent cx="4680291" cy="3957049"/>
            <wp:effectExtent l="0" t="0" r="6350" b="57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ro_pyramid_dream.png"/>
                    <pic:cNvPicPr/>
                  </pic:nvPicPr>
                  <pic:blipFill>
                    <a:blip r:embed="rId16">
                      <a:extLst>
                        <a:ext uri="{28A0092B-C50C-407E-A947-70E740481C1C}">
                          <a14:useLocalDpi xmlns:a14="http://schemas.microsoft.com/office/drawing/2010/main" val="0"/>
                        </a:ext>
                      </a:extLst>
                    </a:blip>
                    <a:stretch>
                      <a:fillRect/>
                    </a:stretch>
                  </pic:blipFill>
                  <pic:spPr>
                    <a:xfrm>
                      <a:off x="0" y="0"/>
                      <a:ext cx="4680291" cy="3957049"/>
                    </a:xfrm>
                    <a:prstGeom prst="rect">
                      <a:avLst/>
                    </a:prstGeom>
                  </pic:spPr>
                </pic:pic>
              </a:graphicData>
            </a:graphic>
          </wp:inline>
        </w:drawing>
      </w:r>
    </w:p>
    <w:p w14:paraId="6FA45B7E" w14:textId="32F7754D" w:rsidR="00F92B25" w:rsidRPr="00F92B25" w:rsidRDefault="00B152FC" w:rsidP="00B152FC">
      <w:pPr>
        <w:pStyle w:val="Lgende"/>
      </w:pPr>
      <w:bookmarkStart w:id="56" w:name="_Ref490665498"/>
      <w:r>
        <w:t xml:space="preserve">Figure </w:t>
      </w:r>
      <w:r w:rsidR="00BE3A7A">
        <w:fldChar w:fldCharType="begin"/>
      </w:r>
      <w:r w:rsidR="00BE3A7A">
        <w:instrText xml:space="preserve"> SEQ Figure \* ARABIC </w:instrText>
      </w:r>
      <w:r w:rsidR="00BE3A7A">
        <w:fldChar w:fldCharType="separate"/>
      </w:r>
      <w:r>
        <w:rPr>
          <w:noProof/>
        </w:rPr>
        <w:t>7</w:t>
      </w:r>
      <w:r w:rsidR="00BE3A7A">
        <w:rPr>
          <w:noProof/>
        </w:rPr>
        <w:fldChar w:fldCharType="end"/>
      </w:r>
      <w:bookmarkEnd w:id="56"/>
      <w:r>
        <w:t>: Layers in the construction of dreams (De Koninck, 2012). The various factors in the elaboration of dreaming are illustrated as a pyramid suggesting their order and importance.</w:t>
      </w:r>
    </w:p>
    <w:p w14:paraId="4E77C1B8" w14:textId="6067A380" w:rsidR="00AC7B34" w:rsidRDefault="00771EA8" w:rsidP="00D249CA">
      <w:pPr>
        <w:pStyle w:val="Titre2"/>
      </w:pPr>
      <w:r>
        <w:t>The memory sources of dream</w:t>
      </w:r>
      <w:r w:rsidR="00B14874">
        <w:t>s</w:t>
      </w:r>
      <w:bookmarkEnd w:id="55"/>
    </w:p>
    <w:p w14:paraId="437FE122" w14:textId="2B3D99D8" w:rsidR="00BE6E25" w:rsidRDefault="0061591D" w:rsidP="0061591D">
      <w:r>
        <w:t>As we mentioned earlier, t</w:t>
      </w:r>
      <w:r w:rsidRPr="0061591D">
        <w:t>here is ample evidence that waking experience finds its way into dreams.</w:t>
      </w:r>
      <w:r>
        <w:t xml:space="preserve"> </w:t>
      </w:r>
      <w:r w:rsidRPr="0061591D">
        <w:t>However, the characteristics</w:t>
      </w:r>
      <w:r>
        <w:t xml:space="preserve"> and time course </w:t>
      </w:r>
      <w:r w:rsidRPr="0061591D">
        <w:t xml:space="preserve">of the </w:t>
      </w:r>
      <w:r w:rsidR="00C82D1D">
        <w:t xml:space="preserve">waking </w:t>
      </w:r>
      <w:r w:rsidRPr="0061591D">
        <w:t>memory sources</w:t>
      </w:r>
      <w:r>
        <w:t xml:space="preserve"> integrated into dreams </w:t>
      </w:r>
      <w:r w:rsidRPr="0061591D">
        <w:t>are still unclear</w:t>
      </w:r>
      <w:r>
        <w:t>.</w:t>
      </w:r>
      <w:r w:rsidR="007041C9">
        <w:t xml:space="preserve"> </w:t>
      </w:r>
      <w:r w:rsidR="00345CE3">
        <w:t>For instance</w:t>
      </w:r>
      <w:r w:rsidR="007041C9">
        <w:t xml:space="preserve">, it is now clear that </w:t>
      </w:r>
      <w:r w:rsidR="007041C9" w:rsidRPr="007041C9">
        <w:t>dream content very rarely replays an episodic memory as it is remembered</w:t>
      </w:r>
      <w:r w:rsidR="00AE2BB8">
        <w:t xml:space="preserve"> </w:t>
      </w:r>
      <w:r w:rsidR="00AE2BB8">
        <w:fldChar w:fldCharType="begin"/>
      </w:r>
      <w:r w:rsidR="00AE2BB8">
        <w:instrText xml:space="preserve"> ADDIN ZOTERO_ITEM CSL_CITATION {"citationID":"5WGkCAo8","properties":{"formattedCitation":"(Fosse et al. 2003; Nielsen and Stenstrom 2005)","plainCitation":"(Fosse et al. 2003; Nielsen and Stenstrom 2005)"},"citationItems":[{"id":164,"uris":["http://zotero.org/users/2461669/items/ZJMC7WT7"],"uri":["http://zotero.org/users/2461669/items/ZJMC7WT7"],"itemData":{"id":164,"type":"article-journal","title":"Dreaming and episodic memory: a functional dissociation?","container-title":"Journal of Cognitive Neuroscience","page":"1–9","volume":"15","issue":"1","source":"Google Scholar","shortTitle":"Dreaming and episodic memory","author":[{"family":"Fosse","given":"Magdalena J."},{"family":"Fosse","given":"Roar"},{"family":"Hobson","given":"J. Allan"},{"family":"Stickgold","given":"Robert J."}],"issued":{"date-parts":[["2003"]]}}},{"id":838,"uris":["http://zotero.org/users/2461669/items/F6GXNT3X"],"uri":["http://zotero.org/users/2461669/items/F6GXNT3X"],"itemData":{"id":838,"type":"article-journal","title":"What are the memory sources of dreaming?","container-title":"Nature","page":"1286-1289","volume":"437","issue":"7063","source":"CrossRef","DOI":"10.1038/nature04288","ISSN":"0028-0836, 1476-4679","author":[{"family":"Nielsen","given":"Tore A."},{"family":"Stenstrom","given":"Philippe"}],"issued":{"date-parts":[["2005",10,27]]}}}],"schema":"https://github.com/citation-style-language/schema/raw/master/csl-citation.json"} </w:instrText>
      </w:r>
      <w:r w:rsidR="00AE2BB8">
        <w:fldChar w:fldCharType="separate"/>
      </w:r>
      <w:r w:rsidR="00AE2BB8" w:rsidRPr="00AE2BB8">
        <w:t>(Fosse et al. 2003; Nielsen and Stenstrom 2005)</w:t>
      </w:r>
      <w:r w:rsidR="00AE2BB8">
        <w:fldChar w:fldCharType="end"/>
      </w:r>
      <w:r w:rsidR="007041C9">
        <w:t xml:space="preserve">, </w:t>
      </w:r>
      <w:r w:rsidR="00AE2BB8" w:rsidRPr="00AE2BB8">
        <w:t>although it is often related to some elements of the waking life of the dreamer</w:t>
      </w:r>
      <w:r w:rsidR="00AE2BB8">
        <w:t xml:space="preserve"> </w:t>
      </w:r>
      <w:r w:rsidR="00AE2BB8">
        <w:fldChar w:fldCharType="begin"/>
      </w:r>
      <w:r w:rsidR="00AE2BB8">
        <w:instrText xml:space="preserve"> ADDIN ZOTERO_ITEM CSL_CITATION {"citationID":"t4CL05AX","properties":{"formattedCitation":"(Schredl 2010a; Blagrove and Pace-Schott 2010; Ruby 2011)","plainCitation":"(Schredl 2010a; Blagrove and Pace-Schott 2010; Ruby 2011)"},"citationItems":[{"id":88,"uris":["http://zotero.org/users/2461669/items/H7KPVBA6"],"uri":["http://zotero.org/users/2461669/items/H7KPVBA6"],"itemData":{"id":88,"type":"chapter","title":"Characteristics And Contents Of Dreams","container-title":"International Review of Neurobiology","publisher":"Academic Press","page":"135-154","volume":"92","source":"ScienceDirect","abstract":"Dreams have been studied from different perspectives: psychoanalysis, academic psychology, and neurosciences. After presenting the definition of dreaming and the methodological tools of dream research, the major findings regarding the phenomenology of dreaming and the factors influencing dream content are briefly reviewed. The so-called continuity hypothesis stating that dreams reflect waking-life experiences is supported by studies investigating the dreams of psychiatric patients and patients with sleep disorders, i.e., their daytime symptoms and problems are reflected in their dreams. Dreams also have an effect on subsequent waking life, e.g., on daytime mood and creativity. The question about the functions of dreaming is still unanswered and open to future research.","URL":"http://www.sciencedirect.com/science/article/pii/S0074774210920072","author":[{"family":"Schredl","given":"Michael"}],"editor":[{"family":"McNamara","given":"Angela Clow and Patrick"}],"issued":{"date-parts":[["2010"]]},"accessed":{"date-parts":[["2015",5,6]]}}},{"id":347,"uris":["http://zotero.org/users/2461669/items/ANH4JC7X"],"uri":["http://zotero.org/users/2461669/items/ANH4JC7X"],"itemData":{"id":347,"type":"chapter","title":"Trait And Neurobiological Correlates Of Individual Differences In Dream Recall And Dream Content","container-title":"International Review of Neurobiology","publisher":"Elsevier","page":"155-180","volume":"92","source":"CrossRef","URL":"http://linkinghub.elsevier.com/retrieve/pii/S0074774210920084","ISBN":"978-0-12-381322-0","language":"en","author":[{"family":"Blagrove","given":"Mark"},{"family":"Pace-Schott","given":"Edward F."}],"issued":{"date-parts":[["2010"]]},"accessed":{"date-parts":[["2015",10,15]]}}},{"id":765,"uris":["http://zotero.org/users/2461669/items/CQMEJM73"],"uri":["http://zotero.org/users/2461669/items/CQMEJM73"],"itemData":{"id":765,"type":"article-journal","title":"Experimental Research on Dreaming: State of the Art and Neuropsychoanalytic Perspectives","container-title":"Frontiers in Psychology","volume":"2","source":"CrossRef","DOI":"10.3389/fpsyg.2011.00286","ISSN":"1664-1078","shortTitle":"Experimental Research on Dreaming","author":[{"family":"Ruby","given":"Perrine"}],"issued":{"date-parts":[["2011"]]},"accessed":{"date-parts":[["2016",10,25]]}}}],"schema":"https://github.com/citation-style-language/schema/raw/master/csl-citation.json"} </w:instrText>
      </w:r>
      <w:r w:rsidR="00AE2BB8">
        <w:fldChar w:fldCharType="separate"/>
      </w:r>
      <w:r w:rsidR="00AE2BB8" w:rsidRPr="00AE2BB8">
        <w:t>(Schredl 2010a; Blagrove and Pace-Schott 2010; Ruby 2011)</w:t>
      </w:r>
      <w:r w:rsidR="00AE2BB8">
        <w:fldChar w:fldCharType="end"/>
      </w:r>
      <w:r w:rsidR="00AE2BB8">
        <w:t xml:space="preserve">. This observation has led to the so-called </w:t>
      </w:r>
      <w:r w:rsidR="00AE2BB8" w:rsidRPr="00AE2BB8">
        <w:t>“continuity hypothesis of dreaming” which simply states that dreams reflect waking life experiences</w:t>
      </w:r>
      <w:r w:rsidR="00AE2BB8">
        <w:t xml:space="preserve"> </w:t>
      </w:r>
      <w:r w:rsidR="00AE2BB8">
        <w:fldChar w:fldCharType="begin"/>
      </w:r>
      <w:r w:rsidR="00AE2BB8">
        <w:instrText xml:space="preserve"> ADDIN ZOTERO_ITEM CSL_CITATION {"citationID":"UplU0Mt4","properties":{"formattedCitation":"(Schredl and Hofmann 2003)","plainCitation":"(Schredl and Hofmann 2003)"},"citationItems":[{"id":119,"uris":["http://zotero.org/users/2461669/items/NQ3SI52C"],"uri":["http://zotero.org/users/2461669/items/NQ3SI52C"],"itemData":{"id":119,"type":"article-journal","title":"Continuity between waking activities and dream activities","container-title":"Consciousness and Cognition","page":"298-308","volume":"12","issue":"2","source":"ScienceDirect","abstract":"Empirical studies largely support the continuity hypothesis of dreaming. Despite of previous research efforts, the exact formulation of the continuity hypothesis remains vague. The present paper focuses on two aspects: (1) the differential incorporation rate of different waking-life activities and (2) the magnitude of which interindividual differences in waking-life activities are reflected in corresponding differences in dream content. Using a correlational design, a positive, non-zero correlation coefficient will support the continuity hypothesis. Although many researchers stress the importance of emotional involvement on the incorporation rate of waking-life experiences into dreams, Hartmann (2000) formulated the hypothesis that highly focused cognitive processes such as reading, writing, etc. are rarely found in dreams due to the cholinergic activation of the brain during dreaming. The present findings based on dream diaries and the exact measurement of waking activities replicated two recent questionnaire studies. These findings indicate that it will be necessary to specify the continuity hypothesis more fully and include factors (e.g., type of waking-life experience, emotional involvement) which modulate the incorporation rate of waking-life experiences into dreams. Whether the cholinergic state of the brain during REM sleep or other alterations of brain physiology (e.g., down-regulation of the dorsolateral prefrontal cortex) are the underlying factors of the rare occurrence of highly focused cognitive processes in dreaming remains an open question. Although continuity between waking life and dreaming has been demonstrated, i.e., interindividual differences in the amount of time spent with specific waking-life activities are reflected in dream content, methodological issues (averaging over a two-week period, small number of dreams) have limited the capacity for detecting substantial relationships in all areas. Nevertheless, it might be concluded that the continuity hypothesis in its present general form is not valid and should be elaborated and tested in a more specific way.","DOI":"10.1016/S1053-8100(02)00072-7","ISSN":"1053-8100","journalAbbreviation":"Consciousness and Cognition","author":[{"family":"Schredl","given":"Michael"},{"family":"Hofmann","given":"Friedrich"}],"issued":{"date-parts":[["2003"]],"season":"juin"}}}],"schema":"https://github.com/citation-style-language/schema/raw/master/csl-citation.json"} </w:instrText>
      </w:r>
      <w:r w:rsidR="00AE2BB8">
        <w:fldChar w:fldCharType="separate"/>
      </w:r>
      <w:r w:rsidR="00AE2BB8" w:rsidRPr="00AE2BB8">
        <w:t>(Schredl and Hofmann 2003)</w:t>
      </w:r>
      <w:r w:rsidR="00AE2BB8">
        <w:fldChar w:fldCharType="end"/>
      </w:r>
      <w:r w:rsidR="00AE2BB8">
        <w:t xml:space="preserve">. </w:t>
      </w:r>
    </w:p>
    <w:p w14:paraId="107FED37" w14:textId="27F2ADBC" w:rsidR="007D4653" w:rsidRPr="00BE6E25" w:rsidRDefault="00BE6E25" w:rsidP="00BE6E25">
      <w:r>
        <w:t>Several factors have been positively associated with the likelihood of a waking life experience to be incorporated into dreams</w:t>
      </w:r>
      <w:r w:rsidR="004A3DBF">
        <w:t xml:space="preserve"> </w:t>
      </w:r>
      <w:r w:rsidR="004A3DBF">
        <w:fldChar w:fldCharType="begin"/>
      </w:r>
      <w:r w:rsidR="004A3DBF">
        <w:instrText xml:space="preserve"> ADDIN ZOTERO_ITEM CSL_CITATION {"citationID":"U5FD9ayc","properties":{"formattedCitation":"(Schredl 2010a)","plainCitation":"(Schredl 2010a)"},"citationItems":[{"id":88,"uris":["http://zotero.org/users/2461669/items/H7KPVBA6"],"uri":["http://zotero.org/users/2461669/items/H7KPVBA6"],"itemData":{"id":88,"type":"chapter","title":"Characteristics And Contents Of Dreams","container-title":"International Review of Neurobiology","publisher":"Academic Press","page":"135-154","volume":"92","source":"ScienceDirect","abstract":"Dreams have been studied from different perspectives: psychoanalysis, academic psychology, and neurosciences. After presenting the definition of dreaming and the methodological tools of dream research, the major findings regarding the phenomenology of dreaming and the factors influencing dream content are briefly reviewed. The so-called continuity hypothesis stating that dreams reflect waking-life experiences is supported by studies investigating the dreams of psychiatric patients and patients with sleep disorders, i.e., their daytime symptoms and problems are reflected in their dreams. Dreams also have an effect on subsequent waking life, e.g., on daytime mood and creativity. The question about the functions of dreaming is still unanswered and open to future research.","URL":"http://www.sciencedirect.com/science/article/pii/S0074774210920072","author":[{"family":"Schredl","given":"Michael"}],"editor":[{"family":"McNamara","given":"Angela Clow and Patrick"}],"issued":{"date-parts":[["2010"]]},"accessed":{"date-parts":[["2015",5,6]]}}}],"schema":"https://github.com/citation-style-language/schema/raw/master/csl-citation.json"} </w:instrText>
      </w:r>
      <w:r w:rsidR="004A3DBF">
        <w:fldChar w:fldCharType="separate"/>
      </w:r>
      <w:r w:rsidR="004A3DBF" w:rsidRPr="004A3DBF">
        <w:t>(Schredl 2010a)</w:t>
      </w:r>
      <w:r w:rsidR="004A3DBF">
        <w:fldChar w:fldCharType="end"/>
      </w:r>
      <w:r>
        <w:t>.</w:t>
      </w:r>
      <w:r w:rsidR="00367E1D">
        <w:t xml:space="preserve"> T</w:t>
      </w:r>
      <w:r w:rsidR="002B4733">
        <w:t>hese factors are reviewed in the following lines.</w:t>
      </w:r>
      <w:r>
        <w:t xml:space="preserve"> First, there seems to be a linear decrease in temporal references identified in dreams, with recent experiences being more incorporated into dreams than older ones </w:t>
      </w:r>
      <w:r>
        <w:fldChar w:fldCharType="begin"/>
      </w:r>
      <w:r w:rsidR="008E1DE8">
        <w:instrText xml:space="preserve"> ADDIN ZOTERO_ITEM CSL_CITATION {"citationID":"hby8PM5V","properties":{"formattedCitation":"(Botman and Crovitz 1990; Grenier et al. 2005; Strauch and Meier 2004)","plainCitation":"(Botman and Crovitz 1990; Grenier et al. 2005; Strauch and Meier 2004)"},"citationItems":[{"id":450,"uris":["http://zotero.org/users/2461669/items/2Z2Z5BCD"],"uri":["http://zotero.org/users/2461669/items/2Z2Z5BCD"],"itemData":{"id":450,"type":"article-journal","title":"Dream reports and autobiographical memory","container-title":"Imagination, Cognition and Personality","page":"213-224","volume":"9","issue":"3","author":[{"family":"Botman","given":"Harvey I."},{"family":"Crovitz","given":"Herbert F."}],"issued":{"date-parts":[["1990"]]}}},{"id":686,"uris":["http://zotero.org/users/2461669/items/8UN26F6E"],"uri":["http://zotero.org/users/2461669/items/8UN26F6E"],"itemData":{"id":686,"type":"article-journal","title":"Temporal references in dreams and autobiographical memory","container-title":"Memory &amp; cognition","page":"280–288","volume":"33","issue":"2","source":"Google Scholar","author":[{"family":"Grenier","given":"Jean"},{"family":"Cappeliez","given":"Philippe"},{"family":"St-Onge","given":"Mélanie"},{"family":"Vachon","given":"Julie"},{"family":"Vinette","given":"Sophie"},{"family":"Roussy","given":"Francine"},{"family":"Mercier","given":"Pierre"},{"family":"Lortie-Lussier","given":"Monique"},{"family":"De Koninck","given":"Joseph"}],"issued":{"date-parts":[["2005"]]}}},{"id":644,"uris":["http://zotero.org/users/2461669/items/W6G56DZT"],"uri":["http://zotero.org/users/2461669/items/W6G56DZT"],"itemData":{"id":644,"type":"article-journal","title":"Dem Traum auf der Spur: Zugang zur modernen Traumforschung","container-title":"Aufl. Bern: Hans Huber","author":[{"family":"Strauch","given":"I."},{"family":"Meier","given":"B."}],"issued":{"date-parts":[["2004"]]}}}],"schema":"https://github.com/citation-style-language/schema/raw/master/csl-citation.json"} </w:instrText>
      </w:r>
      <w:r>
        <w:fldChar w:fldCharType="separate"/>
      </w:r>
      <w:r w:rsidR="008E1DE8" w:rsidRPr="008E1DE8">
        <w:t>(Botman and Crovitz 1990; Grenier et al. 2005; Strauch and Meier 2004)</w:t>
      </w:r>
      <w:r>
        <w:fldChar w:fldCharType="end"/>
      </w:r>
      <w:r>
        <w:t>.</w:t>
      </w:r>
      <w:r w:rsidR="00575D20">
        <w:t xml:space="preserve"> This finding supports the </w:t>
      </w:r>
      <w:r w:rsidR="00575D20" w:rsidRPr="00575D20">
        <w:t>notion of continuity between waking and dreaming memory processes</w:t>
      </w:r>
      <w:r w:rsidR="00575D20">
        <w:t xml:space="preserve">. </w:t>
      </w:r>
      <w:r w:rsidR="00F65F6C">
        <w:t>Furthermore, s</w:t>
      </w:r>
      <w:r w:rsidR="007F1947">
        <w:t>everal studies</w:t>
      </w:r>
      <w:r w:rsidR="007F03C9">
        <w:t xml:space="preserve"> </w:t>
      </w:r>
      <w:r w:rsidR="007F03C9">
        <w:fldChar w:fldCharType="begin"/>
      </w:r>
      <w:r w:rsidR="007F03C9">
        <w:instrText xml:space="preserve"> ADDIN ZOTERO_ITEM CSL_CITATION {"citationID":"xmXpToWA","properties":{"formattedCitation":"(Marquardt, Bonato, and Hoffmann 1996; Nielsen and Powell 1992; Botman and Crovitz 1990)","plainCitation":"(Marquardt, Bonato, and Hoffmann 1996; Nielsen and Powell 1992; Botman and Crovitz 1990)"},"citationItems":[{"id":672,"uris":["http://zotero.org/users/2461669/items/G3EDAPNV"],"uri":["http://zotero.org/users/2461669/items/G3EDAPNV"],"itemData":{"id":672,"type":"article-journal","title":"An empirical investigation into the day-residue and dream-lag effects.","container-title":"Dreaming","page":"57","volume":"6","issue":"1","author":[{"family":"Marquardt","given":"Clinton JG"},{"family":"Bonato","given":"Richard A."},{"family":"Hoffmann","given":"Robert F."}],"issued":{"date-parts":[["1996"]]}}},{"id":688,"uris":["http://zotero.org/users/2461669/items/QAMIXF8W"],"uri":["http://zotero.org/users/2461669/items/QAMIXF8W"],"itemData":{"id":688,"type":"article-journal","title":"The day-residue and dream-lag effects: A literature review and limited replication of two temporal effects in dream formation.","container-title":"Dreaming","page":"67","volume":"2","issue":"2","source":"Google Scholar","shortTitle":"The day-residue and dream-lag effects","author":[{"family":"Nielsen","given":"Tore A."},{"family":"Powell","given":"Russell A."}],"issued":{"date-parts":[["1992"]]}}},{"id":450,"uris":["http://zotero.org/users/2461669/items/2Z2Z5BCD"],"uri":["http://zotero.org/users/2461669/items/2Z2Z5BCD"],"itemData":{"id":450,"type":"article-journal","title":"Dream reports and autobiographical memory","container-title":"Imagination, Cognition and Personality","page":"213-224","volume":"9","issue":"3","author":[{"family":"Botman","given":"Harvey I."},{"family":"Crovitz","given":"Herbert F."}],"issued":{"date-parts":[["1990"]]}}}],"schema":"https://github.com/citation-style-language/schema/raw/master/csl-citation.json"} </w:instrText>
      </w:r>
      <w:r w:rsidR="007F03C9">
        <w:fldChar w:fldCharType="separate"/>
      </w:r>
      <w:r w:rsidR="007F03C9" w:rsidRPr="007F03C9">
        <w:t>(Marquardt, Bonato, and Hoffmann 1996; Nielsen and Powell 1992; Botman and Crovitz 1990)</w:t>
      </w:r>
      <w:r w:rsidR="007F03C9">
        <w:fldChar w:fldCharType="end"/>
      </w:r>
      <w:r w:rsidR="007F1947">
        <w:t xml:space="preserve"> have confirmed that a significant proportion of dreams contain elements that refer to experiences of the preceding day, a phenomenon known as day-residues and mentioned by Freud who considered them as </w:t>
      </w:r>
      <w:r w:rsidRPr="00BE6E25">
        <w:rPr>
          <w:i/>
        </w:rPr>
        <w:t>“a necessary ingredient in dream formation”</w:t>
      </w:r>
      <w:r>
        <w:rPr>
          <w:i/>
        </w:rPr>
        <w:t xml:space="preserve"> </w:t>
      </w:r>
      <w:r>
        <w:rPr>
          <w:i/>
        </w:rPr>
        <w:fldChar w:fldCharType="begin"/>
      </w:r>
      <w:r>
        <w:rPr>
          <w:i/>
        </w:rPr>
        <w:instrText xml:space="preserve"> ADDIN ZOTERO_ITEM CSL_CITATION {"citationID":"2w4zmbmW","properties":{"formattedCitation":"(Freud 1900)","plainCitation":"(Freud 1900)"},"citationItems":[{"id":649,"uris":["http://zotero.org/users/2461669/items/8IV3CRIV"],"uri":["http://zotero.org/users/2461669/items/8IV3CRIV"],"itemData":{"id":649,"type":"book","title":"The Interpretation of Dreams. SE, 4–5","publisher":"London: Hogarth","author":[{"family":"Freud","given":"Sigmund"}],"issued":{"date-parts":[["1900"]]}}}],"schema":"https://github.com/citation-style-language/schema/raw/master/csl-citation.json"} </w:instrText>
      </w:r>
      <w:r>
        <w:rPr>
          <w:i/>
        </w:rPr>
        <w:fldChar w:fldCharType="separate"/>
      </w:r>
      <w:r w:rsidRPr="00BE6E25">
        <w:t>(Freud 1900)</w:t>
      </w:r>
      <w:r>
        <w:rPr>
          <w:i/>
        </w:rPr>
        <w:fldChar w:fldCharType="end"/>
      </w:r>
      <w:r>
        <w:t xml:space="preserve">. </w:t>
      </w:r>
      <w:r w:rsidR="007F1947">
        <w:t xml:space="preserve">Another interesting finding </w:t>
      </w:r>
      <w:r w:rsidR="00575D20">
        <w:t xml:space="preserve">is that contrary to </w:t>
      </w:r>
      <w:r w:rsidR="00575D20" w:rsidRPr="00575D20">
        <w:t>what would be expected according to memory decay with time, some studies reported an over</w:t>
      </w:r>
      <w:r w:rsidR="00522AFD">
        <w:t>representation in dreams of waking experiences</w:t>
      </w:r>
      <w:r w:rsidR="00575D20" w:rsidRPr="00575D20">
        <w:t xml:space="preserve"> that happened approximately one week before the dream</w:t>
      </w:r>
      <w:r w:rsidR="00522AFD">
        <w:t xml:space="preserve"> </w:t>
      </w:r>
      <w:r w:rsidR="00522AFD">
        <w:fldChar w:fldCharType="begin"/>
      </w:r>
      <w:r w:rsidR="00522AFD">
        <w:instrText xml:space="preserve"> ADDIN ZOTERO_ITEM CSL_CITATION {"citationID":"NGXUjFNC","properties":{"formattedCitation":"(Marquardt, Bonato, and Hoffmann 1996; Nielsen and Powell 1992)","plainCitation":"(Marquardt, Bonato, and Hoffmann 1996; Nielsen and Powell 1992)"},"citationItems":[{"id":672,"uris":["http://zotero.org/users/2461669/items/G3EDAPNV"],"uri":["http://zotero.org/users/2461669/items/G3EDAPNV"],"itemData":{"id":672,"type":"article-journal","title":"An empirical investigation into the day-residue and dream-lag effects.","container-title":"Dreaming","page":"57","volume":"6","issue":"1","author":[{"family":"Marquardt","given":"Clinton JG"},{"family":"Bonato","given":"Richard A."},{"family":"Hoffmann","given":"Robert F."}],"issued":{"date-parts":[["1996"]]}}},{"id":688,"uris":["http://zotero.org/users/2461669/items/QAMIXF8W"],"uri":["http://zotero.org/users/2461669/items/QAMIXF8W"],"itemData":{"id":688,"type":"article-journal","title":"The day-residue and dream-lag effects: A literature review and limited replication of two temporal effects in dream formation.","container-title":"Dreaming","page":"67","volume":"2","issue":"2","source":"Google Scholar","shortTitle":"The day-residue and dream-lag effects","author":[{"family":"Nielsen","given":"Tore A."},{"family":"Powell","given":"Russell A."}],"issued":{"date-parts":[["1992"]]}}}],"schema":"https://github.com/citation-style-language/schema/raw/master/csl-citation.json"} </w:instrText>
      </w:r>
      <w:r w:rsidR="00522AFD">
        <w:fldChar w:fldCharType="separate"/>
      </w:r>
      <w:r w:rsidR="00522AFD" w:rsidRPr="00522AFD">
        <w:t>(Marquardt, Bonato, and Hoffmann 1996; Nielsen and Powell 1992)</w:t>
      </w:r>
      <w:r w:rsidR="00522AFD">
        <w:fldChar w:fldCharType="end"/>
      </w:r>
      <w:r w:rsidR="00522AFD">
        <w:t xml:space="preserve">, however this effect was found only for REM dreams and not </w:t>
      </w:r>
      <w:r w:rsidR="004C736A">
        <w:t>N2 or N3</w:t>
      </w:r>
      <w:r w:rsidR="00522AFD">
        <w:t xml:space="preserve"> dreams </w:t>
      </w:r>
      <w:r w:rsidR="00522AFD">
        <w:fldChar w:fldCharType="begin"/>
      </w:r>
      <w:r w:rsidR="004C736A">
        <w:instrText xml:space="preserve"> ADDIN ZOTERO_ITEM CSL_CITATION {"citationID":"KTWeokfa","properties":{"formattedCitation":"(Blagrove et al. 2011; van Rijn et al. 2015)","plainCitation":"(Blagrove et al. 2011; van Rijn et al. 2015)"},"citationItems":[{"id":7,"uris":["http://zotero.org/users/2461669/items/2VPIC4IH"],"uri":["http://zotero.org/users/2461669/items/2VPIC4IH"],"itemData":{"id":7,"type":"article-journal","title":"Assessing the Dream-Lag Effect for REM and NREM Stage 2 Dreams","container-title":"PLoS ONE","page":"e26708","volume":"6","issue":"10","source":"CrossRef","DOI":"10.1371/journal.pone.0026708","ISSN":"1932-6203","language":"en","author":[{"family":"Blagrove","given":"Mark"},{"family":"Fouquet","given":"Nathalie C."},{"family":"Henley-Einion","given":"Josephine A."},{"family":"Pace-Schott","given":"Edward F."},{"family":"Davies","given":"Anna C."},{"family":"Neuschaffer","given":"Jennifer L."},{"family":"Turnbull","given":"Oliver H."}],"editor":[{"family":"Tsakiris","given":"Manos"}],"issued":{"date-parts":[["2011",10,26]]}}},{"id":141,"uris":["http://zotero.org/users/2461669/items/WBB8VKD9"],"uri":["http://zotero.org/users/2461669/items/WBB8VKD9"],"itemData":{"id":141,"type":"article-journal","title":"The dream-lag effect: Selective processing of personally significant events during Rapid Eye Movement sleep, but not during Slow Wave Sleep","container-title":"Neurobiology of Learning and Memory","source":"PubMed","abstract":"Incorporation of details from waking life events into Rapid Eye Movement (REM) sleep dreams has been found to be highest on the night after, and then 5-7 nights after events (termed, respectively, the day-residue and dream-lag effects). In experiment 1, 44 participants kept a daily log for 10days, reporting major daily activities (MDAs), personally significant events (PSEs), and major concerns (MCs). Dream reports were collected from REM and Slow Wave Sleep (SWS) in the laboratory, or from REM sleep at home. The dream-lag effect was found for the incorporation of PSEs into REM dreams collected at home, but not for MDAs or MCs. No dream-lag effect was found for SWS dreams, or for REM dreams collected in the lab after SWS awakenings earlier in the night. In experiment 2, the 44 participants recorded reports of their spontaneously recalled home dreams over the 10 nights following the instrumental awakenings night, which thus acted as a controlled stimulus with two salience levels, high (sleep lab) and low (home awakenings). The dream-lag effect was found for the incorporation into home dreams of references to the experience of being in the sleep laboratory, but only for participants who had reported concerns beforehand about being in the sleep laboratory. The delayed incorporation of events from daily life into dreams has been proposed to reflect REM sleep-dependent memory consolidation. However, an alternative emotion processing or emotional impact of events account, distinct from memory consolidation, is supported by the finding that SWS dreams do not evidence the dream-lag effect.","DOI":"10.1016/j.nlm.2015.01.009","ISSN":"1095-9564","note":"PMID: 25683202","shortTitle":"The dream-lag effect","journalAbbreviation":"Neurobiol Learn Mem","language":"ENG","author":[{"family":"Rijn","given":"E.","non-dropping-particle":"van"},{"family":"Eichenlaub","given":"J.-B."},{"family":"Lewis","given":"P. A."},{"family":"Walker","given":"M. P."},{"family":"Gaskell","given":"M. G."},{"family":"Malinowski","given":"J. E."},{"family":"Blagrove","given":"M."}],"issued":{"date-parts":[["2015",2,13]]}}}],"schema":"https://github.com/citation-style-language/schema/raw/master/csl-citation.json"} </w:instrText>
      </w:r>
      <w:r w:rsidR="00522AFD">
        <w:fldChar w:fldCharType="separate"/>
      </w:r>
      <w:r w:rsidR="004C736A" w:rsidRPr="004C736A">
        <w:t>(Blagrove et al. 2011; van Rijn et al. 2015)</w:t>
      </w:r>
      <w:r w:rsidR="00522AFD">
        <w:fldChar w:fldCharType="end"/>
      </w:r>
      <w:r w:rsidR="00522AFD">
        <w:t>.</w:t>
      </w:r>
      <w:r w:rsidR="00CC7FCB">
        <w:t xml:space="preserve"> </w:t>
      </w:r>
      <w:r w:rsidR="007D4653">
        <w:t xml:space="preserve">Second, there is a preferential incorporation of emotional waking-life experiences into dreams </w:t>
      </w:r>
      <w:r w:rsidR="007D4653">
        <w:fldChar w:fldCharType="begin"/>
      </w:r>
      <w:r w:rsidR="007D4653">
        <w:instrText xml:space="preserve"> ADDIN ZOTERO_ITEM CSL_CITATION {"citationID":"Rp94jGNW","properties":{"formattedCitation":"(Malinowski and Horton 2014; Schredl 2006)","plainCitation":"(Malinowski and Horton 2014; Schredl 2006)"},"citationItems":[{"id":356,"uris":["http://zotero.org/users/2461669/items/HEPHKJU3"],"uri":["http://zotero.org/users/2461669/items/HEPHKJU3"],"itemData":{"id":356,"type":"article-journal","title":"Evidence for the preferential incorporation of emotional waking-life experiences into dreams.","container-title":"Dreaming","page":"18-31","volume":"24","issue":"1","source":"CrossRef","DOI":"10.1037/a0036017","ISSN":"1573-3351, 1053-0797","language":"en","author":[{"family":"Malinowski","given":"Josie"},{"family":"Horton","given":"Caroline L."}],"issued":{"date-parts":[["2014"]]}}},{"id":54,"uris":["http://zotero.org/users/2461669/items/A2EEW7CR"],"uri":["http://zotero.org/users/2461669/items/A2EEW7CR"],"itemData":{"id":54,"type":"article-journal","title":"Factors Affecting the Continuity Between Waking and Dreaming: Emotional Intensity and Emotional Tone of the Waking-Life Event","container-title":"Sleep and Hypnosis","page":"1-5","volume":"8","issue":"1","source":"APA PsycNET","abstract":"Many researchers are advocating the so-called \"continuity hypothesis\" of dreaming which simply states that dreams reflect waking-life experiences. For deriving specific hypotheses, Schredl (2003) formulated a mathematical model that specifies factors that affect the probability that certain waking-life experiences are incorporated into subsequent dreams. The findings of the present diary study indicate that emotional intensity but not emotional tone of the waking-life events affects the incorporation into subsequent dreams. It seems very promising to investigate factors that affect the continuity between waking and dreaming with different methodological paradigms in order to arrive at a comprehensive, empirically tested, and precise continuity hypothesis.","ISSN":"1302-1192(Print)","shortTitle":"Factors Affecting the Continuity Between Waking and Dreaming","author":[{"family":"Schredl","given":"Michael"}],"issued":{"date-parts":[["2006"]]}}}],"schema":"https://github.com/citation-style-language/schema/raw/master/csl-citation.json"} </w:instrText>
      </w:r>
      <w:r w:rsidR="007D4653">
        <w:fldChar w:fldCharType="separate"/>
      </w:r>
      <w:r w:rsidR="007D4653" w:rsidRPr="007D4653">
        <w:t>(Malinowski and Horton 2014; Schredl 2006)</w:t>
      </w:r>
      <w:r w:rsidR="007D4653">
        <w:fldChar w:fldCharType="end"/>
      </w:r>
      <w:r w:rsidR="007D4653">
        <w:t xml:space="preserve">. </w:t>
      </w:r>
      <w:r w:rsidR="00EC7AD1">
        <w:t xml:space="preserve">Interestingly, emotional intensity, but not emotional tone seems to affect the incorporation into subsequent dreams. </w:t>
      </w:r>
      <w:r w:rsidR="00547177">
        <w:t xml:space="preserve">Third, all waking life activities are not represented in the same proportion in dreams </w:t>
      </w:r>
      <w:r w:rsidR="00547177">
        <w:fldChar w:fldCharType="begin"/>
      </w:r>
      <w:r w:rsidR="00FE4B74">
        <w:instrText xml:space="preserve"> ADDIN ZOTERO_ITEM CSL_CITATION {"citationID":"UowK5Suf","properties":{"formattedCitation":"(Schredl 2000a; Hartmann 1996)","plainCitation":"(Schredl 2000a; Hartmann 1996)"},"citationItems":[{"id":857,"uris":["http://zotero.org/users/2461669/items/8ZX254N8"],"uri":["http://zotero.org/users/2461669/items/8ZX254N8"],"itemData":{"id":857,"type":"article-journal","title":"Continuity between waking life and dreaming: Are all waking activities reflected equally often in dreams?","container-title":"Perceptual and Motor Skills","author":[{"family":"Schredl","given":"Michael"}],"issued":{"date-parts":[["2000"]]}}},{"id":1290,"uris":["http://zotero.org/users/2461669/items/MXVMC2D3"],"uri":["http://zotero.org/users/2461669/items/MXVMC2D3"],"itemData":{"id":1290,"type":"article-journal","title":"We do not dream of the Three R's: a study and implications","container-title":"Sleep Research","page":"136","volume":"25","author":[{"family":"Hartmann","given":"E."}],"issued":{"date-parts":[["1996"]]}}}],"schema":"https://github.com/citation-style-language/schema/raw/master/csl-citation.json"} </w:instrText>
      </w:r>
      <w:r w:rsidR="00547177">
        <w:fldChar w:fldCharType="separate"/>
      </w:r>
      <w:r w:rsidR="00FE4B74" w:rsidRPr="00FE4B74">
        <w:t>(Schredl 2000a; Hartmann 1996)</w:t>
      </w:r>
      <w:r w:rsidR="00547177">
        <w:fldChar w:fldCharType="end"/>
      </w:r>
      <w:r w:rsidR="00547177">
        <w:t>. It appears that focused thinking activity (such as using a computer</w:t>
      </w:r>
      <w:r w:rsidR="00FE4B74">
        <w:t>, reading</w:t>
      </w:r>
      <w:r w:rsidR="00547177">
        <w:t xml:space="preserve">) </w:t>
      </w:r>
      <w:r w:rsidR="00FE4B74">
        <w:t>are seldom reported</w:t>
      </w:r>
      <w:r w:rsidR="00547177">
        <w:t xml:space="preserve"> in dreams, an </w:t>
      </w:r>
      <w:r w:rsidR="00FE4B74">
        <w:t>effect</w:t>
      </w:r>
      <w:r w:rsidR="00547177">
        <w:t xml:space="preserve"> that </w:t>
      </w:r>
      <w:r w:rsidR="003F7ED2">
        <w:t>may</w:t>
      </w:r>
      <w:r w:rsidR="00547177">
        <w:t xml:space="preserve"> be</w:t>
      </w:r>
      <w:r w:rsidR="005D26A6">
        <w:t xml:space="preserve"> explained by the generally low emotional </w:t>
      </w:r>
      <w:r w:rsidR="00547177">
        <w:t>intensity of these types of activities.</w:t>
      </w:r>
      <w:r w:rsidR="0078151E">
        <w:t xml:space="preserve"> Fourth, </w:t>
      </w:r>
      <w:r w:rsidR="008459F2">
        <w:t xml:space="preserve">the magnitude of the continuity between waking and dreaming is related to some extent to the </w:t>
      </w:r>
      <w:r w:rsidR="0078151E">
        <w:t xml:space="preserve">personality traits </w:t>
      </w:r>
      <w:r w:rsidR="008459F2">
        <w:t>of the dreamer</w:t>
      </w:r>
      <w:r w:rsidR="0078151E">
        <w:t xml:space="preserve"> </w:t>
      </w:r>
      <w:r w:rsidR="008459F2">
        <w:fldChar w:fldCharType="begin"/>
      </w:r>
      <w:r w:rsidR="008459F2">
        <w:instrText xml:space="preserve"> ADDIN ZOTERO_ITEM CSL_CITATION {"citationID":"nqumIjMt","properties":{"formattedCitation":"(Schredl, Kleinferchner, and Gell 1996)","plainCitation":"(Schredl, Kleinferchner, and Gell 1996)"},"citationItems":[{"id":858,"uris":["http://zotero.org/users/2461669/items/RA9GX62A"],"uri":["http://zotero.org/users/2461669/items/RA9GX62A"],"itemData":{"id":858,"type":"article-journal","title":"Dreaming and personality: Thick vs. thin boundaries.","container-title":"Dreaming","page":"219","volume":"6","issue":"3","author":[{"family":"Schredl","given":"Michael"},{"family":"Kleinferchner","given":"Peter"},{"family":"Gell","given":"Thorsten"}],"issued":{"date-parts":[["1996"]]}}}],"schema":"https://github.com/citation-style-language/schema/raw/master/csl-citation.json"} </w:instrText>
      </w:r>
      <w:r w:rsidR="008459F2">
        <w:fldChar w:fldCharType="separate"/>
      </w:r>
      <w:r w:rsidR="008459F2" w:rsidRPr="008459F2">
        <w:t>(Schredl, Kleinferchner, and Gell 1996)</w:t>
      </w:r>
      <w:r w:rsidR="008459F2">
        <w:fldChar w:fldCharType="end"/>
      </w:r>
      <w:r w:rsidR="008459F2">
        <w:t xml:space="preserve">. </w:t>
      </w:r>
      <w:r w:rsidR="00F733F4">
        <w:t>Finally, chronobiological factors, such as sleep cycles and time of the</w:t>
      </w:r>
      <w:r w:rsidR="00FE4B74">
        <w:t xml:space="preserve"> night, influence dream content. F</w:t>
      </w:r>
      <w:r w:rsidR="00C80B09">
        <w:t xml:space="preserve">or example, dream reports </w:t>
      </w:r>
      <w:r w:rsidR="00847F64">
        <w:t>from the first part of the night</w:t>
      </w:r>
      <w:r w:rsidR="00C80B09">
        <w:t xml:space="preserve"> </w:t>
      </w:r>
      <w:r w:rsidR="00847F64">
        <w:t>comprise</w:t>
      </w:r>
      <w:r w:rsidR="00C80B09">
        <w:t xml:space="preserve"> more </w:t>
      </w:r>
      <w:r w:rsidR="00847F64">
        <w:t>elements of the previous day</w:t>
      </w:r>
      <w:r w:rsidR="00C80B09">
        <w:t xml:space="preserve"> than </w:t>
      </w:r>
      <w:r w:rsidR="00847F64">
        <w:t>dream reports from the second part of the night</w:t>
      </w:r>
      <w:r w:rsidR="00C80B09">
        <w:t xml:space="preserve"> </w:t>
      </w:r>
      <w:r w:rsidR="00C80B09">
        <w:fldChar w:fldCharType="begin"/>
      </w:r>
      <w:r w:rsidR="00C80B09">
        <w:instrText xml:space="preserve"> ADDIN ZOTERO_ITEM CSL_CITATION {"citationID":"sek6oP6A","properties":{"formattedCitation":"(Roffwarg et al. 1978)","plainCitation":"(Roffwarg et al. 1978)"},"citationItems":[{"id":1289,"uris":["http://zotero.org/users/2461669/items/6U64VJRK"],"uri":["http://zotero.org/users/2461669/items/6U64VJRK"],"itemData":{"id":1289,"type":"article-journal","title":"The effects of sustained alterations of waking visual input on dream content","container-title":"The mind in sleep","page":"295-349","author":[{"family":"Roffwarg","given":"H. P."},{"family":"Herman","given":"J. H."},{"family":"Bowe-Anders","given":"C."},{"family":"Tauber","given":"E. S."}],"issued":{"date-parts":[["1978"]]}}}],"schema":"https://github.com/citation-style-language/schema/raw/master/csl-citation.json"} </w:instrText>
      </w:r>
      <w:r w:rsidR="00C80B09">
        <w:fldChar w:fldCharType="separate"/>
      </w:r>
      <w:r w:rsidR="00C80B09" w:rsidRPr="00C80B09">
        <w:t>(Roffwarg et al. 1978)</w:t>
      </w:r>
      <w:r w:rsidR="00C80B09">
        <w:fldChar w:fldCharType="end"/>
      </w:r>
      <w:r w:rsidR="00C80B09">
        <w:t xml:space="preserve">. </w:t>
      </w:r>
    </w:p>
    <w:p w14:paraId="3C302907" w14:textId="77777777" w:rsidR="001F6EE3" w:rsidRDefault="001F6EE3" w:rsidP="00D249CA">
      <w:pPr>
        <w:pStyle w:val="Titre1"/>
      </w:pPr>
      <w:bookmarkStart w:id="57" w:name="_Toc490658019"/>
      <w:r>
        <w:t>The function(s) of dreams</w:t>
      </w:r>
      <w:bookmarkEnd w:id="57"/>
    </w:p>
    <w:p w14:paraId="5D3BBF3D" w14:textId="07340878" w:rsidR="0033711E" w:rsidRDefault="0033711E" w:rsidP="00D249CA">
      <w:pPr>
        <w:pStyle w:val="Titre2"/>
      </w:pPr>
      <w:bookmarkStart w:id="58" w:name="_Toc490658020"/>
      <w:r>
        <w:t>Historical perspective</w:t>
      </w:r>
      <w:bookmarkEnd w:id="58"/>
    </w:p>
    <w:p w14:paraId="203C8331" w14:textId="4C81B47C" w:rsidR="0057026F" w:rsidRDefault="0057026F" w:rsidP="0033711E">
      <w:proofErr w:type="spellStart"/>
      <w:r>
        <w:t>Voir</w:t>
      </w:r>
      <w:proofErr w:type="spellEnd"/>
      <w:r>
        <w:t xml:space="preserve"> </w:t>
      </w:r>
      <w:proofErr w:type="spellStart"/>
      <w:r>
        <w:t>bouquin</w:t>
      </w:r>
      <w:proofErr w:type="spellEnd"/>
      <w:r>
        <w:t xml:space="preserve"> De Koninck</w:t>
      </w:r>
    </w:p>
    <w:p w14:paraId="58246498" w14:textId="2BB60BCD" w:rsidR="0033711E" w:rsidRDefault="000A2872" w:rsidP="0033711E">
      <w:r>
        <w:t>Plato</w:t>
      </w:r>
      <w:r w:rsidR="00144355">
        <w:t>: dreams express hidden desires and are dominated by negative emotions (in tune with Freud, see De Koninck)</w:t>
      </w:r>
      <w:r w:rsidR="005D6689">
        <w:t>.</w:t>
      </w:r>
    </w:p>
    <w:p w14:paraId="01036EF2" w14:textId="27B32FC6" w:rsidR="0057026F" w:rsidRDefault="0057026F" w:rsidP="0033711E">
      <w:r>
        <w:t>Aristotle</w:t>
      </w:r>
    </w:p>
    <w:p w14:paraId="7BC3F5A2" w14:textId="77777777" w:rsidR="0057026F" w:rsidRPr="0033711E" w:rsidRDefault="0057026F" w:rsidP="0033711E"/>
    <w:p w14:paraId="473A4759" w14:textId="4187C84E" w:rsidR="007F3E4D" w:rsidRDefault="007F3E4D" w:rsidP="00D249CA">
      <w:pPr>
        <w:pStyle w:val="Titre2"/>
      </w:pPr>
      <w:bookmarkStart w:id="59" w:name="_Toc490658021"/>
      <w:r>
        <w:t>Emotional regulation</w:t>
      </w:r>
      <w:bookmarkEnd w:id="59"/>
    </w:p>
    <w:p w14:paraId="21CFF21B" w14:textId="111C31A7" w:rsidR="007F3E4D" w:rsidRDefault="007F3E4D" w:rsidP="00D249CA">
      <w:pPr>
        <w:pStyle w:val="Titre2"/>
      </w:pPr>
      <w:bookmarkStart w:id="60" w:name="_Toc490658022"/>
      <w:r>
        <w:t>Memory processing</w:t>
      </w:r>
      <w:bookmarkEnd w:id="60"/>
    </w:p>
    <w:p w14:paraId="7F8ED3F8" w14:textId="2566C130" w:rsidR="00CA33D7" w:rsidRPr="00CA33D7" w:rsidRDefault="00CA33D7" w:rsidP="00D249CA">
      <w:pPr>
        <w:pStyle w:val="Titre2"/>
      </w:pPr>
      <w:bookmarkStart w:id="61" w:name="_Toc490658023"/>
      <w:r>
        <w:t>Others hypotheses</w:t>
      </w:r>
      <w:bookmarkEnd w:id="61"/>
    </w:p>
    <w:p w14:paraId="0C420BC2" w14:textId="77777777" w:rsidR="008E6AEB" w:rsidRPr="008E6AEB" w:rsidRDefault="008E6AEB" w:rsidP="00D249CA"/>
    <w:p w14:paraId="1108E7AC" w14:textId="08C965E9" w:rsidR="008E6AEB" w:rsidRDefault="008E6AEB" w:rsidP="00D249CA">
      <w:r>
        <w:br w:type="page"/>
      </w:r>
    </w:p>
    <w:p w14:paraId="79AFC2C7" w14:textId="12849E07" w:rsidR="00B76A38" w:rsidRPr="00830DAB" w:rsidRDefault="00B76A38" w:rsidP="00D249CA">
      <w:pPr>
        <w:pStyle w:val="Titre"/>
      </w:pPr>
      <w:bookmarkStart w:id="62" w:name="_Toc490658024"/>
      <w:r>
        <w:t>Hypothesis and objectives</w:t>
      </w:r>
      <w:bookmarkEnd w:id="62"/>
    </w:p>
    <w:p w14:paraId="244292D9" w14:textId="77777777" w:rsidR="00302D46" w:rsidRDefault="00302D46" w:rsidP="00D249CA">
      <w:pPr>
        <w:pStyle w:val="Titre1"/>
      </w:pPr>
      <w:bookmarkStart w:id="63" w:name="_Toc490658025"/>
      <w:r>
        <w:t>Unresolved issues</w:t>
      </w:r>
      <w:bookmarkEnd w:id="63"/>
    </w:p>
    <w:p w14:paraId="5600F5FC" w14:textId="72E94D06" w:rsidR="00AC7B34" w:rsidRDefault="00516ABD" w:rsidP="00D249CA">
      <w:pPr>
        <w:pStyle w:val="Titre2"/>
      </w:pPr>
      <w:r>
        <w:t>Influence of sleep inertia on DRF</w:t>
      </w:r>
    </w:p>
    <w:p w14:paraId="7B667D4F" w14:textId="66222913" w:rsidR="00832FCF" w:rsidRPr="00832FCF" w:rsidRDefault="00516ABD" w:rsidP="00D249CA">
      <w:pPr>
        <w:pStyle w:val="Titre2"/>
      </w:pPr>
      <w:r>
        <w:t>The role of arousals on DRF variability</w:t>
      </w:r>
    </w:p>
    <w:p w14:paraId="2930C011" w14:textId="484878B1" w:rsidR="00305CFD" w:rsidRDefault="00516ABD" w:rsidP="00D249CA">
      <w:pPr>
        <w:pStyle w:val="Titre2"/>
      </w:pPr>
      <w:r>
        <w:t>Contribution of day-residues and mundane waking-life events to dream content</w:t>
      </w:r>
    </w:p>
    <w:p w14:paraId="4B9FB258" w14:textId="2EBCA098" w:rsidR="00305CFD" w:rsidRPr="00305CFD" w:rsidRDefault="00305CFD" w:rsidP="00305CFD">
      <w:pPr>
        <w:pStyle w:val="Titre2"/>
      </w:pPr>
      <w:r>
        <w:t>An open-source software for sleep scoring and analysis</w:t>
      </w:r>
    </w:p>
    <w:p w14:paraId="6929E640" w14:textId="4E451767" w:rsidR="00056E0C" w:rsidRDefault="007509C2" w:rsidP="00305CFD">
      <w:pPr>
        <w:pStyle w:val="Titre2"/>
      </w:pPr>
      <w:r>
        <w:br w:type="page"/>
      </w:r>
    </w:p>
    <w:p w14:paraId="6DB64424" w14:textId="0814BBA2" w:rsidR="007509C2" w:rsidRDefault="007509C2" w:rsidP="00D249CA"/>
    <w:p w14:paraId="04610474" w14:textId="030D966D" w:rsidR="005950A6" w:rsidRDefault="00383615" w:rsidP="003A78B4">
      <w:pPr>
        <w:pStyle w:val="Partie"/>
      </w:pPr>
      <w:r>
        <w:t>METHODS</w:t>
      </w:r>
    </w:p>
    <w:p w14:paraId="18F494DC" w14:textId="77777777" w:rsidR="005950A6" w:rsidRDefault="005950A6" w:rsidP="00D249CA">
      <w:r>
        <w:br w:type="page"/>
      </w:r>
    </w:p>
    <w:p w14:paraId="3177E6C2" w14:textId="7D8CC53E" w:rsidR="00FB054E" w:rsidRPr="00FB054E" w:rsidRDefault="00FB054E" w:rsidP="00FB054E">
      <w:pPr>
        <w:pStyle w:val="Titre"/>
        <w:rPr>
          <w:sz w:val="52"/>
          <w:szCs w:val="60"/>
        </w:rPr>
      </w:pPr>
      <w:r>
        <w:t>Dream content analysis</w:t>
      </w:r>
    </w:p>
    <w:p w14:paraId="28644611" w14:textId="77777777" w:rsidR="00FB054E" w:rsidRDefault="00FB054E" w:rsidP="00FB054E"/>
    <w:p w14:paraId="29E0B299" w14:textId="3345FD16" w:rsidR="00FB054E" w:rsidRDefault="00FB054E" w:rsidP="00FB054E">
      <w:pPr>
        <w:pStyle w:val="Titre"/>
      </w:pPr>
      <w:r>
        <w:t>E</w:t>
      </w:r>
      <w:r w:rsidR="008F714C">
        <w:t>lectro-encephalography (EEG)</w:t>
      </w:r>
    </w:p>
    <w:p w14:paraId="1C77CB65" w14:textId="77777777" w:rsidR="00FB054E" w:rsidRDefault="00FB054E" w:rsidP="00FB054E"/>
    <w:p w14:paraId="3AC29C83" w14:textId="0456694C" w:rsidR="00FB054E" w:rsidRPr="00FB054E" w:rsidRDefault="00FB054E" w:rsidP="00FB054E">
      <w:pPr>
        <w:pStyle w:val="Titre"/>
      </w:pPr>
      <w:r>
        <w:t xml:space="preserve">Functional </w:t>
      </w:r>
      <w:bookmarkStart w:id="64" w:name="_GoBack"/>
      <w:bookmarkEnd w:id="64"/>
      <w:r>
        <w:t>MRI</w:t>
      </w:r>
    </w:p>
    <w:p w14:paraId="44CD38A4" w14:textId="5FDC7AEA" w:rsidR="00FB054E" w:rsidRDefault="00FB054E" w:rsidP="00FB054E">
      <w:pPr>
        <w:rPr>
          <w:sz w:val="52"/>
          <w:szCs w:val="60"/>
        </w:rPr>
      </w:pPr>
      <w:r>
        <w:br w:type="page"/>
      </w:r>
    </w:p>
    <w:p w14:paraId="7C50591F" w14:textId="77777777" w:rsidR="00CF0CDF" w:rsidRDefault="00CF0CDF" w:rsidP="00CF0CDF">
      <w:pPr>
        <w:pStyle w:val="Partie"/>
      </w:pPr>
    </w:p>
    <w:p w14:paraId="21E59713" w14:textId="24083950" w:rsidR="00CF0CDF" w:rsidRDefault="00383615" w:rsidP="00CF0CDF">
      <w:pPr>
        <w:pStyle w:val="Partie"/>
      </w:pPr>
      <w:r>
        <w:t>EXPERIMENTAL RESULTS</w:t>
      </w:r>
    </w:p>
    <w:p w14:paraId="1002D5C1" w14:textId="0CB56191" w:rsidR="00CF0CDF" w:rsidRDefault="00CF0CDF" w:rsidP="00D249CA">
      <w:r>
        <w:br w:type="page"/>
      </w:r>
    </w:p>
    <w:p w14:paraId="1DBA3451" w14:textId="58234363" w:rsidR="00500EC6" w:rsidRDefault="00500EC6" w:rsidP="00500EC6">
      <w:pPr>
        <w:pStyle w:val="Titre"/>
      </w:pPr>
      <w:r>
        <w:t>The role of arousals in DRF variability</w:t>
      </w:r>
    </w:p>
    <w:p w14:paraId="0C7DFB6D" w14:textId="77777777" w:rsidR="00500EC6" w:rsidRDefault="00500EC6" w:rsidP="00500EC6"/>
    <w:p w14:paraId="77604977" w14:textId="4DE3834C" w:rsidR="00500EC6" w:rsidRDefault="00500EC6" w:rsidP="00500EC6">
      <w:pPr>
        <w:pStyle w:val="Titre"/>
      </w:pPr>
      <w:r>
        <w:t>Sleep inertia and DRF</w:t>
      </w:r>
    </w:p>
    <w:p w14:paraId="43EF4980" w14:textId="77777777" w:rsidR="00500EC6" w:rsidRDefault="00500EC6" w:rsidP="00500EC6"/>
    <w:p w14:paraId="2C30E59C" w14:textId="5BC8A4B2" w:rsidR="00500EC6" w:rsidRDefault="00500EC6" w:rsidP="00500EC6">
      <w:pPr>
        <w:pStyle w:val="Titre"/>
      </w:pPr>
      <w:r>
        <w:t>The memory sources of dreams</w:t>
      </w:r>
    </w:p>
    <w:p w14:paraId="6AE553D5" w14:textId="77777777" w:rsidR="00500EC6" w:rsidRDefault="00500EC6" w:rsidP="00500EC6"/>
    <w:p w14:paraId="4B27F86E" w14:textId="51BE4F69" w:rsidR="00500EC6" w:rsidRPr="00500EC6" w:rsidRDefault="00500EC6" w:rsidP="00500EC6">
      <w:pPr>
        <w:pStyle w:val="Titre"/>
      </w:pPr>
      <w:r>
        <w:t>An open-source software for sleep analysis</w:t>
      </w:r>
    </w:p>
    <w:p w14:paraId="620A0304" w14:textId="3D356780" w:rsidR="00500EC6" w:rsidRDefault="00500EC6" w:rsidP="00500EC6">
      <w:pPr>
        <w:rPr>
          <w:rFonts w:ascii="Georgia" w:hAnsi="Georgia"/>
          <w:sz w:val="52"/>
          <w:szCs w:val="60"/>
        </w:rPr>
      </w:pPr>
      <w:r>
        <w:br w:type="page"/>
      </w:r>
    </w:p>
    <w:p w14:paraId="44D0774F" w14:textId="77777777" w:rsidR="00056E0C" w:rsidRDefault="00056E0C" w:rsidP="003A78B4">
      <w:pPr>
        <w:pStyle w:val="Partie"/>
      </w:pPr>
    </w:p>
    <w:p w14:paraId="79FF70AB" w14:textId="77777777" w:rsidR="00481A3C" w:rsidRDefault="00535BA6" w:rsidP="003A78B4">
      <w:pPr>
        <w:pStyle w:val="Partie"/>
      </w:pPr>
      <w:bookmarkStart w:id="65" w:name="_Toc490658031"/>
      <w:r>
        <w:t>GENERAL DISCUSSION</w:t>
      </w:r>
      <w:bookmarkEnd w:id="65"/>
    </w:p>
    <w:p w14:paraId="6941BDA7" w14:textId="481DC854" w:rsidR="00F00409" w:rsidRDefault="00481A3C" w:rsidP="00D249CA">
      <w:r>
        <w:br w:type="page"/>
      </w:r>
      <w:proofErr w:type="spellStart"/>
      <w:r w:rsidR="00F00409">
        <w:t>Reprendre</w:t>
      </w:r>
      <w:proofErr w:type="spellEnd"/>
      <w:r w:rsidR="00F00409">
        <w:t xml:space="preserve"> les theories dream recall:</w:t>
      </w:r>
    </w:p>
    <w:p w14:paraId="57924B87" w14:textId="1A158F0E" w:rsidR="00481A3C" w:rsidRDefault="0005020E" w:rsidP="00D249CA">
      <w:r>
        <w:t>Salience hypothesis (</w:t>
      </w:r>
      <w:proofErr w:type="spellStart"/>
      <w:r>
        <w:t>blag</w:t>
      </w:r>
      <w:r w:rsidR="00F00409">
        <w:t>r</w:t>
      </w:r>
      <w:r>
        <w:t>o</w:t>
      </w:r>
      <w:r w:rsidR="00F00409">
        <w:t>ve</w:t>
      </w:r>
      <w:proofErr w:type="spellEnd"/>
      <w:r>
        <w:t xml:space="preserve"> pace </w:t>
      </w:r>
      <w:proofErr w:type="spellStart"/>
      <w:r>
        <w:t>schott</w:t>
      </w:r>
      <w:proofErr w:type="spellEnd"/>
      <w:r>
        <w:t>)</w:t>
      </w:r>
    </w:p>
    <w:p w14:paraId="21FB2123" w14:textId="77777777" w:rsidR="00F00409" w:rsidRDefault="00F00409" w:rsidP="00F00409"/>
    <w:p w14:paraId="3522A38B" w14:textId="399B19DB" w:rsidR="00F00409" w:rsidRDefault="00F00409">
      <w:pPr>
        <w:spacing w:after="200" w:line="276" w:lineRule="auto"/>
        <w:jc w:val="left"/>
        <w:rPr>
          <w:rFonts w:ascii="Georgia" w:hAnsi="Georgia"/>
          <w:sz w:val="52"/>
          <w:szCs w:val="60"/>
        </w:rPr>
      </w:pPr>
      <w:r>
        <w:br w:type="page"/>
      </w:r>
    </w:p>
    <w:p w14:paraId="0E3BAA26" w14:textId="77777777" w:rsidR="00056E0C" w:rsidRDefault="00056E0C" w:rsidP="003A78B4">
      <w:pPr>
        <w:pStyle w:val="Partie"/>
      </w:pPr>
    </w:p>
    <w:p w14:paraId="22685A2E" w14:textId="77777777" w:rsidR="00481A3C" w:rsidRDefault="00DC3BE4" w:rsidP="003A78B4">
      <w:pPr>
        <w:pStyle w:val="Partie"/>
      </w:pPr>
      <w:bookmarkStart w:id="66" w:name="_Toc490658032"/>
      <w:r>
        <w:t>ANNEXES</w:t>
      </w:r>
      <w:bookmarkEnd w:id="66"/>
    </w:p>
    <w:p w14:paraId="18584BEA" w14:textId="77777777" w:rsidR="00481A3C" w:rsidRDefault="00481A3C" w:rsidP="00D249CA">
      <w:pPr>
        <w:rPr>
          <w:rFonts w:ascii="Georgia" w:hAnsi="Georgia"/>
          <w:sz w:val="72"/>
          <w:szCs w:val="80"/>
        </w:rPr>
      </w:pPr>
      <w:r>
        <w:br w:type="page"/>
      </w:r>
    </w:p>
    <w:p w14:paraId="0CE8E557" w14:textId="77777777" w:rsidR="00056E0C" w:rsidRDefault="00056E0C" w:rsidP="003A78B4">
      <w:pPr>
        <w:pStyle w:val="Partie"/>
      </w:pPr>
    </w:p>
    <w:p w14:paraId="0E650223" w14:textId="77777777" w:rsidR="00481A3C" w:rsidRPr="00586CE6" w:rsidRDefault="00575A05" w:rsidP="003A78B4">
      <w:pPr>
        <w:pStyle w:val="Partie"/>
      </w:pPr>
      <w:bookmarkStart w:id="67" w:name="_Toc490658033"/>
      <w:r>
        <w:t>REFERENCES</w:t>
      </w:r>
      <w:bookmarkEnd w:id="67"/>
    </w:p>
    <w:sectPr w:rsidR="00481A3C" w:rsidRPr="00586CE6" w:rsidSect="00D7249A">
      <w:footerReference w:type="default" r:id="rId17"/>
      <w:pgSz w:w="11907" w:h="16839" w:code="9"/>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0154F6" w14:textId="77777777" w:rsidR="00BE3A7A" w:rsidRDefault="00BE3A7A" w:rsidP="00D249CA">
      <w:r>
        <w:separator/>
      </w:r>
    </w:p>
  </w:endnote>
  <w:endnote w:type="continuationSeparator" w:id="0">
    <w:p w14:paraId="5AAE5C58" w14:textId="77777777" w:rsidR="00BE3A7A" w:rsidRDefault="00BE3A7A" w:rsidP="00D249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o">
    <w:panose1 w:val="020F0502020204030203"/>
    <w:charset w:val="00"/>
    <w:family w:val="swiss"/>
    <w:pitch w:val="variable"/>
    <w:sig w:usb0="A00000AF" w:usb1="5000604B" w:usb2="00000000" w:usb3="00000000" w:csb0="00000093" w:csb1="00000000"/>
    <w:embedRegular r:id="rId1" w:fontKey="{C7AE05C5-4DDB-40A2-9231-CA4339929586}"/>
    <w:embedBold r:id="rId2" w:fontKey="{45656074-3FF7-4B52-BBA9-9A430EE924E5}"/>
    <w:embedItalic r:id="rId3" w:fontKey="{E3ACFD39-457B-4B2E-A1ED-7C688535B905}"/>
    <w:embedBoldItalic r:id="rId4" w:fontKey="{6E3EDC77-3ED1-4FA2-A559-4DEF9CDFCD7B}"/>
  </w:font>
  <w:font w:name="Georgia">
    <w:panose1 w:val="02040502050405020303"/>
    <w:charset w:val="00"/>
    <w:family w:val="roman"/>
    <w:pitch w:val="variable"/>
    <w:sig w:usb0="00000287" w:usb1="00000000" w:usb2="00000000" w:usb3="00000000" w:csb0="0000009F" w:csb1="00000000"/>
    <w:embedRegular r:id="rId5" w:fontKey="{3C6B91E4-D73F-4E88-A52F-12C76A0C9576}"/>
  </w:font>
  <w:font w:name="Segoe UI">
    <w:panose1 w:val="020B0502040204020203"/>
    <w:charset w:val="00"/>
    <w:family w:val="swiss"/>
    <w:pitch w:val="variable"/>
    <w:sig w:usb0="E10022FF" w:usb1="C000E47F" w:usb2="00000029" w:usb3="00000000" w:csb0="000001DF" w:csb1="00000000"/>
    <w:embedRegular r:id="rId6" w:fontKey="{791A36AE-3CEE-4883-B9FB-3EACC54BDE09}"/>
  </w:font>
  <w:font w:name="Verdana">
    <w:panose1 w:val="020B0604030504040204"/>
    <w:charset w:val="00"/>
    <w:family w:val="swiss"/>
    <w:pitch w:val="variable"/>
    <w:sig w:usb0="A10006FF" w:usb1="4000205B" w:usb2="00000010" w:usb3="00000000" w:csb0="0000019F" w:csb1="00000000"/>
    <w:embedRegular r:id="rId7" w:fontKey="{8BFBCF18-1D1C-4BA5-B8CE-408AA411769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91977"/>
      <w:docPartObj>
        <w:docPartGallery w:val="Page Numbers (Bottom of Page)"/>
        <w:docPartUnique/>
      </w:docPartObj>
    </w:sdtPr>
    <w:sdtEndPr/>
    <w:sdtContent>
      <w:p w14:paraId="31A9E117" w14:textId="24D7A88D" w:rsidR="00E00D03" w:rsidRDefault="00E00D03">
        <w:pPr>
          <w:pStyle w:val="Pieddepage"/>
          <w:jc w:val="center"/>
        </w:pPr>
        <w:r>
          <w:fldChar w:fldCharType="begin"/>
        </w:r>
        <w:r>
          <w:instrText>PAGE   \* MERGEFORMAT</w:instrText>
        </w:r>
        <w:r>
          <w:fldChar w:fldCharType="separate"/>
        </w:r>
        <w:r w:rsidR="002404E2" w:rsidRPr="002404E2">
          <w:rPr>
            <w:noProof/>
            <w:lang w:val="fr-FR"/>
          </w:rPr>
          <w:t>49</w:t>
        </w:r>
        <w:r>
          <w:fldChar w:fldCharType="end"/>
        </w:r>
      </w:p>
    </w:sdtContent>
  </w:sdt>
  <w:p w14:paraId="448B56DD" w14:textId="77777777" w:rsidR="00E00D03" w:rsidRDefault="00E00D03">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AB561B" w14:textId="77777777" w:rsidR="00BE3A7A" w:rsidRDefault="00BE3A7A" w:rsidP="00D249CA">
      <w:r>
        <w:separator/>
      </w:r>
    </w:p>
  </w:footnote>
  <w:footnote w:type="continuationSeparator" w:id="0">
    <w:p w14:paraId="7606C319" w14:textId="77777777" w:rsidR="00BE3A7A" w:rsidRDefault="00BE3A7A" w:rsidP="00D249C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8DB8405C"/>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1551051F"/>
    <w:multiLevelType w:val="multilevel"/>
    <w:tmpl w:val="D902B532"/>
    <w:lvl w:ilvl="0">
      <w:start w:val="1"/>
      <w:numFmt w:val="upperRoman"/>
      <w:pStyle w:val="Titre"/>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9581E38"/>
    <w:multiLevelType w:val="hybridMultilevel"/>
    <w:tmpl w:val="0F2C867E"/>
    <w:lvl w:ilvl="0" w:tplc="040C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35E8E"/>
    <w:multiLevelType w:val="multilevel"/>
    <w:tmpl w:val="EEFCF078"/>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C222DE4"/>
    <w:multiLevelType w:val="hybridMultilevel"/>
    <w:tmpl w:val="10FCE4DC"/>
    <w:lvl w:ilvl="0" w:tplc="2C88E0D0">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86A055F"/>
    <w:multiLevelType w:val="hybridMultilevel"/>
    <w:tmpl w:val="85B2991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BC06A10"/>
    <w:multiLevelType w:val="multilevel"/>
    <w:tmpl w:val="E7147EE2"/>
    <w:lvl w:ilvl="0">
      <w:start w:val="1"/>
      <w:numFmt w:val="upperRoman"/>
      <w:lvlText w:val="%1."/>
      <w:lvlJc w:val="left"/>
      <w:pPr>
        <w:ind w:left="360" w:hanging="360"/>
      </w:pPr>
      <w:rPr>
        <w:rFonts w:hint="default"/>
      </w:rPr>
    </w:lvl>
    <w:lvl w:ilvl="1">
      <w:start w:val="1"/>
      <w:numFmt w:val="decimal"/>
      <w:lvlText w:val="%1. %2."/>
      <w:lvlJc w:val="left"/>
      <w:pPr>
        <w:ind w:left="720" w:hanging="360"/>
      </w:pPr>
      <w:rPr>
        <w:rFonts w:hint="default"/>
      </w:rPr>
    </w:lvl>
    <w:lvl w:ilvl="2">
      <w:start w:val="1"/>
      <w:numFmt w:val="upperLetter"/>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73D16FC9"/>
    <w:multiLevelType w:val="hybridMultilevel"/>
    <w:tmpl w:val="63A8B244"/>
    <w:lvl w:ilvl="0" w:tplc="EB687B1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45412"/>
    <w:multiLevelType w:val="multilevel"/>
    <w:tmpl w:val="DD7ED124"/>
    <w:lvl w:ilvl="0">
      <w:start w:val="1"/>
      <w:numFmt w:val="upperRoman"/>
      <w:lvlText w:val="%1."/>
      <w:lvlJc w:val="left"/>
      <w:pPr>
        <w:ind w:left="360" w:hanging="360"/>
      </w:pPr>
      <w:rPr>
        <w:rFonts w:hint="default"/>
      </w:rPr>
    </w:lvl>
    <w:lvl w:ilvl="1">
      <w:start w:val="1"/>
      <w:numFmt w:val="decimal"/>
      <w:pStyle w:val="Titre1"/>
      <w:lvlText w:val="%1. %2."/>
      <w:lvlJc w:val="left"/>
      <w:pPr>
        <w:ind w:left="3762" w:hanging="360"/>
      </w:pPr>
      <w:rPr>
        <w:rFonts w:hint="default"/>
      </w:rPr>
    </w:lvl>
    <w:lvl w:ilvl="2">
      <w:start w:val="1"/>
      <w:numFmt w:val="upperLetter"/>
      <w:pStyle w:val="Titre2"/>
      <w:lvlText w:val="%1. %2. %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3"/>
  </w:num>
  <w:num w:numId="2">
    <w:abstractNumId w:val="1"/>
  </w:num>
  <w:num w:numId="3">
    <w:abstractNumId w:val="6"/>
  </w:num>
  <w:num w:numId="4">
    <w:abstractNumId w:val="8"/>
  </w:num>
  <w:num w:numId="5">
    <w:abstractNumId w:val="5"/>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4"/>
  </w:num>
  <w:num w:numId="9">
    <w:abstractNumId w:val="2"/>
  </w:num>
  <w:num w:numId="10">
    <w:abstractNumId w:val="0"/>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embedTrueTypeFont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EE2"/>
    <w:rsid w:val="00001939"/>
    <w:rsid w:val="00003A20"/>
    <w:rsid w:val="00004054"/>
    <w:rsid w:val="000058F5"/>
    <w:rsid w:val="00007040"/>
    <w:rsid w:val="00010D1D"/>
    <w:rsid w:val="000155A7"/>
    <w:rsid w:val="00015AEF"/>
    <w:rsid w:val="0001708D"/>
    <w:rsid w:val="00017404"/>
    <w:rsid w:val="000175E1"/>
    <w:rsid w:val="00020363"/>
    <w:rsid w:val="00021A27"/>
    <w:rsid w:val="000241B4"/>
    <w:rsid w:val="00025933"/>
    <w:rsid w:val="00027774"/>
    <w:rsid w:val="00027F06"/>
    <w:rsid w:val="000322F7"/>
    <w:rsid w:val="00032EE2"/>
    <w:rsid w:val="00034618"/>
    <w:rsid w:val="00037815"/>
    <w:rsid w:val="00037F25"/>
    <w:rsid w:val="000415E7"/>
    <w:rsid w:val="00042420"/>
    <w:rsid w:val="000425E4"/>
    <w:rsid w:val="00043A3A"/>
    <w:rsid w:val="000466A9"/>
    <w:rsid w:val="00046DF6"/>
    <w:rsid w:val="00047355"/>
    <w:rsid w:val="0005020E"/>
    <w:rsid w:val="00051073"/>
    <w:rsid w:val="00052C41"/>
    <w:rsid w:val="0005343B"/>
    <w:rsid w:val="00053E0B"/>
    <w:rsid w:val="00054733"/>
    <w:rsid w:val="000549D5"/>
    <w:rsid w:val="000554FE"/>
    <w:rsid w:val="00055517"/>
    <w:rsid w:val="00056E0C"/>
    <w:rsid w:val="00057B7E"/>
    <w:rsid w:val="00061954"/>
    <w:rsid w:val="000627A5"/>
    <w:rsid w:val="00063662"/>
    <w:rsid w:val="0006400E"/>
    <w:rsid w:val="00064CF6"/>
    <w:rsid w:val="000652F4"/>
    <w:rsid w:val="00066BA6"/>
    <w:rsid w:val="00067BE0"/>
    <w:rsid w:val="00070B4C"/>
    <w:rsid w:val="00071D72"/>
    <w:rsid w:val="00073C08"/>
    <w:rsid w:val="0007494A"/>
    <w:rsid w:val="0007555E"/>
    <w:rsid w:val="000764DF"/>
    <w:rsid w:val="0007679E"/>
    <w:rsid w:val="000776A0"/>
    <w:rsid w:val="00080259"/>
    <w:rsid w:val="0008139F"/>
    <w:rsid w:val="0008304B"/>
    <w:rsid w:val="00083AC1"/>
    <w:rsid w:val="000849B9"/>
    <w:rsid w:val="0008779F"/>
    <w:rsid w:val="00093039"/>
    <w:rsid w:val="000954C1"/>
    <w:rsid w:val="000A0AF7"/>
    <w:rsid w:val="000A0EBA"/>
    <w:rsid w:val="000A2872"/>
    <w:rsid w:val="000A344B"/>
    <w:rsid w:val="000A3C8C"/>
    <w:rsid w:val="000A74CA"/>
    <w:rsid w:val="000B05D6"/>
    <w:rsid w:val="000B132F"/>
    <w:rsid w:val="000B191C"/>
    <w:rsid w:val="000B244D"/>
    <w:rsid w:val="000B2925"/>
    <w:rsid w:val="000B348A"/>
    <w:rsid w:val="000B55B8"/>
    <w:rsid w:val="000B7BE8"/>
    <w:rsid w:val="000C1EC1"/>
    <w:rsid w:val="000D3119"/>
    <w:rsid w:val="000D4507"/>
    <w:rsid w:val="000D509A"/>
    <w:rsid w:val="000E226D"/>
    <w:rsid w:val="000E4AD9"/>
    <w:rsid w:val="000E696F"/>
    <w:rsid w:val="000E6EEC"/>
    <w:rsid w:val="000E747E"/>
    <w:rsid w:val="000F1720"/>
    <w:rsid w:val="000F2FA4"/>
    <w:rsid w:val="000F3F24"/>
    <w:rsid w:val="000F4229"/>
    <w:rsid w:val="000F7804"/>
    <w:rsid w:val="00100AEF"/>
    <w:rsid w:val="00100EF6"/>
    <w:rsid w:val="00101EF8"/>
    <w:rsid w:val="00102B1F"/>
    <w:rsid w:val="00103FE6"/>
    <w:rsid w:val="0010462A"/>
    <w:rsid w:val="001100E0"/>
    <w:rsid w:val="001104EE"/>
    <w:rsid w:val="00112EBE"/>
    <w:rsid w:val="00114535"/>
    <w:rsid w:val="00114ADD"/>
    <w:rsid w:val="00117E56"/>
    <w:rsid w:val="00120C37"/>
    <w:rsid w:val="00130C22"/>
    <w:rsid w:val="00131F51"/>
    <w:rsid w:val="00132690"/>
    <w:rsid w:val="001354BD"/>
    <w:rsid w:val="001355DD"/>
    <w:rsid w:val="00136A0A"/>
    <w:rsid w:val="001371D8"/>
    <w:rsid w:val="001408BD"/>
    <w:rsid w:val="001416B2"/>
    <w:rsid w:val="00143594"/>
    <w:rsid w:val="00144355"/>
    <w:rsid w:val="001446FA"/>
    <w:rsid w:val="00144D00"/>
    <w:rsid w:val="001507BB"/>
    <w:rsid w:val="00151488"/>
    <w:rsid w:val="00151E67"/>
    <w:rsid w:val="001547A9"/>
    <w:rsid w:val="0015500B"/>
    <w:rsid w:val="00160146"/>
    <w:rsid w:val="001602C5"/>
    <w:rsid w:val="00160518"/>
    <w:rsid w:val="00162453"/>
    <w:rsid w:val="00162C53"/>
    <w:rsid w:val="00164D4F"/>
    <w:rsid w:val="001657EF"/>
    <w:rsid w:val="00166F46"/>
    <w:rsid w:val="001703CB"/>
    <w:rsid w:val="001711CA"/>
    <w:rsid w:val="00171BAA"/>
    <w:rsid w:val="00173038"/>
    <w:rsid w:val="00173227"/>
    <w:rsid w:val="001746DC"/>
    <w:rsid w:val="00175F4E"/>
    <w:rsid w:val="001763E7"/>
    <w:rsid w:val="001766B8"/>
    <w:rsid w:val="001771FE"/>
    <w:rsid w:val="00180A0D"/>
    <w:rsid w:val="00181CA9"/>
    <w:rsid w:val="00185F7C"/>
    <w:rsid w:val="0018673E"/>
    <w:rsid w:val="001917F8"/>
    <w:rsid w:val="0019220E"/>
    <w:rsid w:val="001929B4"/>
    <w:rsid w:val="001933BA"/>
    <w:rsid w:val="001955E1"/>
    <w:rsid w:val="001A2B44"/>
    <w:rsid w:val="001A2C40"/>
    <w:rsid w:val="001A4B98"/>
    <w:rsid w:val="001A59E6"/>
    <w:rsid w:val="001A6585"/>
    <w:rsid w:val="001A768F"/>
    <w:rsid w:val="001B093C"/>
    <w:rsid w:val="001B2D19"/>
    <w:rsid w:val="001B6E9C"/>
    <w:rsid w:val="001B6F28"/>
    <w:rsid w:val="001B726D"/>
    <w:rsid w:val="001B75AE"/>
    <w:rsid w:val="001C1175"/>
    <w:rsid w:val="001C3B93"/>
    <w:rsid w:val="001C644D"/>
    <w:rsid w:val="001C6F37"/>
    <w:rsid w:val="001D0D1E"/>
    <w:rsid w:val="001D2BC6"/>
    <w:rsid w:val="001D4669"/>
    <w:rsid w:val="001D4FDE"/>
    <w:rsid w:val="001D5C34"/>
    <w:rsid w:val="001D66B5"/>
    <w:rsid w:val="001D680E"/>
    <w:rsid w:val="001E023F"/>
    <w:rsid w:val="001E1736"/>
    <w:rsid w:val="001E29A6"/>
    <w:rsid w:val="001E2F66"/>
    <w:rsid w:val="001E3893"/>
    <w:rsid w:val="001E6BC1"/>
    <w:rsid w:val="001F2E1D"/>
    <w:rsid w:val="001F4EBF"/>
    <w:rsid w:val="001F667A"/>
    <w:rsid w:val="001F6EE3"/>
    <w:rsid w:val="00200206"/>
    <w:rsid w:val="002018D2"/>
    <w:rsid w:val="002053F7"/>
    <w:rsid w:val="002067D0"/>
    <w:rsid w:val="00210A39"/>
    <w:rsid w:val="00210A9E"/>
    <w:rsid w:val="00210B97"/>
    <w:rsid w:val="00212BC5"/>
    <w:rsid w:val="00213ADA"/>
    <w:rsid w:val="00221068"/>
    <w:rsid w:val="00221D6F"/>
    <w:rsid w:val="00222AF6"/>
    <w:rsid w:val="0022390E"/>
    <w:rsid w:val="0022487E"/>
    <w:rsid w:val="00224AC0"/>
    <w:rsid w:val="00224DE4"/>
    <w:rsid w:val="00226559"/>
    <w:rsid w:val="00230ECF"/>
    <w:rsid w:val="00231225"/>
    <w:rsid w:val="00232EED"/>
    <w:rsid w:val="0023424A"/>
    <w:rsid w:val="0023449F"/>
    <w:rsid w:val="0023481C"/>
    <w:rsid w:val="00236AE3"/>
    <w:rsid w:val="00236E4A"/>
    <w:rsid w:val="002402FB"/>
    <w:rsid w:val="002404E2"/>
    <w:rsid w:val="002405C3"/>
    <w:rsid w:val="002411C1"/>
    <w:rsid w:val="0024259E"/>
    <w:rsid w:val="00242FB2"/>
    <w:rsid w:val="00243604"/>
    <w:rsid w:val="002447A9"/>
    <w:rsid w:val="00246830"/>
    <w:rsid w:val="002471BA"/>
    <w:rsid w:val="00250AD4"/>
    <w:rsid w:val="00252437"/>
    <w:rsid w:val="00252C12"/>
    <w:rsid w:val="00252E2A"/>
    <w:rsid w:val="00253B1F"/>
    <w:rsid w:val="00255E48"/>
    <w:rsid w:val="00256737"/>
    <w:rsid w:val="00262441"/>
    <w:rsid w:val="00263239"/>
    <w:rsid w:val="002637CE"/>
    <w:rsid w:val="002644C9"/>
    <w:rsid w:val="00264659"/>
    <w:rsid w:val="00264D7C"/>
    <w:rsid w:val="0027212F"/>
    <w:rsid w:val="00272A0F"/>
    <w:rsid w:val="00272D3B"/>
    <w:rsid w:val="00274235"/>
    <w:rsid w:val="00274E2E"/>
    <w:rsid w:val="002775F7"/>
    <w:rsid w:val="0028056A"/>
    <w:rsid w:val="0028392B"/>
    <w:rsid w:val="00285252"/>
    <w:rsid w:val="00285F63"/>
    <w:rsid w:val="00286AC9"/>
    <w:rsid w:val="00287E6F"/>
    <w:rsid w:val="002912BC"/>
    <w:rsid w:val="0029184B"/>
    <w:rsid w:val="0029275B"/>
    <w:rsid w:val="00294D92"/>
    <w:rsid w:val="00295346"/>
    <w:rsid w:val="00295D45"/>
    <w:rsid w:val="002A1B5E"/>
    <w:rsid w:val="002A28A5"/>
    <w:rsid w:val="002A3B84"/>
    <w:rsid w:val="002A4979"/>
    <w:rsid w:val="002A63E3"/>
    <w:rsid w:val="002A6A8A"/>
    <w:rsid w:val="002B119C"/>
    <w:rsid w:val="002B12AD"/>
    <w:rsid w:val="002B2181"/>
    <w:rsid w:val="002B4733"/>
    <w:rsid w:val="002B4C92"/>
    <w:rsid w:val="002B6F14"/>
    <w:rsid w:val="002B79E6"/>
    <w:rsid w:val="002C05D3"/>
    <w:rsid w:val="002C267A"/>
    <w:rsid w:val="002C39A4"/>
    <w:rsid w:val="002C574A"/>
    <w:rsid w:val="002D461B"/>
    <w:rsid w:val="002D6CED"/>
    <w:rsid w:val="002D7B96"/>
    <w:rsid w:val="002E0546"/>
    <w:rsid w:val="002E166E"/>
    <w:rsid w:val="002E18BE"/>
    <w:rsid w:val="002E18C2"/>
    <w:rsid w:val="002E570F"/>
    <w:rsid w:val="002F0FA9"/>
    <w:rsid w:val="002F107E"/>
    <w:rsid w:val="002F1C96"/>
    <w:rsid w:val="002F3EE2"/>
    <w:rsid w:val="002F3F33"/>
    <w:rsid w:val="002F4A03"/>
    <w:rsid w:val="002F4E2D"/>
    <w:rsid w:val="002F7289"/>
    <w:rsid w:val="00302B6A"/>
    <w:rsid w:val="00302D46"/>
    <w:rsid w:val="00303A88"/>
    <w:rsid w:val="00305648"/>
    <w:rsid w:val="00305CFD"/>
    <w:rsid w:val="00305D85"/>
    <w:rsid w:val="00306F09"/>
    <w:rsid w:val="003111D0"/>
    <w:rsid w:val="00311203"/>
    <w:rsid w:val="003116B3"/>
    <w:rsid w:val="0031187C"/>
    <w:rsid w:val="00311E8B"/>
    <w:rsid w:val="00312731"/>
    <w:rsid w:val="00314600"/>
    <w:rsid w:val="00314A50"/>
    <w:rsid w:val="0031708E"/>
    <w:rsid w:val="00320022"/>
    <w:rsid w:val="00320712"/>
    <w:rsid w:val="00320BCA"/>
    <w:rsid w:val="00321326"/>
    <w:rsid w:val="00321E9E"/>
    <w:rsid w:val="003231F2"/>
    <w:rsid w:val="0032418F"/>
    <w:rsid w:val="003248CD"/>
    <w:rsid w:val="00324E9D"/>
    <w:rsid w:val="00325229"/>
    <w:rsid w:val="0033024D"/>
    <w:rsid w:val="00330762"/>
    <w:rsid w:val="00330D70"/>
    <w:rsid w:val="00330F90"/>
    <w:rsid w:val="003331DB"/>
    <w:rsid w:val="00334756"/>
    <w:rsid w:val="00336617"/>
    <w:rsid w:val="003368B5"/>
    <w:rsid w:val="00336BD9"/>
    <w:rsid w:val="0033711E"/>
    <w:rsid w:val="00341CAC"/>
    <w:rsid w:val="003422DD"/>
    <w:rsid w:val="003436A4"/>
    <w:rsid w:val="003443D3"/>
    <w:rsid w:val="003445FA"/>
    <w:rsid w:val="00345CE3"/>
    <w:rsid w:val="00351B28"/>
    <w:rsid w:val="00353E78"/>
    <w:rsid w:val="00354499"/>
    <w:rsid w:val="00354755"/>
    <w:rsid w:val="0035661D"/>
    <w:rsid w:val="003570F9"/>
    <w:rsid w:val="003575F6"/>
    <w:rsid w:val="00357AC0"/>
    <w:rsid w:val="00361993"/>
    <w:rsid w:val="003622DB"/>
    <w:rsid w:val="00362307"/>
    <w:rsid w:val="00362355"/>
    <w:rsid w:val="003634AF"/>
    <w:rsid w:val="003647A9"/>
    <w:rsid w:val="00365417"/>
    <w:rsid w:val="00365C08"/>
    <w:rsid w:val="00367CE3"/>
    <w:rsid w:val="00367E1D"/>
    <w:rsid w:val="00367FD3"/>
    <w:rsid w:val="00371867"/>
    <w:rsid w:val="003726E0"/>
    <w:rsid w:val="00372FD0"/>
    <w:rsid w:val="0037319E"/>
    <w:rsid w:val="00377218"/>
    <w:rsid w:val="00381C85"/>
    <w:rsid w:val="00383615"/>
    <w:rsid w:val="0038487B"/>
    <w:rsid w:val="003857E4"/>
    <w:rsid w:val="0038795E"/>
    <w:rsid w:val="00392244"/>
    <w:rsid w:val="00395D12"/>
    <w:rsid w:val="003970BC"/>
    <w:rsid w:val="00397E7C"/>
    <w:rsid w:val="003A0137"/>
    <w:rsid w:val="003A256A"/>
    <w:rsid w:val="003A3387"/>
    <w:rsid w:val="003A4D14"/>
    <w:rsid w:val="003A63A3"/>
    <w:rsid w:val="003A6B88"/>
    <w:rsid w:val="003A7323"/>
    <w:rsid w:val="003A78B4"/>
    <w:rsid w:val="003A7B0C"/>
    <w:rsid w:val="003B0966"/>
    <w:rsid w:val="003B0CEC"/>
    <w:rsid w:val="003B109F"/>
    <w:rsid w:val="003B2404"/>
    <w:rsid w:val="003B26D6"/>
    <w:rsid w:val="003B460C"/>
    <w:rsid w:val="003B6951"/>
    <w:rsid w:val="003B7022"/>
    <w:rsid w:val="003C014E"/>
    <w:rsid w:val="003C172B"/>
    <w:rsid w:val="003C194F"/>
    <w:rsid w:val="003C23CA"/>
    <w:rsid w:val="003C5314"/>
    <w:rsid w:val="003C593A"/>
    <w:rsid w:val="003C7912"/>
    <w:rsid w:val="003D043C"/>
    <w:rsid w:val="003D05DA"/>
    <w:rsid w:val="003D124A"/>
    <w:rsid w:val="003D2969"/>
    <w:rsid w:val="003D3537"/>
    <w:rsid w:val="003D4D4F"/>
    <w:rsid w:val="003D585F"/>
    <w:rsid w:val="003D6C0C"/>
    <w:rsid w:val="003D71D5"/>
    <w:rsid w:val="003D7529"/>
    <w:rsid w:val="003D7E97"/>
    <w:rsid w:val="003E07FD"/>
    <w:rsid w:val="003E2B16"/>
    <w:rsid w:val="003E42D1"/>
    <w:rsid w:val="003E6923"/>
    <w:rsid w:val="003E779C"/>
    <w:rsid w:val="003F0068"/>
    <w:rsid w:val="003F1E96"/>
    <w:rsid w:val="003F7577"/>
    <w:rsid w:val="003F7ED2"/>
    <w:rsid w:val="00400310"/>
    <w:rsid w:val="0040049B"/>
    <w:rsid w:val="00400E04"/>
    <w:rsid w:val="00402152"/>
    <w:rsid w:val="00404B9F"/>
    <w:rsid w:val="004053B6"/>
    <w:rsid w:val="0040549C"/>
    <w:rsid w:val="0040610A"/>
    <w:rsid w:val="00411647"/>
    <w:rsid w:val="00415300"/>
    <w:rsid w:val="00415A92"/>
    <w:rsid w:val="0041690B"/>
    <w:rsid w:val="00417496"/>
    <w:rsid w:val="00420F8B"/>
    <w:rsid w:val="00421BBF"/>
    <w:rsid w:val="00421FA8"/>
    <w:rsid w:val="004238B9"/>
    <w:rsid w:val="00424200"/>
    <w:rsid w:val="00424215"/>
    <w:rsid w:val="00425F08"/>
    <w:rsid w:val="0042778D"/>
    <w:rsid w:val="00430005"/>
    <w:rsid w:val="0043045D"/>
    <w:rsid w:val="00431252"/>
    <w:rsid w:val="00431D4F"/>
    <w:rsid w:val="00432459"/>
    <w:rsid w:val="00434E07"/>
    <w:rsid w:val="00436356"/>
    <w:rsid w:val="004369A6"/>
    <w:rsid w:val="00440BEF"/>
    <w:rsid w:val="00440EA2"/>
    <w:rsid w:val="0044193C"/>
    <w:rsid w:val="0044586A"/>
    <w:rsid w:val="00447DF2"/>
    <w:rsid w:val="00450541"/>
    <w:rsid w:val="00450FE7"/>
    <w:rsid w:val="00451A47"/>
    <w:rsid w:val="00451D36"/>
    <w:rsid w:val="00453983"/>
    <w:rsid w:val="00453D69"/>
    <w:rsid w:val="00455757"/>
    <w:rsid w:val="004579F1"/>
    <w:rsid w:val="00461396"/>
    <w:rsid w:val="00461510"/>
    <w:rsid w:val="004621D0"/>
    <w:rsid w:val="00462D42"/>
    <w:rsid w:val="004637BA"/>
    <w:rsid w:val="00464ED1"/>
    <w:rsid w:val="004652A5"/>
    <w:rsid w:val="00471E4D"/>
    <w:rsid w:val="004731F6"/>
    <w:rsid w:val="004736AF"/>
    <w:rsid w:val="004800AF"/>
    <w:rsid w:val="00480A63"/>
    <w:rsid w:val="00481A3C"/>
    <w:rsid w:val="00481C22"/>
    <w:rsid w:val="00483194"/>
    <w:rsid w:val="0048328A"/>
    <w:rsid w:val="0048360A"/>
    <w:rsid w:val="0048406C"/>
    <w:rsid w:val="00485B79"/>
    <w:rsid w:val="00485D07"/>
    <w:rsid w:val="00486DFF"/>
    <w:rsid w:val="0048712D"/>
    <w:rsid w:val="004900F5"/>
    <w:rsid w:val="0049017D"/>
    <w:rsid w:val="0049018D"/>
    <w:rsid w:val="00490261"/>
    <w:rsid w:val="004946AD"/>
    <w:rsid w:val="004953BB"/>
    <w:rsid w:val="00496329"/>
    <w:rsid w:val="00497FEF"/>
    <w:rsid w:val="004A060E"/>
    <w:rsid w:val="004A2318"/>
    <w:rsid w:val="004A3DBF"/>
    <w:rsid w:val="004A5288"/>
    <w:rsid w:val="004A60A6"/>
    <w:rsid w:val="004A7DCC"/>
    <w:rsid w:val="004B0586"/>
    <w:rsid w:val="004B1F6A"/>
    <w:rsid w:val="004B2636"/>
    <w:rsid w:val="004B26A7"/>
    <w:rsid w:val="004B2E73"/>
    <w:rsid w:val="004B35A7"/>
    <w:rsid w:val="004B3F22"/>
    <w:rsid w:val="004B721B"/>
    <w:rsid w:val="004C00CC"/>
    <w:rsid w:val="004C0808"/>
    <w:rsid w:val="004C1E5D"/>
    <w:rsid w:val="004C2322"/>
    <w:rsid w:val="004C359B"/>
    <w:rsid w:val="004C6071"/>
    <w:rsid w:val="004C6A48"/>
    <w:rsid w:val="004C6D69"/>
    <w:rsid w:val="004C736A"/>
    <w:rsid w:val="004D1EA6"/>
    <w:rsid w:val="004D276A"/>
    <w:rsid w:val="004D4227"/>
    <w:rsid w:val="004D554D"/>
    <w:rsid w:val="004D5A45"/>
    <w:rsid w:val="004D6622"/>
    <w:rsid w:val="004D6768"/>
    <w:rsid w:val="004D6A0F"/>
    <w:rsid w:val="004D748C"/>
    <w:rsid w:val="004E035E"/>
    <w:rsid w:val="004E0FB7"/>
    <w:rsid w:val="004E1100"/>
    <w:rsid w:val="004E187B"/>
    <w:rsid w:val="004E1D33"/>
    <w:rsid w:val="004E1EE8"/>
    <w:rsid w:val="004E2F4B"/>
    <w:rsid w:val="004E3093"/>
    <w:rsid w:val="004E34D6"/>
    <w:rsid w:val="004E38DF"/>
    <w:rsid w:val="004E53BA"/>
    <w:rsid w:val="004E6475"/>
    <w:rsid w:val="004E7812"/>
    <w:rsid w:val="004E795F"/>
    <w:rsid w:val="004F01A7"/>
    <w:rsid w:val="004F03A5"/>
    <w:rsid w:val="004F6647"/>
    <w:rsid w:val="004F6B8F"/>
    <w:rsid w:val="004F78E7"/>
    <w:rsid w:val="00500B85"/>
    <w:rsid w:val="00500EC6"/>
    <w:rsid w:val="00501F65"/>
    <w:rsid w:val="00503AB1"/>
    <w:rsid w:val="00505478"/>
    <w:rsid w:val="0050558D"/>
    <w:rsid w:val="00505D4F"/>
    <w:rsid w:val="00506CB9"/>
    <w:rsid w:val="00506F8D"/>
    <w:rsid w:val="0051193A"/>
    <w:rsid w:val="00511ED4"/>
    <w:rsid w:val="005136E2"/>
    <w:rsid w:val="00513B16"/>
    <w:rsid w:val="00513B58"/>
    <w:rsid w:val="00514940"/>
    <w:rsid w:val="00515D15"/>
    <w:rsid w:val="00515DE3"/>
    <w:rsid w:val="00516ABD"/>
    <w:rsid w:val="00522AFD"/>
    <w:rsid w:val="00523B28"/>
    <w:rsid w:val="00525974"/>
    <w:rsid w:val="0052720C"/>
    <w:rsid w:val="00532605"/>
    <w:rsid w:val="0053416F"/>
    <w:rsid w:val="0053449D"/>
    <w:rsid w:val="00535BA6"/>
    <w:rsid w:val="00537620"/>
    <w:rsid w:val="00541BCE"/>
    <w:rsid w:val="00542CBC"/>
    <w:rsid w:val="0054471A"/>
    <w:rsid w:val="00544CE6"/>
    <w:rsid w:val="00544D38"/>
    <w:rsid w:val="005466E5"/>
    <w:rsid w:val="005469B6"/>
    <w:rsid w:val="00547177"/>
    <w:rsid w:val="0054796D"/>
    <w:rsid w:val="00547DDB"/>
    <w:rsid w:val="00551D54"/>
    <w:rsid w:val="00551D5C"/>
    <w:rsid w:val="0055514A"/>
    <w:rsid w:val="00557DB4"/>
    <w:rsid w:val="00561226"/>
    <w:rsid w:val="00561B10"/>
    <w:rsid w:val="00563127"/>
    <w:rsid w:val="00563AB7"/>
    <w:rsid w:val="00563EBD"/>
    <w:rsid w:val="005648B4"/>
    <w:rsid w:val="00565234"/>
    <w:rsid w:val="00565B07"/>
    <w:rsid w:val="00567339"/>
    <w:rsid w:val="0056733F"/>
    <w:rsid w:val="00567FB7"/>
    <w:rsid w:val="0057026F"/>
    <w:rsid w:val="0057211E"/>
    <w:rsid w:val="00572BF1"/>
    <w:rsid w:val="00572DA5"/>
    <w:rsid w:val="00574685"/>
    <w:rsid w:val="00574C7B"/>
    <w:rsid w:val="00575393"/>
    <w:rsid w:val="00575A05"/>
    <w:rsid w:val="00575D20"/>
    <w:rsid w:val="005767BA"/>
    <w:rsid w:val="00576BCA"/>
    <w:rsid w:val="00577328"/>
    <w:rsid w:val="00577443"/>
    <w:rsid w:val="005775BA"/>
    <w:rsid w:val="005806A9"/>
    <w:rsid w:val="005816D2"/>
    <w:rsid w:val="005823EE"/>
    <w:rsid w:val="00585521"/>
    <w:rsid w:val="0058577D"/>
    <w:rsid w:val="00586BF9"/>
    <w:rsid w:val="00586CE6"/>
    <w:rsid w:val="00590077"/>
    <w:rsid w:val="00590E0C"/>
    <w:rsid w:val="0059151E"/>
    <w:rsid w:val="00592095"/>
    <w:rsid w:val="00594E23"/>
    <w:rsid w:val="005950A6"/>
    <w:rsid w:val="005978F3"/>
    <w:rsid w:val="0059797A"/>
    <w:rsid w:val="005A0575"/>
    <w:rsid w:val="005A25B6"/>
    <w:rsid w:val="005A2B15"/>
    <w:rsid w:val="005A2F6F"/>
    <w:rsid w:val="005A5182"/>
    <w:rsid w:val="005A5E76"/>
    <w:rsid w:val="005A62F9"/>
    <w:rsid w:val="005A63E0"/>
    <w:rsid w:val="005B009A"/>
    <w:rsid w:val="005B125E"/>
    <w:rsid w:val="005B1600"/>
    <w:rsid w:val="005B21F9"/>
    <w:rsid w:val="005B2D71"/>
    <w:rsid w:val="005B2F50"/>
    <w:rsid w:val="005C1719"/>
    <w:rsid w:val="005C1A55"/>
    <w:rsid w:val="005C2F1D"/>
    <w:rsid w:val="005C3589"/>
    <w:rsid w:val="005C433D"/>
    <w:rsid w:val="005C47B5"/>
    <w:rsid w:val="005C6084"/>
    <w:rsid w:val="005D0DB8"/>
    <w:rsid w:val="005D1539"/>
    <w:rsid w:val="005D1661"/>
    <w:rsid w:val="005D26A6"/>
    <w:rsid w:val="005D3A32"/>
    <w:rsid w:val="005D5FA5"/>
    <w:rsid w:val="005D6689"/>
    <w:rsid w:val="005E0D72"/>
    <w:rsid w:val="005E1DEF"/>
    <w:rsid w:val="005E1FF1"/>
    <w:rsid w:val="005E2610"/>
    <w:rsid w:val="005E294F"/>
    <w:rsid w:val="005E3385"/>
    <w:rsid w:val="005E3B4E"/>
    <w:rsid w:val="005F0456"/>
    <w:rsid w:val="005F1893"/>
    <w:rsid w:val="005F2530"/>
    <w:rsid w:val="005F396D"/>
    <w:rsid w:val="005F3A5C"/>
    <w:rsid w:val="005F4616"/>
    <w:rsid w:val="005F47D8"/>
    <w:rsid w:val="005F4A51"/>
    <w:rsid w:val="005F4E67"/>
    <w:rsid w:val="005F5414"/>
    <w:rsid w:val="005F5C29"/>
    <w:rsid w:val="005F7767"/>
    <w:rsid w:val="005F7A87"/>
    <w:rsid w:val="00600FAC"/>
    <w:rsid w:val="00604048"/>
    <w:rsid w:val="006044AA"/>
    <w:rsid w:val="00605052"/>
    <w:rsid w:val="00610A01"/>
    <w:rsid w:val="00610F62"/>
    <w:rsid w:val="0061404E"/>
    <w:rsid w:val="0061591D"/>
    <w:rsid w:val="00615C82"/>
    <w:rsid w:val="006163B4"/>
    <w:rsid w:val="006209F7"/>
    <w:rsid w:val="00623174"/>
    <w:rsid w:val="0062399A"/>
    <w:rsid w:val="00624FE5"/>
    <w:rsid w:val="006309FF"/>
    <w:rsid w:val="00630B05"/>
    <w:rsid w:val="0063224A"/>
    <w:rsid w:val="0063277E"/>
    <w:rsid w:val="00634FA1"/>
    <w:rsid w:val="00637084"/>
    <w:rsid w:val="00637430"/>
    <w:rsid w:val="00637EB2"/>
    <w:rsid w:val="00637F87"/>
    <w:rsid w:val="00641BD6"/>
    <w:rsid w:val="00642C14"/>
    <w:rsid w:val="00643A8F"/>
    <w:rsid w:val="00643AF9"/>
    <w:rsid w:val="00643C94"/>
    <w:rsid w:val="00643E0C"/>
    <w:rsid w:val="0064609B"/>
    <w:rsid w:val="006467BD"/>
    <w:rsid w:val="00646FD3"/>
    <w:rsid w:val="00651854"/>
    <w:rsid w:val="006525C2"/>
    <w:rsid w:val="00655633"/>
    <w:rsid w:val="00661200"/>
    <w:rsid w:val="00663461"/>
    <w:rsid w:val="00663716"/>
    <w:rsid w:val="00665538"/>
    <w:rsid w:val="006705BB"/>
    <w:rsid w:val="00671241"/>
    <w:rsid w:val="00672106"/>
    <w:rsid w:val="006721D5"/>
    <w:rsid w:val="00676E75"/>
    <w:rsid w:val="00681497"/>
    <w:rsid w:val="00681801"/>
    <w:rsid w:val="00682009"/>
    <w:rsid w:val="006835F8"/>
    <w:rsid w:val="00685521"/>
    <w:rsid w:val="00685C25"/>
    <w:rsid w:val="00686449"/>
    <w:rsid w:val="00686ED6"/>
    <w:rsid w:val="00690065"/>
    <w:rsid w:val="00690078"/>
    <w:rsid w:val="0069226C"/>
    <w:rsid w:val="00693464"/>
    <w:rsid w:val="00695735"/>
    <w:rsid w:val="00695A08"/>
    <w:rsid w:val="00695B01"/>
    <w:rsid w:val="0069639D"/>
    <w:rsid w:val="00696F45"/>
    <w:rsid w:val="006A0494"/>
    <w:rsid w:val="006A1329"/>
    <w:rsid w:val="006A1F1C"/>
    <w:rsid w:val="006A419C"/>
    <w:rsid w:val="006A4678"/>
    <w:rsid w:val="006A4C51"/>
    <w:rsid w:val="006A6415"/>
    <w:rsid w:val="006B00CB"/>
    <w:rsid w:val="006B2241"/>
    <w:rsid w:val="006B25E2"/>
    <w:rsid w:val="006B2DC6"/>
    <w:rsid w:val="006B3F3D"/>
    <w:rsid w:val="006B4B09"/>
    <w:rsid w:val="006B4C53"/>
    <w:rsid w:val="006B662E"/>
    <w:rsid w:val="006B69CB"/>
    <w:rsid w:val="006B6AA6"/>
    <w:rsid w:val="006B6B16"/>
    <w:rsid w:val="006C0130"/>
    <w:rsid w:val="006C142D"/>
    <w:rsid w:val="006C16C3"/>
    <w:rsid w:val="006C2512"/>
    <w:rsid w:val="006C32A3"/>
    <w:rsid w:val="006C528C"/>
    <w:rsid w:val="006D2496"/>
    <w:rsid w:val="006D2B94"/>
    <w:rsid w:val="006D2E0A"/>
    <w:rsid w:val="006D3E74"/>
    <w:rsid w:val="006D5817"/>
    <w:rsid w:val="006E0AD3"/>
    <w:rsid w:val="006E1439"/>
    <w:rsid w:val="006E1562"/>
    <w:rsid w:val="006E1603"/>
    <w:rsid w:val="006E2424"/>
    <w:rsid w:val="006E3D4D"/>
    <w:rsid w:val="006E784D"/>
    <w:rsid w:val="006E7AE4"/>
    <w:rsid w:val="006F0009"/>
    <w:rsid w:val="006F000A"/>
    <w:rsid w:val="006F16D2"/>
    <w:rsid w:val="006F188C"/>
    <w:rsid w:val="006F20ED"/>
    <w:rsid w:val="006F254D"/>
    <w:rsid w:val="006F2773"/>
    <w:rsid w:val="006F6369"/>
    <w:rsid w:val="006F7148"/>
    <w:rsid w:val="006F7C65"/>
    <w:rsid w:val="00700CA5"/>
    <w:rsid w:val="00701204"/>
    <w:rsid w:val="007028FA"/>
    <w:rsid w:val="00702D26"/>
    <w:rsid w:val="007041C9"/>
    <w:rsid w:val="00705A7A"/>
    <w:rsid w:val="00706D88"/>
    <w:rsid w:val="00706E70"/>
    <w:rsid w:val="00707EA7"/>
    <w:rsid w:val="007132A4"/>
    <w:rsid w:val="00713F02"/>
    <w:rsid w:val="0071489C"/>
    <w:rsid w:val="007158F0"/>
    <w:rsid w:val="007164A7"/>
    <w:rsid w:val="00716F8B"/>
    <w:rsid w:val="00720698"/>
    <w:rsid w:val="00720A8C"/>
    <w:rsid w:val="00725BDF"/>
    <w:rsid w:val="007276EC"/>
    <w:rsid w:val="00727BBF"/>
    <w:rsid w:val="00727D28"/>
    <w:rsid w:val="0073058B"/>
    <w:rsid w:val="0073405E"/>
    <w:rsid w:val="007340F8"/>
    <w:rsid w:val="00735FD4"/>
    <w:rsid w:val="007401E1"/>
    <w:rsid w:val="007402A6"/>
    <w:rsid w:val="0074120D"/>
    <w:rsid w:val="0074256C"/>
    <w:rsid w:val="00743862"/>
    <w:rsid w:val="0074462A"/>
    <w:rsid w:val="007509C2"/>
    <w:rsid w:val="00750C0C"/>
    <w:rsid w:val="007530C1"/>
    <w:rsid w:val="00753705"/>
    <w:rsid w:val="0075371B"/>
    <w:rsid w:val="0075383E"/>
    <w:rsid w:val="007544BC"/>
    <w:rsid w:val="00754879"/>
    <w:rsid w:val="00756205"/>
    <w:rsid w:val="007600D9"/>
    <w:rsid w:val="00760B85"/>
    <w:rsid w:val="007622FC"/>
    <w:rsid w:val="007625E6"/>
    <w:rsid w:val="00762A45"/>
    <w:rsid w:val="00762B07"/>
    <w:rsid w:val="00762C15"/>
    <w:rsid w:val="00764BAE"/>
    <w:rsid w:val="00766352"/>
    <w:rsid w:val="007668C0"/>
    <w:rsid w:val="00770A0C"/>
    <w:rsid w:val="00771EA8"/>
    <w:rsid w:val="007727F2"/>
    <w:rsid w:val="00775B2A"/>
    <w:rsid w:val="0077629D"/>
    <w:rsid w:val="0078151E"/>
    <w:rsid w:val="00782E40"/>
    <w:rsid w:val="00786512"/>
    <w:rsid w:val="00787EC1"/>
    <w:rsid w:val="00787F55"/>
    <w:rsid w:val="00791198"/>
    <w:rsid w:val="00791808"/>
    <w:rsid w:val="00791BF0"/>
    <w:rsid w:val="00792576"/>
    <w:rsid w:val="00793C52"/>
    <w:rsid w:val="00793F70"/>
    <w:rsid w:val="007944EB"/>
    <w:rsid w:val="00794BA5"/>
    <w:rsid w:val="00796F71"/>
    <w:rsid w:val="007975B9"/>
    <w:rsid w:val="007A0F49"/>
    <w:rsid w:val="007A1784"/>
    <w:rsid w:val="007A18B3"/>
    <w:rsid w:val="007A1C37"/>
    <w:rsid w:val="007A2648"/>
    <w:rsid w:val="007A2C90"/>
    <w:rsid w:val="007A43DE"/>
    <w:rsid w:val="007A5370"/>
    <w:rsid w:val="007A55EE"/>
    <w:rsid w:val="007A5853"/>
    <w:rsid w:val="007A5B9C"/>
    <w:rsid w:val="007A658C"/>
    <w:rsid w:val="007A6EA8"/>
    <w:rsid w:val="007B08BD"/>
    <w:rsid w:val="007B42B3"/>
    <w:rsid w:val="007B61AB"/>
    <w:rsid w:val="007B64F4"/>
    <w:rsid w:val="007C1294"/>
    <w:rsid w:val="007C1CD0"/>
    <w:rsid w:val="007C3A1C"/>
    <w:rsid w:val="007C4684"/>
    <w:rsid w:val="007C46DC"/>
    <w:rsid w:val="007C642E"/>
    <w:rsid w:val="007D01E6"/>
    <w:rsid w:val="007D24DC"/>
    <w:rsid w:val="007D270A"/>
    <w:rsid w:val="007D3897"/>
    <w:rsid w:val="007D39E5"/>
    <w:rsid w:val="007D4653"/>
    <w:rsid w:val="007E03DC"/>
    <w:rsid w:val="007E1089"/>
    <w:rsid w:val="007E4628"/>
    <w:rsid w:val="007E5B90"/>
    <w:rsid w:val="007E66FC"/>
    <w:rsid w:val="007E6C9F"/>
    <w:rsid w:val="007E78D3"/>
    <w:rsid w:val="007F03C9"/>
    <w:rsid w:val="007F080B"/>
    <w:rsid w:val="007F1947"/>
    <w:rsid w:val="007F336B"/>
    <w:rsid w:val="007F3E4D"/>
    <w:rsid w:val="007F516A"/>
    <w:rsid w:val="007F5ED5"/>
    <w:rsid w:val="007F633F"/>
    <w:rsid w:val="007F73C2"/>
    <w:rsid w:val="008004E7"/>
    <w:rsid w:val="00800B92"/>
    <w:rsid w:val="0080175B"/>
    <w:rsid w:val="00801B77"/>
    <w:rsid w:val="008040AC"/>
    <w:rsid w:val="0080470B"/>
    <w:rsid w:val="0080471A"/>
    <w:rsid w:val="00805FD5"/>
    <w:rsid w:val="008101A6"/>
    <w:rsid w:val="00811208"/>
    <w:rsid w:val="00811389"/>
    <w:rsid w:val="0081271E"/>
    <w:rsid w:val="00813CF9"/>
    <w:rsid w:val="0081656A"/>
    <w:rsid w:val="008208BB"/>
    <w:rsid w:val="0082120E"/>
    <w:rsid w:val="008243BD"/>
    <w:rsid w:val="0082671F"/>
    <w:rsid w:val="00827527"/>
    <w:rsid w:val="00827FC9"/>
    <w:rsid w:val="00830DAB"/>
    <w:rsid w:val="00832703"/>
    <w:rsid w:val="00832C76"/>
    <w:rsid w:val="00832FCF"/>
    <w:rsid w:val="00833360"/>
    <w:rsid w:val="008401B8"/>
    <w:rsid w:val="00840CE3"/>
    <w:rsid w:val="00841EE5"/>
    <w:rsid w:val="0084200C"/>
    <w:rsid w:val="00842FE5"/>
    <w:rsid w:val="0084304F"/>
    <w:rsid w:val="00843AEA"/>
    <w:rsid w:val="00843FAC"/>
    <w:rsid w:val="00845185"/>
    <w:rsid w:val="0084539F"/>
    <w:rsid w:val="008459F2"/>
    <w:rsid w:val="00847791"/>
    <w:rsid w:val="00847F64"/>
    <w:rsid w:val="0085003E"/>
    <w:rsid w:val="0085108B"/>
    <w:rsid w:val="0085330A"/>
    <w:rsid w:val="00853F5F"/>
    <w:rsid w:val="00854C03"/>
    <w:rsid w:val="00857252"/>
    <w:rsid w:val="00857DF7"/>
    <w:rsid w:val="00860A00"/>
    <w:rsid w:val="00860E8A"/>
    <w:rsid w:val="00861C7D"/>
    <w:rsid w:val="008660DE"/>
    <w:rsid w:val="00866A7D"/>
    <w:rsid w:val="008670E6"/>
    <w:rsid w:val="0087022A"/>
    <w:rsid w:val="00870867"/>
    <w:rsid w:val="008726AC"/>
    <w:rsid w:val="00877090"/>
    <w:rsid w:val="0088046E"/>
    <w:rsid w:val="00883746"/>
    <w:rsid w:val="00885241"/>
    <w:rsid w:val="00891093"/>
    <w:rsid w:val="00891109"/>
    <w:rsid w:val="00891701"/>
    <w:rsid w:val="00893737"/>
    <w:rsid w:val="00895EA3"/>
    <w:rsid w:val="0089637D"/>
    <w:rsid w:val="0089776D"/>
    <w:rsid w:val="008A0D93"/>
    <w:rsid w:val="008A142D"/>
    <w:rsid w:val="008A35D0"/>
    <w:rsid w:val="008A594A"/>
    <w:rsid w:val="008A6A46"/>
    <w:rsid w:val="008B3294"/>
    <w:rsid w:val="008B3C2D"/>
    <w:rsid w:val="008B5DFA"/>
    <w:rsid w:val="008B6377"/>
    <w:rsid w:val="008B6FD7"/>
    <w:rsid w:val="008C021C"/>
    <w:rsid w:val="008C101B"/>
    <w:rsid w:val="008C13CE"/>
    <w:rsid w:val="008C32E9"/>
    <w:rsid w:val="008C5151"/>
    <w:rsid w:val="008C7443"/>
    <w:rsid w:val="008D0865"/>
    <w:rsid w:val="008D0A34"/>
    <w:rsid w:val="008D1341"/>
    <w:rsid w:val="008D5718"/>
    <w:rsid w:val="008D616F"/>
    <w:rsid w:val="008E15BB"/>
    <w:rsid w:val="008E1D14"/>
    <w:rsid w:val="008E1DE8"/>
    <w:rsid w:val="008E4765"/>
    <w:rsid w:val="008E519C"/>
    <w:rsid w:val="008E6AEB"/>
    <w:rsid w:val="008E6D8A"/>
    <w:rsid w:val="008F097A"/>
    <w:rsid w:val="008F1402"/>
    <w:rsid w:val="008F2077"/>
    <w:rsid w:val="008F28D7"/>
    <w:rsid w:val="008F35D8"/>
    <w:rsid w:val="008F5BE9"/>
    <w:rsid w:val="008F69F2"/>
    <w:rsid w:val="008F714C"/>
    <w:rsid w:val="008F7253"/>
    <w:rsid w:val="008F75F6"/>
    <w:rsid w:val="009019C0"/>
    <w:rsid w:val="00902974"/>
    <w:rsid w:val="0090580E"/>
    <w:rsid w:val="00911389"/>
    <w:rsid w:val="0091150A"/>
    <w:rsid w:val="009118B0"/>
    <w:rsid w:val="00911FC0"/>
    <w:rsid w:val="00914697"/>
    <w:rsid w:val="00914995"/>
    <w:rsid w:val="00915B50"/>
    <w:rsid w:val="00916224"/>
    <w:rsid w:val="00921EDD"/>
    <w:rsid w:val="009222F2"/>
    <w:rsid w:val="00925B41"/>
    <w:rsid w:val="00926BFC"/>
    <w:rsid w:val="009306E8"/>
    <w:rsid w:val="00930D66"/>
    <w:rsid w:val="0093109D"/>
    <w:rsid w:val="009310DF"/>
    <w:rsid w:val="009316C2"/>
    <w:rsid w:val="00931A41"/>
    <w:rsid w:val="00931D74"/>
    <w:rsid w:val="009324D6"/>
    <w:rsid w:val="00935D7A"/>
    <w:rsid w:val="00936F07"/>
    <w:rsid w:val="00937F1B"/>
    <w:rsid w:val="00940352"/>
    <w:rsid w:val="00940900"/>
    <w:rsid w:val="00941851"/>
    <w:rsid w:val="00941B76"/>
    <w:rsid w:val="00941D0C"/>
    <w:rsid w:val="00943E0E"/>
    <w:rsid w:val="00945333"/>
    <w:rsid w:val="00951277"/>
    <w:rsid w:val="0095178B"/>
    <w:rsid w:val="00953477"/>
    <w:rsid w:val="00953DDF"/>
    <w:rsid w:val="00954560"/>
    <w:rsid w:val="00954E7D"/>
    <w:rsid w:val="00955794"/>
    <w:rsid w:val="00956ABE"/>
    <w:rsid w:val="00956EF2"/>
    <w:rsid w:val="0096108D"/>
    <w:rsid w:val="00961C0D"/>
    <w:rsid w:val="009636D4"/>
    <w:rsid w:val="00963E47"/>
    <w:rsid w:val="009648F4"/>
    <w:rsid w:val="00964B52"/>
    <w:rsid w:val="009650EC"/>
    <w:rsid w:val="009659FF"/>
    <w:rsid w:val="00966C26"/>
    <w:rsid w:val="009679CF"/>
    <w:rsid w:val="009705FD"/>
    <w:rsid w:val="00971077"/>
    <w:rsid w:val="00972DF8"/>
    <w:rsid w:val="00973A6A"/>
    <w:rsid w:val="00975073"/>
    <w:rsid w:val="009752AB"/>
    <w:rsid w:val="009761D7"/>
    <w:rsid w:val="00976770"/>
    <w:rsid w:val="00976DA4"/>
    <w:rsid w:val="009772A4"/>
    <w:rsid w:val="00977BFE"/>
    <w:rsid w:val="00981630"/>
    <w:rsid w:val="009820E1"/>
    <w:rsid w:val="00986737"/>
    <w:rsid w:val="00987492"/>
    <w:rsid w:val="00990DD3"/>
    <w:rsid w:val="009935B8"/>
    <w:rsid w:val="00995551"/>
    <w:rsid w:val="00995A09"/>
    <w:rsid w:val="009967A0"/>
    <w:rsid w:val="00997AB1"/>
    <w:rsid w:val="00997EC0"/>
    <w:rsid w:val="009A0474"/>
    <w:rsid w:val="009A5BAF"/>
    <w:rsid w:val="009A6C0F"/>
    <w:rsid w:val="009B1030"/>
    <w:rsid w:val="009B3EDA"/>
    <w:rsid w:val="009B51B0"/>
    <w:rsid w:val="009B5209"/>
    <w:rsid w:val="009B733F"/>
    <w:rsid w:val="009B7602"/>
    <w:rsid w:val="009C03B5"/>
    <w:rsid w:val="009C10ED"/>
    <w:rsid w:val="009C4A8B"/>
    <w:rsid w:val="009C5580"/>
    <w:rsid w:val="009C601A"/>
    <w:rsid w:val="009D0848"/>
    <w:rsid w:val="009D1FAD"/>
    <w:rsid w:val="009D3277"/>
    <w:rsid w:val="009D4892"/>
    <w:rsid w:val="009D5E47"/>
    <w:rsid w:val="009D6012"/>
    <w:rsid w:val="009E02E5"/>
    <w:rsid w:val="009E2605"/>
    <w:rsid w:val="009E43B3"/>
    <w:rsid w:val="009E4876"/>
    <w:rsid w:val="009E4964"/>
    <w:rsid w:val="009E4B87"/>
    <w:rsid w:val="009E5654"/>
    <w:rsid w:val="009F1D6B"/>
    <w:rsid w:val="009F2210"/>
    <w:rsid w:val="009F2BC1"/>
    <w:rsid w:val="009F3C18"/>
    <w:rsid w:val="009F3CCA"/>
    <w:rsid w:val="00A032DE"/>
    <w:rsid w:val="00A0396A"/>
    <w:rsid w:val="00A05AE5"/>
    <w:rsid w:val="00A06CE3"/>
    <w:rsid w:val="00A06F55"/>
    <w:rsid w:val="00A0737A"/>
    <w:rsid w:val="00A0766E"/>
    <w:rsid w:val="00A11522"/>
    <w:rsid w:val="00A12904"/>
    <w:rsid w:val="00A14361"/>
    <w:rsid w:val="00A15753"/>
    <w:rsid w:val="00A21E2E"/>
    <w:rsid w:val="00A234DE"/>
    <w:rsid w:val="00A236D4"/>
    <w:rsid w:val="00A23F5C"/>
    <w:rsid w:val="00A24750"/>
    <w:rsid w:val="00A25148"/>
    <w:rsid w:val="00A259C8"/>
    <w:rsid w:val="00A3374C"/>
    <w:rsid w:val="00A34384"/>
    <w:rsid w:val="00A34F4E"/>
    <w:rsid w:val="00A35010"/>
    <w:rsid w:val="00A362BF"/>
    <w:rsid w:val="00A36985"/>
    <w:rsid w:val="00A36FEA"/>
    <w:rsid w:val="00A37413"/>
    <w:rsid w:val="00A4046A"/>
    <w:rsid w:val="00A41D10"/>
    <w:rsid w:val="00A43A3A"/>
    <w:rsid w:val="00A44045"/>
    <w:rsid w:val="00A45EBA"/>
    <w:rsid w:val="00A473F9"/>
    <w:rsid w:val="00A5054E"/>
    <w:rsid w:val="00A52DF0"/>
    <w:rsid w:val="00A53213"/>
    <w:rsid w:val="00A554E1"/>
    <w:rsid w:val="00A56DE3"/>
    <w:rsid w:val="00A57F2A"/>
    <w:rsid w:val="00A601B1"/>
    <w:rsid w:val="00A60B15"/>
    <w:rsid w:val="00A62657"/>
    <w:rsid w:val="00A626C3"/>
    <w:rsid w:val="00A628CB"/>
    <w:rsid w:val="00A6350F"/>
    <w:rsid w:val="00A648C7"/>
    <w:rsid w:val="00A65555"/>
    <w:rsid w:val="00A66335"/>
    <w:rsid w:val="00A6730F"/>
    <w:rsid w:val="00A6790A"/>
    <w:rsid w:val="00A7166C"/>
    <w:rsid w:val="00A7197A"/>
    <w:rsid w:val="00A729DB"/>
    <w:rsid w:val="00A7318C"/>
    <w:rsid w:val="00A7436F"/>
    <w:rsid w:val="00A74CED"/>
    <w:rsid w:val="00A74DB6"/>
    <w:rsid w:val="00A75141"/>
    <w:rsid w:val="00A75F3B"/>
    <w:rsid w:val="00A800F8"/>
    <w:rsid w:val="00A8066D"/>
    <w:rsid w:val="00A807D8"/>
    <w:rsid w:val="00A8104E"/>
    <w:rsid w:val="00A82B46"/>
    <w:rsid w:val="00A836F7"/>
    <w:rsid w:val="00A84239"/>
    <w:rsid w:val="00A84A42"/>
    <w:rsid w:val="00A856EB"/>
    <w:rsid w:val="00A90174"/>
    <w:rsid w:val="00A91EB0"/>
    <w:rsid w:val="00A93760"/>
    <w:rsid w:val="00A93C52"/>
    <w:rsid w:val="00A9408A"/>
    <w:rsid w:val="00AA10F1"/>
    <w:rsid w:val="00AA3283"/>
    <w:rsid w:val="00AA5CCF"/>
    <w:rsid w:val="00AB0452"/>
    <w:rsid w:val="00AB1524"/>
    <w:rsid w:val="00AB3337"/>
    <w:rsid w:val="00AB3724"/>
    <w:rsid w:val="00AC01E4"/>
    <w:rsid w:val="00AC09AF"/>
    <w:rsid w:val="00AC1619"/>
    <w:rsid w:val="00AC1A7F"/>
    <w:rsid w:val="00AC20C1"/>
    <w:rsid w:val="00AC2454"/>
    <w:rsid w:val="00AC2DDA"/>
    <w:rsid w:val="00AC4ED9"/>
    <w:rsid w:val="00AC52E6"/>
    <w:rsid w:val="00AC588D"/>
    <w:rsid w:val="00AC7B34"/>
    <w:rsid w:val="00AD0B41"/>
    <w:rsid w:val="00AD706B"/>
    <w:rsid w:val="00AE01D3"/>
    <w:rsid w:val="00AE070E"/>
    <w:rsid w:val="00AE102C"/>
    <w:rsid w:val="00AE28DD"/>
    <w:rsid w:val="00AE2BB8"/>
    <w:rsid w:val="00AE400D"/>
    <w:rsid w:val="00AE41AA"/>
    <w:rsid w:val="00AE48DF"/>
    <w:rsid w:val="00AE5E35"/>
    <w:rsid w:val="00AE7748"/>
    <w:rsid w:val="00AF1157"/>
    <w:rsid w:val="00AF32F6"/>
    <w:rsid w:val="00AF3A29"/>
    <w:rsid w:val="00AF464B"/>
    <w:rsid w:val="00AF5D02"/>
    <w:rsid w:val="00B044C3"/>
    <w:rsid w:val="00B067DE"/>
    <w:rsid w:val="00B07306"/>
    <w:rsid w:val="00B07E75"/>
    <w:rsid w:val="00B1273C"/>
    <w:rsid w:val="00B13E1D"/>
    <w:rsid w:val="00B14874"/>
    <w:rsid w:val="00B152FC"/>
    <w:rsid w:val="00B15DEC"/>
    <w:rsid w:val="00B2004E"/>
    <w:rsid w:val="00B2165C"/>
    <w:rsid w:val="00B21BFA"/>
    <w:rsid w:val="00B22A38"/>
    <w:rsid w:val="00B2556B"/>
    <w:rsid w:val="00B256EC"/>
    <w:rsid w:val="00B25992"/>
    <w:rsid w:val="00B32383"/>
    <w:rsid w:val="00B350F6"/>
    <w:rsid w:val="00B360C6"/>
    <w:rsid w:val="00B3615B"/>
    <w:rsid w:val="00B41610"/>
    <w:rsid w:val="00B450E3"/>
    <w:rsid w:val="00B453A2"/>
    <w:rsid w:val="00B45A6F"/>
    <w:rsid w:val="00B51844"/>
    <w:rsid w:val="00B5318F"/>
    <w:rsid w:val="00B54209"/>
    <w:rsid w:val="00B5551A"/>
    <w:rsid w:val="00B56C97"/>
    <w:rsid w:val="00B61996"/>
    <w:rsid w:val="00B63577"/>
    <w:rsid w:val="00B64AF6"/>
    <w:rsid w:val="00B65362"/>
    <w:rsid w:val="00B653C1"/>
    <w:rsid w:val="00B67BA9"/>
    <w:rsid w:val="00B706A0"/>
    <w:rsid w:val="00B70B29"/>
    <w:rsid w:val="00B70DE4"/>
    <w:rsid w:val="00B71453"/>
    <w:rsid w:val="00B725AD"/>
    <w:rsid w:val="00B73139"/>
    <w:rsid w:val="00B7319E"/>
    <w:rsid w:val="00B73367"/>
    <w:rsid w:val="00B74049"/>
    <w:rsid w:val="00B7417E"/>
    <w:rsid w:val="00B747BA"/>
    <w:rsid w:val="00B74D18"/>
    <w:rsid w:val="00B751F6"/>
    <w:rsid w:val="00B76A38"/>
    <w:rsid w:val="00B8192F"/>
    <w:rsid w:val="00B822F5"/>
    <w:rsid w:val="00B83641"/>
    <w:rsid w:val="00B84809"/>
    <w:rsid w:val="00B84E75"/>
    <w:rsid w:val="00B914CF"/>
    <w:rsid w:val="00B92414"/>
    <w:rsid w:val="00B953EA"/>
    <w:rsid w:val="00B9610E"/>
    <w:rsid w:val="00BA1675"/>
    <w:rsid w:val="00BA3191"/>
    <w:rsid w:val="00BA3A2D"/>
    <w:rsid w:val="00BA4942"/>
    <w:rsid w:val="00BA775C"/>
    <w:rsid w:val="00BB7BDA"/>
    <w:rsid w:val="00BC214B"/>
    <w:rsid w:val="00BC2B34"/>
    <w:rsid w:val="00BC3288"/>
    <w:rsid w:val="00BC4FB1"/>
    <w:rsid w:val="00BC5BF4"/>
    <w:rsid w:val="00BC7BE9"/>
    <w:rsid w:val="00BD373E"/>
    <w:rsid w:val="00BD40D9"/>
    <w:rsid w:val="00BD49A2"/>
    <w:rsid w:val="00BD4D3C"/>
    <w:rsid w:val="00BD5E6D"/>
    <w:rsid w:val="00BD609E"/>
    <w:rsid w:val="00BD6B32"/>
    <w:rsid w:val="00BE0381"/>
    <w:rsid w:val="00BE22EE"/>
    <w:rsid w:val="00BE3A7A"/>
    <w:rsid w:val="00BE3BC5"/>
    <w:rsid w:val="00BE6E25"/>
    <w:rsid w:val="00BE6EF3"/>
    <w:rsid w:val="00BE7AC0"/>
    <w:rsid w:val="00BF03EA"/>
    <w:rsid w:val="00BF1CCD"/>
    <w:rsid w:val="00BF1FE6"/>
    <w:rsid w:val="00BF2220"/>
    <w:rsid w:val="00BF259E"/>
    <w:rsid w:val="00BF2E0D"/>
    <w:rsid w:val="00BF5A1F"/>
    <w:rsid w:val="00BF6464"/>
    <w:rsid w:val="00BF74B0"/>
    <w:rsid w:val="00C0485D"/>
    <w:rsid w:val="00C05DD6"/>
    <w:rsid w:val="00C1082C"/>
    <w:rsid w:val="00C1191D"/>
    <w:rsid w:val="00C125CA"/>
    <w:rsid w:val="00C12AB9"/>
    <w:rsid w:val="00C1393D"/>
    <w:rsid w:val="00C13E6C"/>
    <w:rsid w:val="00C13F2C"/>
    <w:rsid w:val="00C1792A"/>
    <w:rsid w:val="00C208C3"/>
    <w:rsid w:val="00C231AC"/>
    <w:rsid w:val="00C241E3"/>
    <w:rsid w:val="00C249CC"/>
    <w:rsid w:val="00C25137"/>
    <w:rsid w:val="00C254A0"/>
    <w:rsid w:val="00C26816"/>
    <w:rsid w:val="00C279EC"/>
    <w:rsid w:val="00C31E37"/>
    <w:rsid w:val="00C31F22"/>
    <w:rsid w:val="00C32F93"/>
    <w:rsid w:val="00C356AA"/>
    <w:rsid w:val="00C42C0C"/>
    <w:rsid w:val="00C43AFF"/>
    <w:rsid w:val="00C446BE"/>
    <w:rsid w:val="00C449E9"/>
    <w:rsid w:val="00C454CE"/>
    <w:rsid w:val="00C456EE"/>
    <w:rsid w:val="00C46098"/>
    <w:rsid w:val="00C50C90"/>
    <w:rsid w:val="00C56509"/>
    <w:rsid w:val="00C566C5"/>
    <w:rsid w:val="00C57C37"/>
    <w:rsid w:val="00C60B4A"/>
    <w:rsid w:val="00C615CC"/>
    <w:rsid w:val="00C62151"/>
    <w:rsid w:val="00C621C7"/>
    <w:rsid w:val="00C633C3"/>
    <w:rsid w:val="00C6459C"/>
    <w:rsid w:val="00C645E1"/>
    <w:rsid w:val="00C65104"/>
    <w:rsid w:val="00C65342"/>
    <w:rsid w:val="00C6568B"/>
    <w:rsid w:val="00C65B1F"/>
    <w:rsid w:val="00C66D01"/>
    <w:rsid w:val="00C670A3"/>
    <w:rsid w:val="00C70A00"/>
    <w:rsid w:val="00C71D28"/>
    <w:rsid w:val="00C7440D"/>
    <w:rsid w:val="00C744C8"/>
    <w:rsid w:val="00C7609C"/>
    <w:rsid w:val="00C764F1"/>
    <w:rsid w:val="00C80B09"/>
    <w:rsid w:val="00C81B17"/>
    <w:rsid w:val="00C81C0F"/>
    <w:rsid w:val="00C8253F"/>
    <w:rsid w:val="00C82630"/>
    <w:rsid w:val="00C82D1D"/>
    <w:rsid w:val="00C86A87"/>
    <w:rsid w:val="00C87FA5"/>
    <w:rsid w:val="00C91459"/>
    <w:rsid w:val="00C9155E"/>
    <w:rsid w:val="00C91717"/>
    <w:rsid w:val="00C9184F"/>
    <w:rsid w:val="00C91E58"/>
    <w:rsid w:val="00C91F8B"/>
    <w:rsid w:val="00C9328A"/>
    <w:rsid w:val="00C939EF"/>
    <w:rsid w:val="00C95310"/>
    <w:rsid w:val="00C95822"/>
    <w:rsid w:val="00CA0DBC"/>
    <w:rsid w:val="00CA1FDE"/>
    <w:rsid w:val="00CA2191"/>
    <w:rsid w:val="00CA3006"/>
    <w:rsid w:val="00CA33D7"/>
    <w:rsid w:val="00CA3DA1"/>
    <w:rsid w:val="00CA54AC"/>
    <w:rsid w:val="00CA5C42"/>
    <w:rsid w:val="00CA6FD3"/>
    <w:rsid w:val="00CB007F"/>
    <w:rsid w:val="00CB12D6"/>
    <w:rsid w:val="00CB183B"/>
    <w:rsid w:val="00CB1FD9"/>
    <w:rsid w:val="00CB2FFF"/>
    <w:rsid w:val="00CB56A8"/>
    <w:rsid w:val="00CB5E05"/>
    <w:rsid w:val="00CB6227"/>
    <w:rsid w:val="00CC0430"/>
    <w:rsid w:val="00CC185D"/>
    <w:rsid w:val="00CC622C"/>
    <w:rsid w:val="00CC6686"/>
    <w:rsid w:val="00CC715E"/>
    <w:rsid w:val="00CC7FCB"/>
    <w:rsid w:val="00CD046A"/>
    <w:rsid w:val="00CD0F20"/>
    <w:rsid w:val="00CD6C9D"/>
    <w:rsid w:val="00CD6CF1"/>
    <w:rsid w:val="00CD7F8B"/>
    <w:rsid w:val="00CE1A94"/>
    <w:rsid w:val="00CE2234"/>
    <w:rsid w:val="00CE26AC"/>
    <w:rsid w:val="00CE2A66"/>
    <w:rsid w:val="00CE3151"/>
    <w:rsid w:val="00CE3D52"/>
    <w:rsid w:val="00CE499A"/>
    <w:rsid w:val="00CE61CD"/>
    <w:rsid w:val="00CF085C"/>
    <w:rsid w:val="00CF0CDF"/>
    <w:rsid w:val="00CF21F6"/>
    <w:rsid w:val="00CF3630"/>
    <w:rsid w:val="00CF494F"/>
    <w:rsid w:val="00CF694D"/>
    <w:rsid w:val="00CF6FBA"/>
    <w:rsid w:val="00CF770D"/>
    <w:rsid w:val="00CF7C6C"/>
    <w:rsid w:val="00CF7FC7"/>
    <w:rsid w:val="00D0071A"/>
    <w:rsid w:val="00D0082F"/>
    <w:rsid w:val="00D01F1F"/>
    <w:rsid w:val="00D0300A"/>
    <w:rsid w:val="00D0529E"/>
    <w:rsid w:val="00D05D62"/>
    <w:rsid w:val="00D06186"/>
    <w:rsid w:val="00D06344"/>
    <w:rsid w:val="00D0743E"/>
    <w:rsid w:val="00D104C9"/>
    <w:rsid w:val="00D10977"/>
    <w:rsid w:val="00D133CB"/>
    <w:rsid w:val="00D14460"/>
    <w:rsid w:val="00D1523B"/>
    <w:rsid w:val="00D173ED"/>
    <w:rsid w:val="00D17A4E"/>
    <w:rsid w:val="00D20BBB"/>
    <w:rsid w:val="00D2322F"/>
    <w:rsid w:val="00D249CA"/>
    <w:rsid w:val="00D27607"/>
    <w:rsid w:val="00D27B00"/>
    <w:rsid w:val="00D32F36"/>
    <w:rsid w:val="00D34438"/>
    <w:rsid w:val="00D34B19"/>
    <w:rsid w:val="00D35206"/>
    <w:rsid w:val="00D3754B"/>
    <w:rsid w:val="00D40DEA"/>
    <w:rsid w:val="00D41C88"/>
    <w:rsid w:val="00D42959"/>
    <w:rsid w:val="00D4295B"/>
    <w:rsid w:val="00D42FB5"/>
    <w:rsid w:val="00D43222"/>
    <w:rsid w:val="00D43BD4"/>
    <w:rsid w:val="00D50CB9"/>
    <w:rsid w:val="00D50CE6"/>
    <w:rsid w:val="00D51011"/>
    <w:rsid w:val="00D52D70"/>
    <w:rsid w:val="00D53DF2"/>
    <w:rsid w:val="00D544F2"/>
    <w:rsid w:val="00D54DE5"/>
    <w:rsid w:val="00D5559C"/>
    <w:rsid w:val="00D55C9A"/>
    <w:rsid w:val="00D55F53"/>
    <w:rsid w:val="00D56B64"/>
    <w:rsid w:val="00D570F2"/>
    <w:rsid w:val="00D61AF6"/>
    <w:rsid w:val="00D61E58"/>
    <w:rsid w:val="00D629F2"/>
    <w:rsid w:val="00D644B1"/>
    <w:rsid w:val="00D71BC3"/>
    <w:rsid w:val="00D7249A"/>
    <w:rsid w:val="00D729BA"/>
    <w:rsid w:val="00D73134"/>
    <w:rsid w:val="00D7383A"/>
    <w:rsid w:val="00D7416D"/>
    <w:rsid w:val="00D76433"/>
    <w:rsid w:val="00D776D2"/>
    <w:rsid w:val="00D7779B"/>
    <w:rsid w:val="00D825FC"/>
    <w:rsid w:val="00D82EB1"/>
    <w:rsid w:val="00D8383B"/>
    <w:rsid w:val="00D853CC"/>
    <w:rsid w:val="00D86B9A"/>
    <w:rsid w:val="00D90561"/>
    <w:rsid w:val="00D90E27"/>
    <w:rsid w:val="00D923D6"/>
    <w:rsid w:val="00D93AFE"/>
    <w:rsid w:val="00D95A57"/>
    <w:rsid w:val="00D96D05"/>
    <w:rsid w:val="00D970D6"/>
    <w:rsid w:val="00D97EE2"/>
    <w:rsid w:val="00DA0387"/>
    <w:rsid w:val="00DA094B"/>
    <w:rsid w:val="00DA0A89"/>
    <w:rsid w:val="00DA10B3"/>
    <w:rsid w:val="00DA30E9"/>
    <w:rsid w:val="00DA3CEB"/>
    <w:rsid w:val="00DA7480"/>
    <w:rsid w:val="00DB0B25"/>
    <w:rsid w:val="00DB1198"/>
    <w:rsid w:val="00DB1AA6"/>
    <w:rsid w:val="00DB2C69"/>
    <w:rsid w:val="00DB332C"/>
    <w:rsid w:val="00DB5BB0"/>
    <w:rsid w:val="00DB6EEC"/>
    <w:rsid w:val="00DB7F4B"/>
    <w:rsid w:val="00DC068F"/>
    <w:rsid w:val="00DC092B"/>
    <w:rsid w:val="00DC2050"/>
    <w:rsid w:val="00DC2214"/>
    <w:rsid w:val="00DC3465"/>
    <w:rsid w:val="00DC37D0"/>
    <w:rsid w:val="00DC3BE4"/>
    <w:rsid w:val="00DC5316"/>
    <w:rsid w:val="00DC5415"/>
    <w:rsid w:val="00DD03BA"/>
    <w:rsid w:val="00DD03BE"/>
    <w:rsid w:val="00DD3101"/>
    <w:rsid w:val="00DD3F60"/>
    <w:rsid w:val="00DD43BF"/>
    <w:rsid w:val="00DD66B0"/>
    <w:rsid w:val="00DD692C"/>
    <w:rsid w:val="00DD7DC3"/>
    <w:rsid w:val="00DE282B"/>
    <w:rsid w:val="00DE2F88"/>
    <w:rsid w:val="00DE5E61"/>
    <w:rsid w:val="00DE7557"/>
    <w:rsid w:val="00DF0AC7"/>
    <w:rsid w:val="00DF1C27"/>
    <w:rsid w:val="00DF2A8E"/>
    <w:rsid w:val="00DF3F3A"/>
    <w:rsid w:val="00DF5B07"/>
    <w:rsid w:val="00DF6298"/>
    <w:rsid w:val="00DF63FA"/>
    <w:rsid w:val="00DF7622"/>
    <w:rsid w:val="00DF76B4"/>
    <w:rsid w:val="00DF77C4"/>
    <w:rsid w:val="00E006AF"/>
    <w:rsid w:val="00E00D03"/>
    <w:rsid w:val="00E00ED5"/>
    <w:rsid w:val="00E03BB2"/>
    <w:rsid w:val="00E03E51"/>
    <w:rsid w:val="00E04640"/>
    <w:rsid w:val="00E05FF8"/>
    <w:rsid w:val="00E068FE"/>
    <w:rsid w:val="00E06C89"/>
    <w:rsid w:val="00E06DDE"/>
    <w:rsid w:val="00E128A6"/>
    <w:rsid w:val="00E13C59"/>
    <w:rsid w:val="00E164B7"/>
    <w:rsid w:val="00E21035"/>
    <w:rsid w:val="00E219C7"/>
    <w:rsid w:val="00E23D8D"/>
    <w:rsid w:val="00E257F6"/>
    <w:rsid w:val="00E261B2"/>
    <w:rsid w:val="00E2625F"/>
    <w:rsid w:val="00E26EFB"/>
    <w:rsid w:val="00E3040D"/>
    <w:rsid w:val="00E30EAD"/>
    <w:rsid w:val="00E31A5D"/>
    <w:rsid w:val="00E32B96"/>
    <w:rsid w:val="00E34AD9"/>
    <w:rsid w:val="00E35BFD"/>
    <w:rsid w:val="00E36C55"/>
    <w:rsid w:val="00E37504"/>
    <w:rsid w:val="00E37AAA"/>
    <w:rsid w:val="00E4044A"/>
    <w:rsid w:val="00E407F8"/>
    <w:rsid w:val="00E413E1"/>
    <w:rsid w:val="00E41A0A"/>
    <w:rsid w:val="00E41A70"/>
    <w:rsid w:val="00E4267D"/>
    <w:rsid w:val="00E42D45"/>
    <w:rsid w:val="00E42E0D"/>
    <w:rsid w:val="00E42EEA"/>
    <w:rsid w:val="00E4396B"/>
    <w:rsid w:val="00E43FC5"/>
    <w:rsid w:val="00E4610C"/>
    <w:rsid w:val="00E46925"/>
    <w:rsid w:val="00E4748F"/>
    <w:rsid w:val="00E47F2E"/>
    <w:rsid w:val="00E50FDF"/>
    <w:rsid w:val="00E512C0"/>
    <w:rsid w:val="00E520A5"/>
    <w:rsid w:val="00E52BE0"/>
    <w:rsid w:val="00E52C77"/>
    <w:rsid w:val="00E53960"/>
    <w:rsid w:val="00E55E06"/>
    <w:rsid w:val="00E562B4"/>
    <w:rsid w:val="00E60033"/>
    <w:rsid w:val="00E61098"/>
    <w:rsid w:val="00E639B8"/>
    <w:rsid w:val="00E641B2"/>
    <w:rsid w:val="00E64879"/>
    <w:rsid w:val="00E6495A"/>
    <w:rsid w:val="00E649B7"/>
    <w:rsid w:val="00E663D7"/>
    <w:rsid w:val="00E67724"/>
    <w:rsid w:val="00E67A0F"/>
    <w:rsid w:val="00E67D3E"/>
    <w:rsid w:val="00E71191"/>
    <w:rsid w:val="00E72095"/>
    <w:rsid w:val="00E7258D"/>
    <w:rsid w:val="00E81368"/>
    <w:rsid w:val="00E817F5"/>
    <w:rsid w:val="00E82603"/>
    <w:rsid w:val="00E85150"/>
    <w:rsid w:val="00E8570D"/>
    <w:rsid w:val="00E85881"/>
    <w:rsid w:val="00E8669B"/>
    <w:rsid w:val="00E86A50"/>
    <w:rsid w:val="00E872C4"/>
    <w:rsid w:val="00E90742"/>
    <w:rsid w:val="00E92718"/>
    <w:rsid w:val="00E94FF8"/>
    <w:rsid w:val="00E95B0F"/>
    <w:rsid w:val="00E96237"/>
    <w:rsid w:val="00E963DF"/>
    <w:rsid w:val="00EA114A"/>
    <w:rsid w:val="00EA1923"/>
    <w:rsid w:val="00EA29E1"/>
    <w:rsid w:val="00EA777F"/>
    <w:rsid w:val="00EA7B4A"/>
    <w:rsid w:val="00EB4656"/>
    <w:rsid w:val="00EB49A2"/>
    <w:rsid w:val="00EB5C82"/>
    <w:rsid w:val="00EC2032"/>
    <w:rsid w:val="00EC25B1"/>
    <w:rsid w:val="00EC2F4D"/>
    <w:rsid w:val="00EC431D"/>
    <w:rsid w:val="00EC44BD"/>
    <w:rsid w:val="00EC693B"/>
    <w:rsid w:val="00EC7212"/>
    <w:rsid w:val="00EC7AD1"/>
    <w:rsid w:val="00ED0D44"/>
    <w:rsid w:val="00ED1A35"/>
    <w:rsid w:val="00ED1DB4"/>
    <w:rsid w:val="00ED32A4"/>
    <w:rsid w:val="00ED36CF"/>
    <w:rsid w:val="00ED3ED2"/>
    <w:rsid w:val="00ED5ADA"/>
    <w:rsid w:val="00ED66BF"/>
    <w:rsid w:val="00ED7878"/>
    <w:rsid w:val="00ED7EF0"/>
    <w:rsid w:val="00EE0E86"/>
    <w:rsid w:val="00EE1C9F"/>
    <w:rsid w:val="00EE2762"/>
    <w:rsid w:val="00EE3B76"/>
    <w:rsid w:val="00EE56A3"/>
    <w:rsid w:val="00EE65A9"/>
    <w:rsid w:val="00EE737C"/>
    <w:rsid w:val="00EF287D"/>
    <w:rsid w:val="00EF28AB"/>
    <w:rsid w:val="00EF45F8"/>
    <w:rsid w:val="00EF5345"/>
    <w:rsid w:val="00EF6B82"/>
    <w:rsid w:val="00EF7490"/>
    <w:rsid w:val="00EF7971"/>
    <w:rsid w:val="00EF7D95"/>
    <w:rsid w:val="00F00409"/>
    <w:rsid w:val="00F00F16"/>
    <w:rsid w:val="00F0148B"/>
    <w:rsid w:val="00F02C35"/>
    <w:rsid w:val="00F03142"/>
    <w:rsid w:val="00F03287"/>
    <w:rsid w:val="00F051C8"/>
    <w:rsid w:val="00F10B90"/>
    <w:rsid w:val="00F123DC"/>
    <w:rsid w:val="00F16E19"/>
    <w:rsid w:val="00F1796B"/>
    <w:rsid w:val="00F210E3"/>
    <w:rsid w:val="00F217A6"/>
    <w:rsid w:val="00F21B06"/>
    <w:rsid w:val="00F23B9B"/>
    <w:rsid w:val="00F2472B"/>
    <w:rsid w:val="00F25047"/>
    <w:rsid w:val="00F252EC"/>
    <w:rsid w:val="00F2607B"/>
    <w:rsid w:val="00F30DE9"/>
    <w:rsid w:val="00F31A8C"/>
    <w:rsid w:val="00F328E6"/>
    <w:rsid w:val="00F32DD5"/>
    <w:rsid w:val="00F356AD"/>
    <w:rsid w:val="00F3647E"/>
    <w:rsid w:val="00F364A5"/>
    <w:rsid w:val="00F36779"/>
    <w:rsid w:val="00F3677E"/>
    <w:rsid w:val="00F4026C"/>
    <w:rsid w:val="00F40664"/>
    <w:rsid w:val="00F40D55"/>
    <w:rsid w:val="00F40F10"/>
    <w:rsid w:val="00F43CAD"/>
    <w:rsid w:val="00F452BB"/>
    <w:rsid w:val="00F46D34"/>
    <w:rsid w:val="00F47A0D"/>
    <w:rsid w:val="00F47C5F"/>
    <w:rsid w:val="00F47E2F"/>
    <w:rsid w:val="00F50D34"/>
    <w:rsid w:val="00F512AB"/>
    <w:rsid w:val="00F52EFF"/>
    <w:rsid w:val="00F53DAD"/>
    <w:rsid w:val="00F54D14"/>
    <w:rsid w:val="00F54F62"/>
    <w:rsid w:val="00F56477"/>
    <w:rsid w:val="00F57200"/>
    <w:rsid w:val="00F604CC"/>
    <w:rsid w:val="00F6054E"/>
    <w:rsid w:val="00F60DDE"/>
    <w:rsid w:val="00F6162B"/>
    <w:rsid w:val="00F62805"/>
    <w:rsid w:val="00F64B1B"/>
    <w:rsid w:val="00F65493"/>
    <w:rsid w:val="00F65F6C"/>
    <w:rsid w:val="00F70B2C"/>
    <w:rsid w:val="00F70B9F"/>
    <w:rsid w:val="00F71D76"/>
    <w:rsid w:val="00F733F4"/>
    <w:rsid w:val="00F73DAD"/>
    <w:rsid w:val="00F74232"/>
    <w:rsid w:val="00F76F14"/>
    <w:rsid w:val="00F7718D"/>
    <w:rsid w:val="00F7740C"/>
    <w:rsid w:val="00F77483"/>
    <w:rsid w:val="00F77BF7"/>
    <w:rsid w:val="00F804B3"/>
    <w:rsid w:val="00F8050C"/>
    <w:rsid w:val="00F8288C"/>
    <w:rsid w:val="00F83582"/>
    <w:rsid w:val="00F84333"/>
    <w:rsid w:val="00F846D2"/>
    <w:rsid w:val="00F84BE2"/>
    <w:rsid w:val="00F86639"/>
    <w:rsid w:val="00F90393"/>
    <w:rsid w:val="00F9202F"/>
    <w:rsid w:val="00F92B25"/>
    <w:rsid w:val="00F92E51"/>
    <w:rsid w:val="00F9312A"/>
    <w:rsid w:val="00F97B7A"/>
    <w:rsid w:val="00F97E67"/>
    <w:rsid w:val="00FA0B0A"/>
    <w:rsid w:val="00FA19A0"/>
    <w:rsid w:val="00FA1CAA"/>
    <w:rsid w:val="00FA1D24"/>
    <w:rsid w:val="00FA232D"/>
    <w:rsid w:val="00FA3D10"/>
    <w:rsid w:val="00FA5A31"/>
    <w:rsid w:val="00FA65ED"/>
    <w:rsid w:val="00FB054E"/>
    <w:rsid w:val="00FB21B0"/>
    <w:rsid w:val="00FB43CA"/>
    <w:rsid w:val="00FB5736"/>
    <w:rsid w:val="00FB5B8D"/>
    <w:rsid w:val="00FB6CE9"/>
    <w:rsid w:val="00FB7212"/>
    <w:rsid w:val="00FB7757"/>
    <w:rsid w:val="00FC0E7F"/>
    <w:rsid w:val="00FC0EEE"/>
    <w:rsid w:val="00FC1869"/>
    <w:rsid w:val="00FC26D0"/>
    <w:rsid w:val="00FC4B35"/>
    <w:rsid w:val="00FC6723"/>
    <w:rsid w:val="00FC6885"/>
    <w:rsid w:val="00FC755A"/>
    <w:rsid w:val="00FD131F"/>
    <w:rsid w:val="00FD1C35"/>
    <w:rsid w:val="00FD2811"/>
    <w:rsid w:val="00FD3885"/>
    <w:rsid w:val="00FD3AEA"/>
    <w:rsid w:val="00FD424F"/>
    <w:rsid w:val="00FD4394"/>
    <w:rsid w:val="00FD5522"/>
    <w:rsid w:val="00FD55B0"/>
    <w:rsid w:val="00FD620F"/>
    <w:rsid w:val="00FD6C32"/>
    <w:rsid w:val="00FD7D70"/>
    <w:rsid w:val="00FE0A02"/>
    <w:rsid w:val="00FE0F74"/>
    <w:rsid w:val="00FE10F6"/>
    <w:rsid w:val="00FE32A0"/>
    <w:rsid w:val="00FE3A20"/>
    <w:rsid w:val="00FE4B74"/>
    <w:rsid w:val="00FE4E29"/>
    <w:rsid w:val="00FE55D9"/>
    <w:rsid w:val="00FE5B31"/>
    <w:rsid w:val="00FE6E02"/>
    <w:rsid w:val="00FE7055"/>
    <w:rsid w:val="00FE77EE"/>
    <w:rsid w:val="00FE7DB7"/>
    <w:rsid w:val="00FF056C"/>
    <w:rsid w:val="00FF2A2C"/>
    <w:rsid w:val="00FF3028"/>
    <w:rsid w:val="00FF38E2"/>
    <w:rsid w:val="00FF4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EEA4FC"/>
  <w15:chartTrackingRefBased/>
  <w15:docId w15:val="{51CD7FD8-D45E-493B-BD79-599309F6D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47C5F"/>
    <w:pPr>
      <w:spacing w:after="120" w:line="300" w:lineRule="auto"/>
      <w:jc w:val="both"/>
    </w:pPr>
    <w:rPr>
      <w:rFonts w:ascii="Times New Roman" w:hAnsi="Times New Roman" w:cs="Times New Roman"/>
      <w:sz w:val="24"/>
    </w:rPr>
  </w:style>
  <w:style w:type="paragraph" w:styleId="Titre1">
    <w:name w:val="heading 1"/>
    <w:basedOn w:val="Normal"/>
    <w:next w:val="Normal"/>
    <w:link w:val="Titre1Car"/>
    <w:uiPriority w:val="9"/>
    <w:qFormat/>
    <w:rsid w:val="00001939"/>
    <w:pPr>
      <w:keepNext/>
      <w:keepLines/>
      <w:numPr>
        <w:ilvl w:val="1"/>
        <w:numId w:val="4"/>
      </w:numPr>
      <w:spacing w:before="360" w:after="360" w:line="240" w:lineRule="auto"/>
      <w:ind w:left="0" w:firstLine="0"/>
      <w:outlineLvl w:val="0"/>
    </w:pPr>
    <w:rPr>
      <w:rFonts w:eastAsiaTheme="majorEastAsia"/>
      <w:b/>
      <w:color w:val="1A495D" w:themeColor="accent1" w:themeShade="80"/>
      <w:sz w:val="32"/>
      <w:szCs w:val="40"/>
    </w:rPr>
  </w:style>
  <w:style w:type="paragraph" w:styleId="Titre2">
    <w:name w:val="heading 2"/>
    <w:basedOn w:val="Titre1"/>
    <w:next w:val="Normal"/>
    <w:link w:val="Titre2Car"/>
    <w:uiPriority w:val="9"/>
    <w:unhideWhenUsed/>
    <w:qFormat/>
    <w:rsid w:val="004F03A5"/>
    <w:pPr>
      <w:numPr>
        <w:ilvl w:val="2"/>
      </w:numPr>
      <w:spacing w:before="120" w:after="240"/>
      <w:ind w:left="1429" w:hanging="1072"/>
      <w:outlineLvl w:val="1"/>
    </w:pPr>
    <w:rPr>
      <w:rFonts w:asciiTheme="minorHAnsi" w:hAnsiTheme="minorHAnsi" w:cstheme="minorHAnsi"/>
      <w:b w:val="0"/>
      <w:i/>
      <w:sz w:val="28"/>
    </w:rPr>
  </w:style>
  <w:style w:type="paragraph" w:styleId="Titre3">
    <w:name w:val="heading 3"/>
    <w:basedOn w:val="Normal"/>
    <w:next w:val="Normal"/>
    <w:link w:val="Titre3Car"/>
    <w:uiPriority w:val="9"/>
    <w:unhideWhenUsed/>
    <w:qFormat/>
    <w:rsid w:val="00232EED"/>
    <w:pPr>
      <w:keepNext/>
      <w:keepLines/>
      <w:spacing w:before="240"/>
      <w:ind w:left="720"/>
      <w:outlineLvl w:val="2"/>
    </w:pPr>
    <w:rPr>
      <w:rFonts w:eastAsiaTheme="majorEastAsia" w:cstheme="majorBidi"/>
      <w:szCs w:val="24"/>
      <w:u w:val="single"/>
    </w:rPr>
  </w:style>
  <w:style w:type="paragraph" w:styleId="Titre4">
    <w:name w:val="heading 4"/>
    <w:basedOn w:val="Normal"/>
    <w:next w:val="Normal"/>
    <w:link w:val="Titre4Car"/>
    <w:uiPriority w:val="9"/>
    <w:unhideWhenUsed/>
    <w:qFormat/>
    <w:rsid w:val="004C359B"/>
    <w:pPr>
      <w:keepNext/>
      <w:keepLines/>
      <w:spacing w:before="80" w:after="0"/>
      <w:ind w:left="2160"/>
      <w:outlineLvl w:val="3"/>
    </w:pPr>
    <w:rPr>
      <w:rFonts w:asciiTheme="majorHAnsi" w:eastAsiaTheme="majorEastAsia" w:hAnsiTheme="majorHAnsi" w:cstheme="majorBidi"/>
      <w:b/>
      <w:i/>
      <w:sz w:val="28"/>
      <w:szCs w:val="22"/>
      <w:u w:val="single"/>
      <w:lang w:val="fr-FR"/>
    </w:rPr>
  </w:style>
  <w:style w:type="paragraph" w:styleId="Titre5">
    <w:name w:val="heading 5"/>
    <w:basedOn w:val="Normal"/>
    <w:next w:val="Normal"/>
    <w:link w:val="Titre5Car"/>
    <w:uiPriority w:val="9"/>
    <w:unhideWhenUsed/>
    <w:rsid w:val="00DC37D0"/>
    <w:pPr>
      <w:keepNext/>
      <w:keepLines/>
      <w:spacing w:before="40" w:after="0"/>
      <w:outlineLvl w:val="4"/>
    </w:pPr>
    <w:rPr>
      <w:rFonts w:asciiTheme="majorHAnsi" w:eastAsiaTheme="majorEastAsia" w:hAnsiTheme="majorHAnsi" w:cstheme="majorBidi"/>
      <w:b/>
      <w:iCs/>
      <w:szCs w:val="22"/>
      <w:lang w:val="fr-FR"/>
    </w:rPr>
  </w:style>
  <w:style w:type="paragraph" w:styleId="Titre6">
    <w:name w:val="heading 6"/>
    <w:basedOn w:val="Normal"/>
    <w:next w:val="Normal"/>
    <w:link w:val="Titre6Car"/>
    <w:uiPriority w:val="9"/>
    <w:semiHidden/>
    <w:unhideWhenUsed/>
    <w:rsid w:val="001933BA"/>
    <w:pPr>
      <w:keepNext/>
      <w:keepLines/>
      <w:spacing w:before="40" w:after="0"/>
      <w:outlineLvl w:val="5"/>
    </w:pPr>
    <w:rPr>
      <w:rFonts w:asciiTheme="majorHAnsi" w:eastAsiaTheme="majorEastAsia" w:hAnsiTheme="majorHAnsi" w:cstheme="majorBidi"/>
      <w:color w:val="2683C6" w:themeColor="accent6"/>
    </w:rPr>
  </w:style>
  <w:style w:type="paragraph" w:styleId="Titre7">
    <w:name w:val="heading 7"/>
    <w:basedOn w:val="Normal"/>
    <w:next w:val="Normal"/>
    <w:link w:val="Titre7Car"/>
    <w:uiPriority w:val="9"/>
    <w:semiHidden/>
    <w:unhideWhenUsed/>
    <w:qFormat/>
    <w:rsid w:val="001933BA"/>
    <w:pPr>
      <w:keepNext/>
      <w:keepLines/>
      <w:spacing w:before="40" w:after="0"/>
      <w:outlineLvl w:val="6"/>
    </w:pPr>
    <w:rPr>
      <w:rFonts w:asciiTheme="majorHAnsi" w:eastAsiaTheme="majorEastAsia" w:hAnsiTheme="majorHAnsi" w:cstheme="majorBidi"/>
      <w:b/>
      <w:bCs/>
      <w:color w:val="2683C6" w:themeColor="accent6"/>
    </w:rPr>
  </w:style>
  <w:style w:type="paragraph" w:styleId="Titre8">
    <w:name w:val="heading 8"/>
    <w:basedOn w:val="Normal"/>
    <w:next w:val="Normal"/>
    <w:link w:val="Titre8Car"/>
    <w:uiPriority w:val="9"/>
    <w:semiHidden/>
    <w:unhideWhenUsed/>
    <w:qFormat/>
    <w:rsid w:val="001933BA"/>
    <w:pPr>
      <w:keepNext/>
      <w:keepLines/>
      <w:spacing w:before="40" w:after="0"/>
      <w:outlineLvl w:val="7"/>
    </w:pPr>
    <w:rPr>
      <w:rFonts w:asciiTheme="majorHAnsi" w:eastAsiaTheme="majorEastAsia" w:hAnsiTheme="majorHAnsi" w:cstheme="majorBidi"/>
      <w:b/>
      <w:bCs/>
      <w:i/>
      <w:iCs/>
      <w:color w:val="2683C6" w:themeColor="accent6"/>
      <w:sz w:val="20"/>
      <w:szCs w:val="20"/>
    </w:rPr>
  </w:style>
  <w:style w:type="paragraph" w:styleId="Titre9">
    <w:name w:val="heading 9"/>
    <w:basedOn w:val="Normal"/>
    <w:next w:val="Normal"/>
    <w:link w:val="Titre9Car"/>
    <w:uiPriority w:val="9"/>
    <w:semiHidden/>
    <w:unhideWhenUsed/>
    <w:qFormat/>
    <w:rsid w:val="001933BA"/>
    <w:pPr>
      <w:keepNext/>
      <w:keepLines/>
      <w:spacing w:before="40" w:after="0"/>
      <w:outlineLvl w:val="8"/>
    </w:pPr>
    <w:rPr>
      <w:rFonts w:asciiTheme="majorHAnsi" w:eastAsiaTheme="majorEastAsia" w:hAnsiTheme="majorHAnsi" w:cstheme="majorBidi"/>
      <w:i/>
      <w:iCs/>
      <w:color w:val="2683C6" w:themeColor="accent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4A2318"/>
    <w:pPr>
      <w:numPr>
        <w:numId w:val="2"/>
      </w:numPr>
      <w:pBdr>
        <w:bottom w:val="single" w:sz="24" w:space="1" w:color="7FC0DB" w:themeColor="accent1" w:themeTint="99"/>
      </w:pBdr>
      <w:spacing w:after="480" w:line="240" w:lineRule="auto"/>
      <w:ind w:left="1134" w:hanging="1134"/>
      <w:contextualSpacing/>
      <w:outlineLvl w:val="0"/>
    </w:pPr>
    <w:rPr>
      <w:rFonts w:ascii="Georgia" w:eastAsiaTheme="majorEastAsia" w:hAnsi="Georgia" w:cstheme="majorBidi"/>
      <w:color w:val="262626" w:themeColor="text1" w:themeTint="D9"/>
      <w:spacing w:val="15"/>
      <w:sz w:val="44"/>
      <w:szCs w:val="88"/>
    </w:rPr>
  </w:style>
  <w:style w:type="character" w:customStyle="1" w:styleId="TitreCar">
    <w:name w:val="Titre Car"/>
    <w:basedOn w:val="Policepardfaut"/>
    <w:link w:val="Titre"/>
    <w:uiPriority w:val="10"/>
    <w:rsid w:val="004A2318"/>
    <w:rPr>
      <w:rFonts w:ascii="Georgia" w:eastAsiaTheme="majorEastAsia" w:hAnsi="Georgia" w:cstheme="majorBidi"/>
      <w:color w:val="262626" w:themeColor="text1" w:themeTint="D9"/>
      <w:spacing w:val="15"/>
      <w:sz w:val="44"/>
      <w:szCs w:val="88"/>
    </w:rPr>
  </w:style>
  <w:style w:type="character" w:customStyle="1" w:styleId="Titre1Car">
    <w:name w:val="Titre 1 Car"/>
    <w:basedOn w:val="Policepardfaut"/>
    <w:link w:val="Titre1"/>
    <w:uiPriority w:val="9"/>
    <w:rsid w:val="00001939"/>
    <w:rPr>
      <w:rFonts w:ascii="Times New Roman" w:eastAsiaTheme="majorEastAsia" w:hAnsi="Times New Roman" w:cs="Times New Roman"/>
      <w:b/>
      <w:color w:val="1A495D" w:themeColor="accent1" w:themeShade="80"/>
      <w:sz w:val="32"/>
      <w:szCs w:val="40"/>
    </w:rPr>
  </w:style>
  <w:style w:type="character" w:customStyle="1" w:styleId="Titre2Car">
    <w:name w:val="Titre 2 Car"/>
    <w:basedOn w:val="Policepardfaut"/>
    <w:link w:val="Titre2"/>
    <w:uiPriority w:val="9"/>
    <w:rsid w:val="004F03A5"/>
    <w:rPr>
      <w:rFonts w:eastAsiaTheme="majorEastAsia" w:cstheme="minorHAnsi"/>
      <w:i/>
      <w:color w:val="1A495D" w:themeColor="accent1" w:themeShade="80"/>
      <w:sz w:val="28"/>
      <w:szCs w:val="40"/>
    </w:rPr>
  </w:style>
  <w:style w:type="character" w:customStyle="1" w:styleId="Titre3Car">
    <w:name w:val="Titre 3 Car"/>
    <w:basedOn w:val="Policepardfaut"/>
    <w:link w:val="Titre3"/>
    <w:uiPriority w:val="9"/>
    <w:rsid w:val="00232EED"/>
    <w:rPr>
      <w:rFonts w:ascii="Times New Roman" w:eastAsiaTheme="majorEastAsia" w:hAnsi="Times New Roman" w:cstheme="majorBidi"/>
      <w:sz w:val="24"/>
      <w:szCs w:val="24"/>
      <w:u w:val="single"/>
    </w:rPr>
  </w:style>
  <w:style w:type="character" w:customStyle="1" w:styleId="Titre4Car">
    <w:name w:val="Titre 4 Car"/>
    <w:basedOn w:val="Policepardfaut"/>
    <w:link w:val="Titre4"/>
    <w:uiPriority w:val="9"/>
    <w:rsid w:val="004C359B"/>
    <w:rPr>
      <w:rFonts w:asciiTheme="majorHAnsi" w:eastAsiaTheme="majorEastAsia" w:hAnsiTheme="majorHAnsi" w:cstheme="majorBidi"/>
      <w:b/>
      <w:i/>
      <w:sz w:val="28"/>
      <w:szCs w:val="22"/>
      <w:u w:val="single"/>
      <w:lang w:val="fr-FR"/>
    </w:rPr>
  </w:style>
  <w:style w:type="character" w:customStyle="1" w:styleId="Titre5Car">
    <w:name w:val="Titre 5 Car"/>
    <w:basedOn w:val="Policepardfaut"/>
    <w:link w:val="Titre5"/>
    <w:uiPriority w:val="9"/>
    <w:rsid w:val="00DC37D0"/>
    <w:rPr>
      <w:rFonts w:asciiTheme="majorHAnsi" w:eastAsiaTheme="majorEastAsia" w:hAnsiTheme="majorHAnsi" w:cstheme="majorBidi"/>
      <w:b/>
      <w:iCs/>
      <w:sz w:val="24"/>
      <w:szCs w:val="22"/>
      <w:lang w:val="fr-FR"/>
    </w:rPr>
  </w:style>
  <w:style w:type="character" w:customStyle="1" w:styleId="Titre6Car">
    <w:name w:val="Titre 6 Car"/>
    <w:basedOn w:val="Policepardfaut"/>
    <w:link w:val="Titre6"/>
    <w:uiPriority w:val="9"/>
    <w:semiHidden/>
    <w:rsid w:val="001933BA"/>
    <w:rPr>
      <w:rFonts w:asciiTheme="majorHAnsi" w:eastAsiaTheme="majorEastAsia" w:hAnsiTheme="majorHAnsi" w:cstheme="majorBidi"/>
      <w:color w:val="2683C6" w:themeColor="accent6"/>
    </w:rPr>
  </w:style>
  <w:style w:type="character" w:customStyle="1" w:styleId="Titre7Car">
    <w:name w:val="Titre 7 Car"/>
    <w:basedOn w:val="Policepardfaut"/>
    <w:link w:val="Titre7"/>
    <w:uiPriority w:val="9"/>
    <w:semiHidden/>
    <w:rsid w:val="001933BA"/>
    <w:rPr>
      <w:rFonts w:asciiTheme="majorHAnsi" w:eastAsiaTheme="majorEastAsia" w:hAnsiTheme="majorHAnsi" w:cstheme="majorBidi"/>
      <w:b/>
      <w:bCs/>
      <w:color w:val="2683C6" w:themeColor="accent6"/>
    </w:rPr>
  </w:style>
  <w:style w:type="character" w:customStyle="1" w:styleId="Titre8Car">
    <w:name w:val="Titre 8 Car"/>
    <w:basedOn w:val="Policepardfaut"/>
    <w:link w:val="Titre8"/>
    <w:uiPriority w:val="9"/>
    <w:semiHidden/>
    <w:rsid w:val="001933BA"/>
    <w:rPr>
      <w:rFonts w:asciiTheme="majorHAnsi" w:eastAsiaTheme="majorEastAsia" w:hAnsiTheme="majorHAnsi" w:cstheme="majorBidi"/>
      <w:b/>
      <w:bCs/>
      <w:i/>
      <w:iCs/>
      <w:color w:val="2683C6" w:themeColor="accent6"/>
      <w:sz w:val="20"/>
      <w:szCs w:val="20"/>
    </w:rPr>
  </w:style>
  <w:style w:type="character" w:customStyle="1" w:styleId="Titre9Car">
    <w:name w:val="Titre 9 Car"/>
    <w:basedOn w:val="Policepardfaut"/>
    <w:link w:val="Titre9"/>
    <w:uiPriority w:val="9"/>
    <w:semiHidden/>
    <w:rsid w:val="001933BA"/>
    <w:rPr>
      <w:rFonts w:asciiTheme="majorHAnsi" w:eastAsiaTheme="majorEastAsia" w:hAnsiTheme="majorHAnsi" w:cstheme="majorBidi"/>
      <w:i/>
      <w:iCs/>
      <w:color w:val="2683C6" w:themeColor="accent6"/>
      <w:sz w:val="20"/>
      <w:szCs w:val="20"/>
    </w:rPr>
  </w:style>
  <w:style w:type="paragraph" w:styleId="Lgende">
    <w:name w:val="caption"/>
    <w:basedOn w:val="Normal"/>
    <w:next w:val="Normal"/>
    <w:uiPriority w:val="35"/>
    <w:unhideWhenUsed/>
    <w:qFormat/>
    <w:rsid w:val="00F47C5F"/>
    <w:pPr>
      <w:shd w:val="clear" w:color="auto" w:fill="E6EEF0" w:themeFill="accent5" w:themeFillTint="33"/>
      <w:spacing w:after="360" w:line="240" w:lineRule="auto"/>
    </w:pPr>
    <w:rPr>
      <w:b/>
      <w:bCs/>
      <w:i/>
    </w:rPr>
  </w:style>
  <w:style w:type="paragraph" w:styleId="Sous-titre">
    <w:name w:val="Subtitle"/>
    <w:basedOn w:val="Normal"/>
    <w:next w:val="Normal"/>
    <w:link w:val="Sous-titreCar"/>
    <w:uiPriority w:val="11"/>
    <w:qFormat/>
    <w:rsid w:val="001933BA"/>
    <w:pPr>
      <w:numPr>
        <w:ilvl w:val="1"/>
      </w:numPr>
      <w:spacing w:line="240" w:lineRule="auto"/>
    </w:pPr>
    <w:rPr>
      <w:rFonts w:asciiTheme="majorHAnsi" w:eastAsiaTheme="majorEastAsia" w:hAnsiTheme="majorHAnsi" w:cstheme="majorBidi"/>
      <w:sz w:val="30"/>
      <w:szCs w:val="30"/>
    </w:rPr>
  </w:style>
  <w:style w:type="character" w:customStyle="1" w:styleId="Sous-titreCar">
    <w:name w:val="Sous-titre Car"/>
    <w:basedOn w:val="Policepardfaut"/>
    <w:link w:val="Sous-titre"/>
    <w:uiPriority w:val="11"/>
    <w:rsid w:val="001933BA"/>
    <w:rPr>
      <w:rFonts w:asciiTheme="majorHAnsi" w:eastAsiaTheme="majorEastAsia" w:hAnsiTheme="majorHAnsi" w:cstheme="majorBidi"/>
      <w:sz w:val="30"/>
      <w:szCs w:val="30"/>
    </w:rPr>
  </w:style>
  <w:style w:type="character" w:styleId="lev">
    <w:name w:val="Strong"/>
    <w:basedOn w:val="Policepardfaut"/>
    <w:uiPriority w:val="22"/>
    <w:qFormat/>
    <w:rsid w:val="001933BA"/>
    <w:rPr>
      <w:b/>
      <w:bCs/>
    </w:rPr>
  </w:style>
  <w:style w:type="character" w:styleId="Accentuation">
    <w:name w:val="Emphasis"/>
    <w:basedOn w:val="Policepardfaut"/>
    <w:uiPriority w:val="20"/>
    <w:qFormat/>
    <w:rsid w:val="001933BA"/>
    <w:rPr>
      <w:i/>
      <w:iCs/>
      <w:color w:val="2683C6" w:themeColor="accent6"/>
    </w:rPr>
  </w:style>
  <w:style w:type="paragraph" w:styleId="Sansinterligne">
    <w:name w:val="No Spacing"/>
    <w:uiPriority w:val="1"/>
    <w:qFormat/>
    <w:rsid w:val="001933BA"/>
    <w:pPr>
      <w:spacing w:after="0" w:line="240" w:lineRule="auto"/>
    </w:pPr>
  </w:style>
  <w:style w:type="paragraph" w:styleId="Citation">
    <w:name w:val="Quote"/>
    <w:basedOn w:val="Normal"/>
    <w:next w:val="Normal"/>
    <w:link w:val="CitationCar"/>
    <w:uiPriority w:val="29"/>
    <w:qFormat/>
    <w:rsid w:val="001D4FDE"/>
    <w:pPr>
      <w:spacing w:before="160"/>
      <w:ind w:left="357" w:right="357"/>
    </w:pPr>
    <w:rPr>
      <w:i/>
      <w:iCs/>
      <w:color w:val="262626" w:themeColor="text1" w:themeTint="D9"/>
    </w:rPr>
  </w:style>
  <w:style w:type="character" w:customStyle="1" w:styleId="CitationCar">
    <w:name w:val="Citation Car"/>
    <w:basedOn w:val="Policepardfaut"/>
    <w:link w:val="Citation"/>
    <w:uiPriority w:val="29"/>
    <w:rsid w:val="001D4FDE"/>
    <w:rPr>
      <w:rFonts w:ascii="Times New Roman" w:hAnsi="Times New Roman" w:cs="Times New Roman"/>
      <w:i/>
      <w:iCs/>
      <w:color w:val="262626" w:themeColor="text1" w:themeTint="D9"/>
      <w:sz w:val="24"/>
    </w:rPr>
  </w:style>
  <w:style w:type="paragraph" w:styleId="Citationintense">
    <w:name w:val="Intense Quote"/>
    <w:basedOn w:val="Normal"/>
    <w:next w:val="Normal"/>
    <w:link w:val="CitationintenseCar"/>
    <w:uiPriority w:val="30"/>
    <w:qFormat/>
    <w:rsid w:val="001933BA"/>
    <w:pPr>
      <w:spacing w:before="160" w:after="160" w:line="264" w:lineRule="auto"/>
      <w:ind w:left="720" w:right="720"/>
      <w:jc w:val="center"/>
    </w:pPr>
    <w:rPr>
      <w:rFonts w:asciiTheme="majorHAnsi" w:eastAsiaTheme="majorEastAsia" w:hAnsiTheme="majorHAnsi" w:cstheme="majorBidi"/>
      <w:i/>
      <w:iCs/>
      <w:color w:val="2683C6" w:themeColor="accent6"/>
      <w:sz w:val="32"/>
      <w:szCs w:val="32"/>
    </w:rPr>
  </w:style>
  <w:style w:type="character" w:customStyle="1" w:styleId="CitationintenseCar">
    <w:name w:val="Citation intense Car"/>
    <w:basedOn w:val="Policepardfaut"/>
    <w:link w:val="Citationintense"/>
    <w:uiPriority w:val="30"/>
    <w:rsid w:val="001933BA"/>
    <w:rPr>
      <w:rFonts w:asciiTheme="majorHAnsi" w:eastAsiaTheme="majorEastAsia" w:hAnsiTheme="majorHAnsi" w:cstheme="majorBidi"/>
      <w:i/>
      <w:iCs/>
      <w:color w:val="2683C6" w:themeColor="accent6"/>
      <w:sz w:val="32"/>
      <w:szCs w:val="32"/>
    </w:rPr>
  </w:style>
  <w:style w:type="character" w:styleId="Emphaseple">
    <w:name w:val="Subtle Emphasis"/>
    <w:basedOn w:val="Policepardfaut"/>
    <w:uiPriority w:val="19"/>
    <w:qFormat/>
    <w:rsid w:val="001933BA"/>
    <w:rPr>
      <w:i/>
      <w:iCs/>
    </w:rPr>
  </w:style>
  <w:style w:type="character" w:styleId="Emphaseintense">
    <w:name w:val="Intense Emphasis"/>
    <w:basedOn w:val="Policepardfaut"/>
    <w:uiPriority w:val="21"/>
    <w:qFormat/>
    <w:rsid w:val="001933BA"/>
    <w:rPr>
      <w:b/>
      <w:bCs/>
      <w:i/>
      <w:iCs/>
    </w:rPr>
  </w:style>
  <w:style w:type="character" w:styleId="Rfrenceple">
    <w:name w:val="Subtle Reference"/>
    <w:basedOn w:val="Policepardfaut"/>
    <w:uiPriority w:val="31"/>
    <w:qFormat/>
    <w:rsid w:val="001933BA"/>
    <w:rPr>
      <w:smallCaps/>
      <w:color w:val="595959" w:themeColor="text1" w:themeTint="A6"/>
    </w:rPr>
  </w:style>
  <w:style w:type="character" w:styleId="Rfrenceintense">
    <w:name w:val="Intense Reference"/>
    <w:basedOn w:val="Policepardfaut"/>
    <w:uiPriority w:val="32"/>
    <w:qFormat/>
    <w:rsid w:val="001933BA"/>
    <w:rPr>
      <w:b/>
      <w:bCs/>
      <w:smallCaps/>
      <w:color w:val="2683C6" w:themeColor="accent6"/>
    </w:rPr>
  </w:style>
  <w:style w:type="character" w:styleId="Titredulivre">
    <w:name w:val="Book Title"/>
    <w:basedOn w:val="Policepardfaut"/>
    <w:uiPriority w:val="33"/>
    <w:qFormat/>
    <w:rsid w:val="001933BA"/>
    <w:rPr>
      <w:b/>
      <w:bCs/>
      <w:caps w:val="0"/>
      <w:smallCaps/>
      <w:spacing w:val="7"/>
      <w:sz w:val="21"/>
      <w:szCs w:val="21"/>
    </w:rPr>
  </w:style>
  <w:style w:type="paragraph" w:styleId="En-ttedetabledesmatires">
    <w:name w:val="TOC Heading"/>
    <w:basedOn w:val="Titre1"/>
    <w:next w:val="Normal"/>
    <w:uiPriority w:val="39"/>
    <w:unhideWhenUsed/>
    <w:qFormat/>
    <w:rsid w:val="001933BA"/>
    <w:pPr>
      <w:outlineLvl w:val="9"/>
    </w:pPr>
  </w:style>
  <w:style w:type="paragraph" w:styleId="En-tte">
    <w:name w:val="header"/>
    <w:basedOn w:val="Normal"/>
    <w:link w:val="En-tteCar"/>
    <w:uiPriority w:val="99"/>
    <w:unhideWhenUsed/>
    <w:rsid w:val="00AE5E35"/>
    <w:pPr>
      <w:tabs>
        <w:tab w:val="center" w:pos="4703"/>
        <w:tab w:val="right" w:pos="9406"/>
      </w:tabs>
      <w:spacing w:after="0" w:line="240" w:lineRule="auto"/>
    </w:pPr>
  </w:style>
  <w:style w:type="character" w:customStyle="1" w:styleId="En-tteCar">
    <w:name w:val="En-tête Car"/>
    <w:basedOn w:val="Policepardfaut"/>
    <w:link w:val="En-tte"/>
    <w:uiPriority w:val="99"/>
    <w:rsid w:val="00AE5E35"/>
    <w:rPr>
      <w:sz w:val="24"/>
    </w:rPr>
  </w:style>
  <w:style w:type="paragraph" w:styleId="Pieddepage">
    <w:name w:val="footer"/>
    <w:basedOn w:val="Normal"/>
    <w:link w:val="PieddepageCar"/>
    <w:uiPriority w:val="99"/>
    <w:unhideWhenUsed/>
    <w:rsid w:val="00AE5E35"/>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AE5E35"/>
    <w:rPr>
      <w:sz w:val="24"/>
    </w:rPr>
  </w:style>
  <w:style w:type="paragraph" w:customStyle="1" w:styleId="BoxTitre">
    <w:name w:val="Box Titre"/>
    <w:basedOn w:val="Titre1"/>
    <w:link w:val="BoxTitreCar"/>
    <w:rsid w:val="00DC2214"/>
    <w:pPr>
      <w:spacing w:before="0" w:after="120"/>
    </w:pPr>
    <w:rPr>
      <w:rFonts w:asciiTheme="majorHAnsi" w:hAnsiTheme="majorHAnsi"/>
      <w:color w:val="3A5A62" w:themeColor="accent5" w:themeShade="80"/>
      <w:lang w:val="fr-FR"/>
    </w:rPr>
  </w:style>
  <w:style w:type="character" w:customStyle="1" w:styleId="BoxTitreCar">
    <w:name w:val="Box Titre Car"/>
    <w:basedOn w:val="Titre1Car"/>
    <w:link w:val="BoxTitre"/>
    <w:rsid w:val="00DC2214"/>
    <w:rPr>
      <w:rFonts w:asciiTheme="majorHAnsi" w:eastAsiaTheme="majorEastAsia" w:hAnsiTheme="majorHAnsi" w:cstheme="majorHAnsi"/>
      <w:b/>
      <w:color w:val="578793" w:themeColor="accent5" w:themeShade="BF"/>
      <w:sz w:val="32"/>
      <w:szCs w:val="40"/>
      <w:lang w:val="fr-FR"/>
    </w:rPr>
  </w:style>
  <w:style w:type="paragraph" w:customStyle="1" w:styleId="Partie">
    <w:name w:val="Partie"/>
    <w:link w:val="PartieCar"/>
    <w:qFormat/>
    <w:rsid w:val="0084200C"/>
    <w:pPr>
      <w:spacing w:before="5200"/>
      <w:jc w:val="center"/>
    </w:pPr>
    <w:rPr>
      <w:rFonts w:ascii="Georgia" w:hAnsi="Georgia" w:cs="Times New Roman"/>
      <w:sz w:val="52"/>
      <w:szCs w:val="60"/>
    </w:rPr>
  </w:style>
  <w:style w:type="character" w:customStyle="1" w:styleId="PartieCar">
    <w:name w:val="Partie Car"/>
    <w:basedOn w:val="Policepardfaut"/>
    <w:link w:val="Partie"/>
    <w:rsid w:val="0084200C"/>
    <w:rPr>
      <w:rFonts w:ascii="Georgia" w:hAnsi="Georgia" w:cs="Times New Roman"/>
      <w:sz w:val="52"/>
      <w:szCs w:val="60"/>
    </w:rPr>
  </w:style>
  <w:style w:type="paragraph" w:styleId="TM1">
    <w:name w:val="toc 1"/>
    <w:basedOn w:val="Normal"/>
    <w:next w:val="Normal"/>
    <w:autoRedefine/>
    <w:uiPriority w:val="39"/>
    <w:unhideWhenUsed/>
    <w:rsid w:val="003A63A3"/>
    <w:pPr>
      <w:tabs>
        <w:tab w:val="right" w:leader="dot" w:pos="9063"/>
      </w:tabs>
      <w:spacing w:before="120"/>
      <w:jc w:val="left"/>
    </w:pPr>
    <w:rPr>
      <w:rFonts w:asciiTheme="minorHAnsi" w:hAnsiTheme="minorHAnsi" w:cstheme="minorHAnsi"/>
      <w:b/>
      <w:bCs/>
      <w:caps/>
      <w:sz w:val="20"/>
      <w:szCs w:val="20"/>
    </w:rPr>
  </w:style>
  <w:style w:type="paragraph" w:styleId="TM2">
    <w:name w:val="toc 2"/>
    <w:basedOn w:val="Normal"/>
    <w:next w:val="Normal"/>
    <w:autoRedefine/>
    <w:uiPriority w:val="39"/>
    <w:unhideWhenUsed/>
    <w:rsid w:val="00E8570D"/>
    <w:pPr>
      <w:spacing w:after="0"/>
      <w:ind w:left="240"/>
      <w:jc w:val="left"/>
    </w:pPr>
    <w:rPr>
      <w:rFonts w:asciiTheme="minorHAnsi" w:hAnsiTheme="minorHAnsi" w:cstheme="minorHAnsi"/>
      <w:smallCaps/>
      <w:sz w:val="20"/>
      <w:szCs w:val="20"/>
    </w:rPr>
  </w:style>
  <w:style w:type="character" w:styleId="Lienhypertexte">
    <w:name w:val="Hyperlink"/>
    <w:basedOn w:val="Policepardfaut"/>
    <w:uiPriority w:val="99"/>
    <w:unhideWhenUsed/>
    <w:rsid w:val="00E8570D"/>
    <w:rPr>
      <w:color w:val="6B9F25" w:themeColor="hyperlink"/>
      <w:u w:val="single"/>
    </w:rPr>
  </w:style>
  <w:style w:type="paragraph" w:styleId="TM3">
    <w:name w:val="toc 3"/>
    <w:basedOn w:val="Normal"/>
    <w:next w:val="Normal"/>
    <w:autoRedefine/>
    <w:uiPriority w:val="39"/>
    <w:unhideWhenUsed/>
    <w:rsid w:val="00E8570D"/>
    <w:pPr>
      <w:spacing w:after="0"/>
      <w:ind w:left="480"/>
      <w:jc w:val="left"/>
    </w:pPr>
    <w:rPr>
      <w:rFonts w:asciiTheme="minorHAnsi" w:hAnsiTheme="minorHAnsi" w:cstheme="minorHAnsi"/>
      <w:i/>
      <w:iCs/>
      <w:sz w:val="20"/>
      <w:szCs w:val="20"/>
    </w:rPr>
  </w:style>
  <w:style w:type="paragraph" w:styleId="TM4">
    <w:name w:val="toc 4"/>
    <w:basedOn w:val="Normal"/>
    <w:next w:val="Normal"/>
    <w:autoRedefine/>
    <w:uiPriority w:val="39"/>
    <w:unhideWhenUsed/>
    <w:rsid w:val="00E8570D"/>
    <w:pPr>
      <w:spacing w:after="0"/>
      <w:ind w:left="720"/>
      <w:jc w:val="left"/>
    </w:pPr>
    <w:rPr>
      <w:rFonts w:asciiTheme="minorHAnsi" w:hAnsiTheme="minorHAnsi" w:cstheme="minorHAnsi"/>
      <w:sz w:val="18"/>
      <w:szCs w:val="18"/>
    </w:rPr>
  </w:style>
  <w:style w:type="paragraph" w:styleId="TM5">
    <w:name w:val="toc 5"/>
    <w:basedOn w:val="Normal"/>
    <w:next w:val="Normal"/>
    <w:autoRedefine/>
    <w:uiPriority w:val="39"/>
    <w:unhideWhenUsed/>
    <w:rsid w:val="00E8570D"/>
    <w:pPr>
      <w:spacing w:after="0"/>
      <w:ind w:left="960"/>
      <w:jc w:val="left"/>
    </w:pPr>
    <w:rPr>
      <w:rFonts w:asciiTheme="minorHAnsi" w:hAnsiTheme="minorHAnsi" w:cstheme="minorHAnsi"/>
      <w:sz w:val="18"/>
      <w:szCs w:val="18"/>
    </w:rPr>
  </w:style>
  <w:style w:type="paragraph" w:styleId="TM6">
    <w:name w:val="toc 6"/>
    <w:basedOn w:val="Normal"/>
    <w:next w:val="Normal"/>
    <w:autoRedefine/>
    <w:uiPriority w:val="39"/>
    <w:unhideWhenUsed/>
    <w:rsid w:val="00E8570D"/>
    <w:pPr>
      <w:spacing w:after="0"/>
      <w:ind w:left="1200"/>
      <w:jc w:val="left"/>
    </w:pPr>
    <w:rPr>
      <w:rFonts w:asciiTheme="minorHAnsi" w:hAnsiTheme="minorHAnsi" w:cstheme="minorHAnsi"/>
      <w:sz w:val="18"/>
      <w:szCs w:val="18"/>
    </w:rPr>
  </w:style>
  <w:style w:type="paragraph" w:styleId="TM7">
    <w:name w:val="toc 7"/>
    <w:basedOn w:val="Normal"/>
    <w:next w:val="Normal"/>
    <w:autoRedefine/>
    <w:uiPriority w:val="39"/>
    <w:unhideWhenUsed/>
    <w:rsid w:val="00E8570D"/>
    <w:pPr>
      <w:spacing w:after="0"/>
      <w:ind w:left="1440"/>
      <w:jc w:val="left"/>
    </w:pPr>
    <w:rPr>
      <w:rFonts w:asciiTheme="minorHAnsi" w:hAnsiTheme="minorHAnsi" w:cstheme="minorHAnsi"/>
      <w:sz w:val="18"/>
      <w:szCs w:val="18"/>
    </w:rPr>
  </w:style>
  <w:style w:type="paragraph" w:styleId="TM8">
    <w:name w:val="toc 8"/>
    <w:basedOn w:val="Normal"/>
    <w:next w:val="Normal"/>
    <w:autoRedefine/>
    <w:uiPriority w:val="39"/>
    <w:unhideWhenUsed/>
    <w:rsid w:val="00E8570D"/>
    <w:pPr>
      <w:spacing w:after="0"/>
      <w:ind w:left="1680"/>
      <w:jc w:val="left"/>
    </w:pPr>
    <w:rPr>
      <w:rFonts w:asciiTheme="minorHAnsi" w:hAnsiTheme="minorHAnsi" w:cstheme="minorHAnsi"/>
      <w:sz w:val="18"/>
      <w:szCs w:val="18"/>
    </w:rPr>
  </w:style>
  <w:style w:type="paragraph" w:styleId="TM9">
    <w:name w:val="toc 9"/>
    <w:basedOn w:val="Normal"/>
    <w:next w:val="Normal"/>
    <w:autoRedefine/>
    <w:uiPriority w:val="39"/>
    <w:unhideWhenUsed/>
    <w:rsid w:val="00E8570D"/>
    <w:pPr>
      <w:spacing w:after="0"/>
      <w:ind w:left="1920"/>
      <w:jc w:val="left"/>
    </w:pPr>
    <w:rPr>
      <w:rFonts w:asciiTheme="minorHAnsi" w:hAnsiTheme="minorHAnsi" w:cstheme="minorHAnsi"/>
      <w:sz w:val="18"/>
      <w:szCs w:val="18"/>
    </w:rPr>
  </w:style>
  <w:style w:type="character" w:styleId="Marquedecommentaire">
    <w:name w:val="annotation reference"/>
    <w:basedOn w:val="Policepardfaut"/>
    <w:uiPriority w:val="99"/>
    <w:semiHidden/>
    <w:unhideWhenUsed/>
    <w:rsid w:val="003D043C"/>
    <w:rPr>
      <w:sz w:val="16"/>
      <w:szCs w:val="16"/>
    </w:rPr>
  </w:style>
  <w:style w:type="paragraph" w:styleId="Commentaire">
    <w:name w:val="annotation text"/>
    <w:basedOn w:val="Normal"/>
    <w:link w:val="CommentaireCar"/>
    <w:uiPriority w:val="99"/>
    <w:semiHidden/>
    <w:unhideWhenUsed/>
    <w:rsid w:val="003D043C"/>
    <w:pPr>
      <w:spacing w:line="240" w:lineRule="auto"/>
    </w:pPr>
    <w:rPr>
      <w:sz w:val="20"/>
      <w:szCs w:val="20"/>
    </w:rPr>
  </w:style>
  <w:style w:type="character" w:customStyle="1" w:styleId="CommentaireCar">
    <w:name w:val="Commentaire Car"/>
    <w:basedOn w:val="Policepardfaut"/>
    <w:link w:val="Commentaire"/>
    <w:uiPriority w:val="99"/>
    <w:semiHidden/>
    <w:rsid w:val="003D043C"/>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3D043C"/>
    <w:rPr>
      <w:b/>
      <w:bCs/>
    </w:rPr>
  </w:style>
  <w:style w:type="character" w:customStyle="1" w:styleId="ObjetducommentaireCar">
    <w:name w:val="Objet du commentaire Car"/>
    <w:basedOn w:val="CommentaireCar"/>
    <w:link w:val="Objetducommentaire"/>
    <w:uiPriority w:val="99"/>
    <w:semiHidden/>
    <w:rsid w:val="003D043C"/>
    <w:rPr>
      <w:rFonts w:ascii="Times New Roman" w:hAnsi="Times New Roman" w:cs="Times New Roman"/>
      <w:b/>
      <w:bCs/>
      <w:sz w:val="20"/>
      <w:szCs w:val="20"/>
    </w:rPr>
  </w:style>
  <w:style w:type="paragraph" w:styleId="Textedebulles">
    <w:name w:val="Balloon Text"/>
    <w:basedOn w:val="Normal"/>
    <w:link w:val="TextedebullesCar"/>
    <w:uiPriority w:val="99"/>
    <w:semiHidden/>
    <w:unhideWhenUsed/>
    <w:rsid w:val="003D043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D043C"/>
    <w:rPr>
      <w:rFonts w:ascii="Segoe UI" w:hAnsi="Segoe UI" w:cs="Segoe UI"/>
      <w:sz w:val="18"/>
      <w:szCs w:val="18"/>
    </w:rPr>
  </w:style>
  <w:style w:type="paragraph" w:styleId="Paragraphedeliste">
    <w:name w:val="List Paragraph"/>
    <w:basedOn w:val="Normal"/>
    <w:uiPriority w:val="34"/>
    <w:qFormat/>
    <w:rsid w:val="00F31A8C"/>
    <w:pPr>
      <w:ind w:left="720"/>
      <w:contextualSpacing/>
    </w:pPr>
  </w:style>
  <w:style w:type="character" w:customStyle="1" w:styleId="hvr">
    <w:name w:val="hvr"/>
    <w:basedOn w:val="Policepardfaut"/>
    <w:rsid w:val="00D249CA"/>
  </w:style>
  <w:style w:type="table" w:styleId="Grilledutableau">
    <w:name w:val="Table Grid"/>
    <w:basedOn w:val="TableauNormal"/>
    <w:uiPriority w:val="39"/>
    <w:rsid w:val="00DB2C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7E03D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E03DC"/>
    <w:rPr>
      <w:rFonts w:ascii="Times New Roman" w:hAnsi="Times New Roman" w:cs="Times New Roman"/>
      <w:sz w:val="20"/>
      <w:szCs w:val="20"/>
    </w:rPr>
  </w:style>
  <w:style w:type="character" w:styleId="Appelnotedebasdep">
    <w:name w:val="footnote reference"/>
    <w:basedOn w:val="Policepardfaut"/>
    <w:uiPriority w:val="99"/>
    <w:semiHidden/>
    <w:unhideWhenUsed/>
    <w:rsid w:val="007E03DC"/>
    <w:rPr>
      <w:vertAlign w:val="superscript"/>
    </w:rPr>
  </w:style>
  <w:style w:type="character" w:styleId="Textedelespacerserv">
    <w:name w:val="Placeholder Text"/>
    <w:basedOn w:val="Policepardfaut"/>
    <w:uiPriority w:val="99"/>
    <w:semiHidden/>
    <w:rsid w:val="0028056A"/>
    <w:rPr>
      <w:color w:val="808080"/>
    </w:rPr>
  </w:style>
  <w:style w:type="paragraph" w:styleId="Listepuces">
    <w:name w:val="List Bullet"/>
    <w:basedOn w:val="Normal"/>
    <w:uiPriority w:val="99"/>
    <w:unhideWhenUsed/>
    <w:rsid w:val="00FF43C7"/>
    <w:pPr>
      <w:numPr>
        <w:numId w:val="10"/>
      </w:numPr>
      <w:contextualSpacing/>
    </w:pPr>
  </w:style>
  <w:style w:type="paragraph" w:styleId="Bibliographie">
    <w:name w:val="Bibliography"/>
    <w:basedOn w:val="Normal"/>
    <w:next w:val="Normal"/>
    <w:uiPriority w:val="37"/>
    <w:unhideWhenUsed/>
    <w:rsid w:val="002775F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839283">
      <w:bodyDiv w:val="1"/>
      <w:marLeft w:val="0"/>
      <w:marRight w:val="0"/>
      <w:marTop w:val="0"/>
      <w:marBottom w:val="0"/>
      <w:divBdr>
        <w:top w:val="none" w:sz="0" w:space="0" w:color="auto"/>
        <w:left w:val="none" w:sz="0" w:space="0" w:color="auto"/>
        <w:bottom w:val="none" w:sz="0" w:space="0" w:color="auto"/>
        <w:right w:val="none" w:sz="0" w:space="0" w:color="auto"/>
      </w:divBdr>
    </w:div>
    <w:div w:id="849224357">
      <w:bodyDiv w:val="1"/>
      <w:marLeft w:val="0"/>
      <w:marRight w:val="0"/>
      <w:marTop w:val="0"/>
      <w:marBottom w:val="0"/>
      <w:divBdr>
        <w:top w:val="none" w:sz="0" w:space="0" w:color="auto"/>
        <w:left w:val="none" w:sz="0" w:space="0" w:color="auto"/>
        <w:bottom w:val="none" w:sz="0" w:space="0" w:color="auto"/>
        <w:right w:val="none" w:sz="0" w:space="0" w:color="auto"/>
      </w:divBdr>
      <w:divsChild>
        <w:div w:id="229770598">
          <w:marLeft w:val="0"/>
          <w:marRight w:val="0"/>
          <w:marTop w:val="0"/>
          <w:marBottom w:val="0"/>
          <w:divBdr>
            <w:top w:val="none" w:sz="0" w:space="0" w:color="auto"/>
            <w:left w:val="none" w:sz="0" w:space="0" w:color="auto"/>
            <w:bottom w:val="none" w:sz="0" w:space="0" w:color="auto"/>
            <w:right w:val="none" w:sz="0" w:space="0" w:color="auto"/>
          </w:divBdr>
          <w:divsChild>
            <w:div w:id="1622029309">
              <w:marLeft w:val="0"/>
              <w:marRight w:val="0"/>
              <w:marTop w:val="0"/>
              <w:marBottom w:val="0"/>
              <w:divBdr>
                <w:top w:val="none" w:sz="0" w:space="0" w:color="auto"/>
                <w:left w:val="none" w:sz="0" w:space="0" w:color="auto"/>
                <w:bottom w:val="none" w:sz="0" w:space="0" w:color="auto"/>
                <w:right w:val="none" w:sz="0" w:space="0" w:color="auto"/>
              </w:divBdr>
              <w:divsChild>
                <w:div w:id="85604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Thème Office">
  <a:themeElements>
    <a:clrScheme name="Bleu vert">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PhD_Lato_Times">
      <a:majorFont>
        <a:latin typeface="Lato"/>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E02D4-21CD-4660-9963-129B69A4A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5</TotalTime>
  <Pages>49</Pages>
  <Words>24917</Words>
  <Characters>142028</Characters>
  <Application>Microsoft Office Word</Application>
  <DocSecurity>0</DocSecurity>
  <Lines>1183</Lines>
  <Paragraphs>333</Paragraphs>
  <ScaleCrop>false</ScaleCrop>
  <HeadingPairs>
    <vt:vector size="4" baseType="variant">
      <vt:variant>
        <vt:lpstr>Titre</vt:lpstr>
      </vt:variant>
      <vt:variant>
        <vt:i4>1</vt:i4>
      </vt:variant>
      <vt:variant>
        <vt:lpstr>Titres</vt:lpstr>
      </vt:variant>
      <vt:variant>
        <vt:i4>32</vt:i4>
      </vt:variant>
    </vt:vector>
  </HeadingPairs>
  <TitlesOfParts>
    <vt:vector size="33" baseType="lpstr">
      <vt:lpstr>Thesis </vt:lpstr>
      <vt:lpstr>The science of sleep and dreams</vt:lpstr>
      <vt:lpstr>Dreams</vt:lpstr>
      <vt:lpstr>    Modern definition </vt:lpstr>
      <vt:lpstr>    Scientific conceptualization</vt:lpstr>
      <vt:lpstr>Sleep</vt:lpstr>
      <vt:lpstr>    Definition</vt:lpstr>
      <vt:lpstr>    Polysomnographic recordings</vt:lpstr>
      <vt:lpstr>    Sleep stages</vt:lpstr>
      <vt:lpstr>        Wakefulness</vt:lpstr>
      <vt:lpstr>        N1 sleep</vt:lpstr>
      <vt:lpstr>        N2 sleep</vt:lpstr>
      <vt:lpstr>        N3 sleep</vt:lpstr>
      <vt:lpstr>        REM sleep (or paradoxical sleep)</vt:lpstr>
      <vt:lpstr>    Sleep architecture</vt:lpstr>
      <vt:lpstr>Link between dreaming and sleep stages</vt:lpstr>
      <vt:lpstr>    The REM sleep hypothesis of dreaming</vt:lpstr>
      <vt:lpstr>    The new hypothesis: a continuum of mentation during sleep?</vt:lpstr>
      <vt:lpstr>Neurophysiological correlates of dreaming</vt:lpstr>
      <vt:lpstr>    Brain activity during REM sleep</vt:lpstr>
      <vt:lpstr>    Brain activity during lucid dreaming</vt:lpstr>
      <vt:lpstr>    Brain activity in the minutes preceding a dream report</vt:lpstr>
      <vt:lpstr>    Dreaming as a subsystem of the default mode network</vt:lpstr>
      <vt:lpstr>Dream recall frequency</vt:lpstr>
      <vt:lpstr/>
      <vt:lpstr>Measuring dream recall frequency</vt:lpstr>
      <vt:lpstr>DRF in the general population</vt:lpstr>
      <vt:lpstr>    Average DRF</vt:lpstr>
      <vt:lpstr>    Intra-individuals variability </vt:lpstr>
      <vt:lpstr>    Inter-individuals variability </vt:lpstr>
      <vt:lpstr>Parameters correlated with DRF</vt:lpstr>
      <vt:lpstr>    Psychological factors</vt:lpstr>
      <vt:lpstr>    Sleep parameters</vt:lpstr>
    </vt:vector>
  </TitlesOfParts>
  <Company>Microsoft</Company>
  <LinksUpToDate>false</LinksUpToDate>
  <CharactersWithSpaces>166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dc:title>
  <dc:subject/>
  <dc:creator>Raphael Vallat</dc:creator>
  <cp:keywords/>
  <dc:description>Thesis in Neuroscience by Raphael Vallat</dc:description>
  <cp:lastModifiedBy>Raphael Vallat</cp:lastModifiedBy>
  <cp:revision>1708</cp:revision>
  <cp:lastPrinted>2017-08-16T12:32:00Z</cp:lastPrinted>
  <dcterms:created xsi:type="dcterms:W3CDTF">2017-01-05T08:37:00Z</dcterms:created>
  <dcterms:modified xsi:type="dcterms:W3CDTF">2017-08-1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GHSdDTol"/&gt;&lt;style id="http://www.zotero.org/styles/chicago-author-date" locale="en-GB"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